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E0C884" w14:textId="12CF479E" w:rsidR="00CD682B" w:rsidRPr="00CB2B98" w:rsidRDefault="00CD682B" w:rsidP="00CD682B">
      <w:pPr>
        <w:overflowPunct w:val="0"/>
        <w:autoSpaceDE w:val="0"/>
        <w:autoSpaceDN w:val="0"/>
        <w:adjustRightInd w:val="0"/>
        <w:spacing w:after="0" w:line="240" w:lineRule="atLeast"/>
        <w:textAlignment w:val="baseline"/>
        <w:rPr>
          <w:rFonts w:ascii="Times New Roman" w:eastAsia="Times New Roman" w:hAnsi="Times New Roman" w:cs="Times New Roman"/>
          <w:szCs w:val="24"/>
        </w:rPr>
      </w:pPr>
      <w:bookmarkStart w:id="0" w:name="_Hlk534580713"/>
      <w:bookmarkEnd w:id="0"/>
      <w:r w:rsidRPr="00CB2B98">
        <w:rPr>
          <w:rFonts w:ascii="Times New Roman" w:eastAsia="Times New Roman" w:hAnsi="Times New Roman" w:cs="Times New Roman"/>
          <w:szCs w:val="24"/>
        </w:rPr>
        <w:t>Type of paper: full length article (</w:t>
      </w:r>
      <w:r w:rsidR="00225093" w:rsidRPr="00CB2B98">
        <w:rPr>
          <w:rFonts w:ascii="Times New Roman" w:eastAsia="Times New Roman" w:hAnsi="Times New Roman" w:cs="Times New Roman"/>
          <w:szCs w:val="24"/>
        </w:rPr>
        <w:t xml:space="preserve">Powder Technology </w:t>
      </w:r>
      <w:r w:rsidRPr="00CB2B98">
        <w:rPr>
          <w:rFonts w:ascii="Times New Roman" w:eastAsia="Times New Roman" w:hAnsi="Times New Roman" w:cs="Times New Roman"/>
          <w:szCs w:val="24"/>
        </w:rPr>
        <w:t>- Elsevier Journal)</w:t>
      </w:r>
    </w:p>
    <w:p w14:paraId="4E79581A" w14:textId="4EF11169" w:rsidR="00CD682B" w:rsidRPr="00CB2B98" w:rsidRDefault="00CD682B" w:rsidP="00CD682B">
      <w:pPr>
        <w:overflowPunct w:val="0"/>
        <w:autoSpaceDE w:val="0"/>
        <w:autoSpaceDN w:val="0"/>
        <w:adjustRightInd w:val="0"/>
        <w:spacing w:after="0" w:line="240" w:lineRule="atLeast"/>
        <w:textAlignment w:val="baseline"/>
        <w:rPr>
          <w:rFonts w:ascii="Times New Roman" w:eastAsia="Times New Roman" w:hAnsi="Times New Roman" w:cs="Times New Roman"/>
          <w:szCs w:val="24"/>
        </w:rPr>
      </w:pPr>
      <w:r w:rsidRPr="00CB2B98">
        <w:rPr>
          <w:rFonts w:ascii="Times New Roman" w:eastAsia="Times New Roman" w:hAnsi="Times New Roman" w:cs="Times New Roman"/>
          <w:szCs w:val="24"/>
        </w:rPr>
        <w:t xml:space="preserve">Date text </w:t>
      </w:r>
      <w:proofErr w:type="gramStart"/>
      <w:r w:rsidRPr="00CB2B98">
        <w:rPr>
          <w:rFonts w:ascii="Times New Roman" w:eastAsia="Times New Roman" w:hAnsi="Times New Roman" w:cs="Times New Roman"/>
          <w:szCs w:val="24"/>
        </w:rPr>
        <w:t>written:</w:t>
      </w:r>
      <w:proofErr w:type="gramEnd"/>
      <w:r w:rsidRPr="00CB2B98">
        <w:rPr>
          <w:rFonts w:ascii="Times New Roman" w:eastAsia="Times New Roman" w:hAnsi="Times New Roman" w:cs="Times New Roman"/>
          <w:szCs w:val="24"/>
        </w:rPr>
        <w:t xml:space="preserve"> </w:t>
      </w:r>
      <w:r w:rsidR="00AA63CB" w:rsidRPr="00CB2B98">
        <w:rPr>
          <w:rFonts w:ascii="Times New Roman" w:eastAsia="Times New Roman" w:hAnsi="Times New Roman" w:cs="Times New Roman"/>
          <w:szCs w:val="24"/>
        </w:rPr>
        <w:t>April</w:t>
      </w:r>
      <w:r w:rsidRPr="00CB2B98">
        <w:rPr>
          <w:rFonts w:ascii="Times New Roman" w:eastAsia="Times New Roman" w:hAnsi="Times New Roman" w:cs="Times New Roman"/>
          <w:szCs w:val="24"/>
        </w:rPr>
        <w:t xml:space="preserve"> </w:t>
      </w:r>
      <w:r w:rsidR="00AA63CB" w:rsidRPr="00CB2B98">
        <w:rPr>
          <w:rFonts w:ascii="Times New Roman" w:eastAsia="Times New Roman" w:hAnsi="Times New Roman" w:cs="Times New Roman"/>
          <w:szCs w:val="24"/>
        </w:rPr>
        <w:t>2019</w:t>
      </w:r>
    </w:p>
    <w:p w14:paraId="137F8509" w14:textId="2FB08525" w:rsidR="00F02557" w:rsidRPr="00CB2B98" w:rsidRDefault="00F02557" w:rsidP="00F02557">
      <w:pPr>
        <w:overflowPunct w:val="0"/>
        <w:autoSpaceDE w:val="0"/>
        <w:autoSpaceDN w:val="0"/>
        <w:adjustRightInd w:val="0"/>
        <w:spacing w:after="0" w:line="240" w:lineRule="atLeast"/>
        <w:textAlignment w:val="baseline"/>
        <w:rPr>
          <w:rFonts w:ascii="Times New Roman" w:eastAsia="Times New Roman" w:hAnsi="Times New Roman" w:cs="Times New Roman"/>
          <w:szCs w:val="24"/>
        </w:rPr>
      </w:pPr>
      <w:r w:rsidRPr="00CB2B98">
        <w:rPr>
          <w:rFonts w:ascii="Times New Roman" w:eastAsia="Times New Roman" w:hAnsi="Times New Roman" w:cs="Times New Roman"/>
          <w:szCs w:val="24"/>
        </w:rPr>
        <w:t>Date text revised: July 2019</w:t>
      </w:r>
    </w:p>
    <w:p w14:paraId="2035C9B8" w14:textId="79E8F9EA" w:rsidR="00CD682B" w:rsidRPr="00CB2B98" w:rsidRDefault="00CD682B" w:rsidP="00CD682B">
      <w:pPr>
        <w:overflowPunct w:val="0"/>
        <w:autoSpaceDE w:val="0"/>
        <w:autoSpaceDN w:val="0"/>
        <w:adjustRightInd w:val="0"/>
        <w:spacing w:after="0" w:line="240" w:lineRule="atLeast"/>
        <w:textAlignment w:val="baseline"/>
        <w:rPr>
          <w:rFonts w:ascii="Times New Roman" w:eastAsia="Times New Roman" w:hAnsi="Times New Roman" w:cs="Times New Roman"/>
          <w:szCs w:val="24"/>
        </w:rPr>
      </w:pPr>
      <w:r w:rsidRPr="00CB2B98">
        <w:rPr>
          <w:rFonts w:ascii="Times New Roman" w:eastAsia="Times New Roman" w:hAnsi="Times New Roman" w:cs="Times New Roman"/>
          <w:szCs w:val="24"/>
        </w:rPr>
        <w:t xml:space="preserve">Number of words in main text and tables = </w:t>
      </w:r>
      <w:r w:rsidR="00942F7F" w:rsidRPr="00CB2B98">
        <w:rPr>
          <w:rFonts w:ascii="Times New Roman" w:eastAsia="Times New Roman" w:hAnsi="Times New Roman" w:cs="Times New Roman"/>
          <w:szCs w:val="24"/>
        </w:rPr>
        <w:t>5</w:t>
      </w:r>
      <w:r w:rsidR="00C03140" w:rsidRPr="00CB2B98">
        <w:rPr>
          <w:rFonts w:ascii="Times New Roman" w:eastAsia="Times New Roman" w:hAnsi="Times New Roman" w:cs="Times New Roman"/>
          <w:szCs w:val="24"/>
        </w:rPr>
        <w:t>6</w:t>
      </w:r>
      <w:r w:rsidR="004079D6" w:rsidRPr="00CB2B98">
        <w:rPr>
          <w:rFonts w:ascii="Times New Roman" w:eastAsia="Times New Roman" w:hAnsi="Times New Roman" w:cs="Times New Roman"/>
          <w:szCs w:val="24"/>
        </w:rPr>
        <w:t>25</w:t>
      </w:r>
    </w:p>
    <w:p w14:paraId="4A885D60" w14:textId="49C84709" w:rsidR="00CD682B" w:rsidRPr="00CB2B98" w:rsidRDefault="00CD682B" w:rsidP="00CD682B">
      <w:pPr>
        <w:overflowPunct w:val="0"/>
        <w:autoSpaceDE w:val="0"/>
        <w:autoSpaceDN w:val="0"/>
        <w:adjustRightInd w:val="0"/>
        <w:spacing w:after="0" w:line="240" w:lineRule="atLeast"/>
        <w:textAlignment w:val="baseline"/>
        <w:rPr>
          <w:rFonts w:ascii="Times New Roman" w:eastAsia="Times New Roman" w:hAnsi="Times New Roman" w:cs="Times New Roman"/>
          <w:szCs w:val="24"/>
        </w:rPr>
      </w:pPr>
      <w:r w:rsidRPr="00CB2B98">
        <w:rPr>
          <w:rFonts w:ascii="Times New Roman" w:eastAsia="Times New Roman" w:hAnsi="Times New Roman" w:cs="Times New Roman"/>
          <w:szCs w:val="24"/>
        </w:rPr>
        <w:t xml:space="preserve">Number of figures = </w:t>
      </w:r>
      <w:r w:rsidR="00942F7F" w:rsidRPr="00CB2B98">
        <w:rPr>
          <w:rFonts w:ascii="Times New Roman" w:eastAsia="Times New Roman" w:hAnsi="Times New Roman" w:cs="Times New Roman"/>
          <w:szCs w:val="24"/>
        </w:rPr>
        <w:t>15</w:t>
      </w:r>
    </w:p>
    <w:p w14:paraId="6C731B4A" w14:textId="28919929" w:rsidR="00CD682B" w:rsidRPr="00CB2B98" w:rsidRDefault="00CD682B" w:rsidP="00CD682B">
      <w:pPr>
        <w:overflowPunct w:val="0"/>
        <w:autoSpaceDE w:val="0"/>
        <w:autoSpaceDN w:val="0"/>
        <w:adjustRightInd w:val="0"/>
        <w:spacing w:after="0" w:line="240" w:lineRule="atLeast"/>
        <w:textAlignment w:val="baseline"/>
        <w:rPr>
          <w:rFonts w:ascii="Times New Roman" w:eastAsia="Times New Roman" w:hAnsi="Times New Roman" w:cs="Times New Roman"/>
          <w:szCs w:val="24"/>
        </w:rPr>
      </w:pPr>
      <w:r w:rsidRPr="00CB2B98">
        <w:rPr>
          <w:rFonts w:ascii="Times New Roman" w:eastAsia="Times New Roman" w:hAnsi="Times New Roman" w:cs="Times New Roman"/>
          <w:szCs w:val="24"/>
        </w:rPr>
        <w:t xml:space="preserve">Number of tables = </w:t>
      </w:r>
      <w:r w:rsidR="000D3B89" w:rsidRPr="00CB2B98">
        <w:rPr>
          <w:rFonts w:ascii="Times New Roman" w:eastAsia="Times New Roman" w:hAnsi="Times New Roman" w:cs="Times New Roman"/>
          <w:szCs w:val="24"/>
        </w:rPr>
        <w:t>2</w:t>
      </w:r>
      <w:bookmarkStart w:id="1" w:name="_GoBack"/>
      <w:bookmarkEnd w:id="1"/>
    </w:p>
    <w:p w14:paraId="16EAE9E9" w14:textId="77777777" w:rsidR="00CD682B" w:rsidRPr="00CB2B98" w:rsidRDefault="00CD682B" w:rsidP="00CD682B">
      <w:pPr>
        <w:overflowPunct w:val="0"/>
        <w:autoSpaceDE w:val="0"/>
        <w:autoSpaceDN w:val="0"/>
        <w:adjustRightInd w:val="0"/>
        <w:spacing w:after="0" w:line="260" w:lineRule="exact"/>
        <w:textAlignment w:val="baseline"/>
        <w:rPr>
          <w:rFonts w:ascii="Times New Roman" w:eastAsia="Times New Roman" w:hAnsi="Times New Roman" w:cs="Times New Roman"/>
          <w:szCs w:val="24"/>
        </w:rPr>
      </w:pPr>
    </w:p>
    <w:p w14:paraId="4D1C4538" w14:textId="77777777" w:rsidR="00CD682B" w:rsidRPr="00CB2B98" w:rsidRDefault="00CD682B" w:rsidP="00CD682B">
      <w:pPr>
        <w:overflowPunct w:val="0"/>
        <w:autoSpaceDE w:val="0"/>
        <w:autoSpaceDN w:val="0"/>
        <w:adjustRightInd w:val="0"/>
        <w:spacing w:after="0" w:line="260" w:lineRule="exact"/>
        <w:textAlignment w:val="baseline"/>
        <w:rPr>
          <w:rFonts w:ascii="Times New Roman" w:eastAsia="Times New Roman" w:hAnsi="Times New Roman" w:cs="Times New Roman"/>
          <w:szCs w:val="20"/>
        </w:rPr>
      </w:pPr>
    </w:p>
    <w:p w14:paraId="50984A50" w14:textId="60B6F394" w:rsidR="00CD682B" w:rsidRPr="00CB2B98" w:rsidRDefault="00CD682B" w:rsidP="00CD682B">
      <w:pPr>
        <w:overflowPunct w:val="0"/>
        <w:autoSpaceDE w:val="0"/>
        <w:autoSpaceDN w:val="0"/>
        <w:adjustRightInd w:val="0"/>
        <w:spacing w:after="0" w:line="260" w:lineRule="exact"/>
        <w:textAlignment w:val="baseline"/>
        <w:rPr>
          <w:rFonts w:ascii="Times New Roman" w:eastAsia="Times New Roman" w:hAnsi="Times New Roman" w:cs="Times New Roman"/>
          <w:szCs w:val="20"/>
        </w:rPr>
      </w:pPr>
      <w:r w:rsidRPr="00CB2B98">
        <w:rPr>
          <w:rFonts w:ascii="Times New Roman" w:eastAsia="Times New Roman" w:hAnsi="Times New Roman" w:cs="Times New Roman"/>
          <w:szCs w:val="20"/>
        </w:rPr>
        <w:t>-------------------------------------------------------------------------------------------------------</w:t>
      </w:r>
      <w:r w:rsidR="00AA04DE" w:rsidRPr="00CB2B98">
        <w:rPr>
          <w:rFonts w:ascii="Times New Roman" w:eastAsia="Times New Roman" w:hAnsi="Times New Roman" w:cs="Times New Roman"/>
          <w:szCs w:val="20"/>
        </w:rPr>
        <w:t>---------</w:t>
      </w:r>
    </w:p>
    <w:p w14:paraId="7D67B826" w14:textId="77777777" w:rsidR="00CD682B" w:rsidRPr="00CB2B98" w:rsidRDefault="00CD682B" w:rsidP="00CD682B">
      <w:pPr>
        <w:overflowPunct w:val="0"/>
        <w:autoSpaceDE w:val="0"/>
        <w:autoSpaceDN w:val="0"/>
        <w:adjustRightInd w:val="0"/>
        <w:spacing w:after="0" w:line="260" w:lineRule="exact"/>
        <w:textAlignment w:val="baseline"/>
        <w:rPr>
          <w:rFonts w:ascii="Times New Roman" w:eastAsia="Times New Roman" w:hAnsi="Times New Roman" w:cs="Times New Roman"/>
          <w:szCs w:val="20"/>
        </w:rPr>
      </w:pPr>
    </w:p>
    <w:p w14:paraId="0F1088E3" w14:textId="77777777" w:rsidR="00CD682B" w:rsidRPr="00CB2B98" w:rsidRDefault="00CD682B" w:rsidP="00CD682B">
      <w:pPr>
        <w:overflowPunct w:val="0"/>
        <w:autoSpaceDE w:val="0"/>
        <w:autoSpaceDN w:val="0"/>
        <w:adjustRightInd w:val="0"/>
        <w:spacing w:after="0" w:line="260" w:lineRule="exact"/>
        <w:textAlignment w:val="baseline"/>
        <w:rPr>
          <w:rFonts w:ascii="Times New Roman" w:eastAsia="Times New Roman" w:hAnsi="Times New Roman" w:cs="Times New Roman"/>
          <w:szCs w:val="20"/>
        </w:rPr>
      </w:pPr>
    </w:p>
    <w:p w14:paraId="04DCF0E8" w14:textId="77777777" w:rsidR="00095FFE" w:rsidRPr="00CB2B98" w:rsidRDefault="00095FFE" w:rsidP="00095FFE">
      <w:pPr>
        <w:pStyle w:val="Title"/>
        <w:rPr>
          <w:sz w:val="28"/>
        </w:rPr>
      </w:pPr>
      <w:r w:rsidRPr="00CB2B98">
        <w:rPr>
          <w:sz w:val="28"/>
        </w:rPr>
        <w:t xml:space="preserve">Impact of three-dimensional sphericity and roundness </w:t>
      </w:r>
    </w:p>
    <w:p w14:paraId="2B129F24" w14:textId="77777777" w:rsidR="00095FFE" w:rsidRPr="00CB2B98" w:rsidRDefault="00095FFE" w:rsidP="00095FFE">
      <w:pPr>
        <w:pStyle w:val="Title"/>
        <w:rPr>
          <w:sz w:val="28"/>
        </w:rPr>
      </w:pPr>
      <w:r w:rsidRPr="00CB2B98">
        <w:rPr>
          <w:sz w:val="28"/>
        </w:rPr>
        <w:t xml:space="preserve">on heat transfer in granular materials </w:t>
      </w:r>
    </w:p>
    <w:p w14:paraId="6B122E15" w14:textId="77777777" w:rsidR="00CD682B" w:rsidRPr="00CB2B98" w:rsidRDefault="00CD682B" w:rsidP="00CD682B">
      <w:pPr>
        <w:spacing w:after="0" w:line="240" w:lineRule="atLeast"/>
        <w:rPr>
          <w:rFonts w:ascii="Times New Roman" w:eastAsia="Times New Roman" w:hAnsi="Times New Roman" w:cs="Times New Roman"/>
          <w:szCs w:val="24"/>
        </w:rPr>
      </w:pPr>
      <w:r w:rsidRPr="00CB2B98">
        <w:rPr>
          <w:rFonts w:ascii="Times New Roman" w:eastAsia="Times New Roman" w:hAnsi="Times New Roman" w:cs="Times New Roman"/>
          <w:szCs w:val="24"/>
        </w:rPr>
        <w:t>Author 1</w:t>
      </w:r>
    </w:p>
    <w:p w14:paraId="4AA56294" w14:textId="1A24CE1E" w:rsidR="000F0521" w:rsidRPr="00CB2B98" w:rsidRDefault="000F0521" w:rsidP="00CD682B">
      <w:pPr>
        <w:spacing w:after="0"/>
        <w:rPr>
          <w:rFonts w:ascii="Times New Roman" w:eastAsia="Times New Roman" w:hAnsi="Times New Roman" w:cs="Times New Roman"/>
          <w:szCs w:val="24"/>
        </w:rPr>
      </w:pPr>
      <w:r w:rsidRPr="00CB2B98">
        <w:rPr>
          <w:rFonts w:ascii="Times New Roman" w:eastAsia="Times New Roman" w:hAnsi="Times New Roman" w:cs="Times New Roman"/>
          <w:szCs w:val="24"/>
        </w:rPr>
        <w:t>Wenbin Fei, PhD student</w:t>
      </w:r>
      <w:r w:rsidR="00F462B0" w:rsidRPr="00CB2B98">
        <w:rPr>
          <w:rFonts w:ascii="Times New Roman" w:eastAsia="Times New Roman" w:hAnsi="Times New Roman" w:cs="Times New Roman"/>
          <w:szCs w:val="24"/>
        </w:rPr>
        <w:t>, M</w:t>
      </w:r>
      <w:r w:rsidR="00A3232B" w:rsidRPr="00CB2B98">
        <w:rPr>
          <w:rFonts w:ascii="Times New Roman" w:eastAsia="Times New Roman" w:hAnsi="Times New Roman" w:cs="Times New Roman"/>
          <w:szCs w:val="24"/>
        </w:rPr>
        <w:t>E</w:t>
      </w:r>
      <w:r w:rsidR="00F462B0" w:rsidRPr="00CB2B98">
        <w:rPr>
          <w:rFonts w:ascii="Times New Roman" w:eastAsia="Times New Roman" w:hAnsi="Times New Roman" w:cs="Times New Roman"/>
          <w:szCs w:val="24"/>
        </w:rPr>
        <w:t xml:space="preserve">, </w:t>
      </w:r>
      <w:r w:rsidR="00A3232B" w:rsidRPr="00CB2B98">
        <w:rPr>
          <w:rFonts w:ascii="Times New Roman" w:eastAsia="Times New Roman" w:hAnsi="Times New Roman" w:cs="Times New Roman"/>
          <w:szCs w:val="24"/>
        </w:rPr>
        <w:t>BE</w:t>
      </w:r>
    </w:p>
    <w:p w14:paraId="222F29DF" w14:textId="265FF777" w:rsidR="00CD682B" w:rsidRPr="00CB2B98" w:rsidRDefault="00CD682B" w:rsidP="00CD682B">
      <w:pPr>
        <w:spacing w:after="0"/>
        <w:rPr>
          <w:rFonts w:ascii="Times New Roman" w:hAnsi="Times New Roman" w:cs="Times New Roman"/>
          <w:szCs w:val="24"/>
        </w:rPr>
      </w:pPr>
      <w:r w:rsidRPr="00CB2B98">
        <w:rPr>
          <w:rFonts w:ascii="Times New Roman" w:hAnsi="Times New Roman" w:cs="Times New Roman"/>
          <w:szCs w:val="24"/>
        </w:rPr>
        <w:t>Department of Infrastructure Engineering, The University of Melbourne, Parkville, Australia</w:t>
      </w:r>
    </w:p>
    <w:p w14:paraId="06662522" w14:textId="77777777" w:rsidR="00CD682B" w:rsidRPr="00CB2B98" w:rsidRDefault="00CD682B" w:rsidP="00CD682B">
      <w:pPr>
        <w:spacing w:after="0" w:line="240" w:lineRule="atLeast"/>
        <w:rPr>
          <w:rFonts w:ascii="Times New Roman" w:eastAsia="Times New Roman" w:hAnsi="Times New Roman" w:cs="Times New Roman"/>
          <w:szCs w:val="24"/>
        </w:rPr>
      </w:pPr>
    </w:p>
    <w:p w14:paraId="17AB4A04" w14:textId="77777777" w:rsidR="00CD682B" w:rsidRPr="00CB2B98" w:rsidRDefault="00CD682B" w:rsidP="00CD682B">
      <w:pPr>
        <w:spacing w:after="0" w:line="240" w:lineRule="atLeast"/>
        <w:rPr>
          <w:rFonts w:ascii="Times New Roman" w:eastAsia="Times New Roman" w:hAnsi="Times New Roman" w:cs="Times New Roman"/>
          <w:szCs w:val="24"/>
        </w:rPr>
      </w:pPr>
      <w:r w:rsidRPr="00CB2B98">
        <w:rPr>
          <w:rFonts w:ascii="Times New Roman" w:eastAsia="Times New Roman" w:hAnsi="Times New Roman" w:cs="Times New Roman"/>
          <w:szCs w:val="24"/>
        </w:rPr>
        <w:t>Author 2</w:t>
      </w:r>
    </w:p>
    <w:p w14:paraId="21434BEE" w14:textId="77777777" w:rsidR="00CD682B" w:rsidRPr="00CB2B98" w:rsidRDefault="00CD682B" w:rsidP="00CD682B">
      <w:pPr>
        <w:spacing w:after="0" w:line="240" w:lineRule="atLeast"/>
        <w:rPr>
          <w:rFonts w:ascii="Times New Roman" w:eastAsia="Times New Roman" w:hAnsi="Times New Roman" w:cs="Times New Roman"/>
          <w:szCs w:val="24"/>
        </w:rPr>
      </w:pPr>
      <w:r w:rsidRPr="00CB2B98">
        <w:rPr>
          <w:rFonts w:ascii="Times New Roman" w:eastAsia="Times New Roman" w:hAnsi="Times New Roman" w:cs="Times New Roman"/>
          <w:szCs w:val="24"/>
        </w:rPr>
        <w:t>Guillermo A. Narsilio</w:t>
      </w:r>
      <w:r w:rsidRPr="00CB2B98">
        <w:rPr>
          <w:rFonts w:ascii="Times New Roman" w:hAnsi="Times New Roman" w:cs="Times New Roman"/>
          <w:szCs w:val="24"/>
          <w:vertAlign w:val="superscript"/>
        </w:rPr>
        <w:sym w:font="Wingdings" w:char="F02A"/>
      </w:r>
      <w:r w:rsidRPr="00CB2B98">
        <w:rPr>
          <w:rFonts w:ascii="Times New Roman" w:eastAsia="Times New Roman" w:hAnsi="Times New Roman" w:cs="Times New Roman"/>
          <w:szCs w:val="24"/>
        </w:rPr>
        <w:t>, PhD, MSc (Math), MSc (CE), CEng</w:t>
      </w:r>
    </w:p>
    <w:p w14:paraId="2DC4A016" w14:textId="77777777" w:rsidR="00CD682B" w:rsidRPr="00CB2B98" w:rsidRDefault="00CD682B" w:rsidP="00CD682B">
      <w:pPr>
        <w:spacing w:after="0" w:line="240" w:lineRule="atLeast"/>
        <w:rPr>
          <w:rFonts w:ascii="Times New Roman" w:eastAsia="Times New Roman" w:hAnsi="Times New Roman" w:cs="Times New Roman"/>
          <w:szCs w:val="24"/>
        </w:rPr>
      </w:pPr>
      <w:r w:rsidRPr="00CB2B98">
        <w:rPr>
          <w:rFonts w:ascii="Times New Roman" w:eastAsia="Times New Roman" w:hAnsi="Times New Roman" w:cs="Times New Roman"/>
          <w:szCs w:val="24"/>
        </w:rPr>
        <w:t>Department of Infrastructure Engineering, The University of Melbourne, Parkville, Australia</w:t>
      </w:r>
    </w:p>
    <w:p w14:paraId="6B3E2F6D" w14:textId="77777777" w:rsidR="00CD682B" w:rsidRPr="00CB2B98" w:rsidRDefault="00CD682B" w:rsidP="00CD682B">
      <w:pPr>
        <w:spacing w:after="0" w:line="240" w:lineRule="atLeast"/>
        <w:rPr>
          <w:rFonts w:ascii="Times New Roman" w:eastAsia="Times New Roman" w:hAnsi="Times New Roman" w:cs="Times New Roman"/>
          <w:szCs w:val="24"/>
        </w:rPr>
      </w:pPr>
    </w:p>
    <w:p w14:paraId="192A038B" w14:textId="43FEEBB8" w:rsidR="00E1679A" w:rsidRPr="00CB2B98" w:rsidRDefault="00E1679A" w:rsidP="00E1679A">
      <w:pPr>
        <w:spacing w:after="0" w:line="240" w:lineRule="atLeast"/>
        <w:rPr>
          <w:rFonts w:ascii="Times New Roman" w:eastAsia="Times New Roman" w:hAnsi="Times New Roman" w:cs="Times New Roman"/>
          <w:szCs w:val="24"/>
        </w:rPr>
      </w:pPr>
      <w:r w:rsidRPr="00CB2B98">
        <w:rPr>
          <w:rFonts w:ascii="Times New Roman" w:eastAsia="Times New Roman" w:hAnsi="Times New Roman" w:cs="Times New Roman"/>
          <w:szCs w:val="24"/>
        </w:rPr>
        <w:t>Author 3</w:t>
      </w:r>
    </w:p>
    <w:p w14:paraId="7BD6A2CA" w14:textId="5A172959" w:rsidR="00E1679A" w:rsidRPr="00CB2B98" w:rsidRDefault="00E1679A" w:rsidP="00E1679A">
      <w:pPr>
        <w:spacing w:after="0"/>
        <w:rPr>
          <w:rFonts w:ascii="Times New Roman" w:eastAsia="Times New Roman" w:hAnsi="Times New Roman" w:cs="Times New Roman"/>
          <w:szCs w:val="24"/>
        </w:rPr>
      </w:pPr>
      <w:r w:rsidRPr="00CB2B98">
        <w:rPr>
          <w:rFonts w:ascii="Times New Roman" w:eastAsia="Times New Roman" w:hAnsi="Times New Roman" w:cs="Times New Roman"/>
          <w:szCs w:val="24"/>
        </w:rPr>
        <w:t>Mahdi M. Disfani, PhD, M</w:t>
      </w:r>
      <w:r w:rsidR="00FE449B" w:rsidRPr="00CB2B98">
        <w:rPr>
          <w:rFonts w:ascii="Times New Roman" w:eastAsia="Times New Roman" w:hAnsi="Times New Roman" w:cs="Times New Roman"/>
          <w:szCs w:val="24"/>
        </w:rPr>
        <w:t>Sc</w:t>
      </w:r>
      <w:r w:rsidRPr="00CB2B98">
        <w:rPr>
          <w:rFonts w:ascii="Times New Roman" w:eastAsia="Times New Roman" w:hAnsi="Times New Roman" w:cs="Times New Roman"/>
          <w:szCs w:val="24"/>
        </w:rPr>
        <w:t>, B</w:t>
      </w:r>
      <w:r w:rsidR="00FE449B" w:rsidRPr="00CB2B98">
        <w:rPr>
          <w:rFonts w:ascii="Times New Roman" w:eastAsia="Times New Roman" w:hAnsi="Times New Roman" w:cs="Times New Roman"/>
          <w:szCs w:val="24"/>
        </w:rPr>
        <w:t>Sc</w:t>
      </w:r>
    </w:p>
    <w:p w14:paraId="74302188" w14:textId="77777777" w:rsidR="00E1679A" w:rsidRPr="00CB2B98" w:rsidRDefault="00E1679A" w:rsidP="00E1679A">
      <w:pPr>
        <w:spacing w:after="0"/>
        <w:rPr>
          <w:rFonts w:ascii="Times New Roman" w:hAnsi="Times New Roman" w:cs="Times New Roman"/>
          <w:szCs w:val="24"/>
        </w:rPr>
      </w:pPr>
      <w:r w:rsidRPr="00CB2B98">
        <w:rPr>
          <w:rFonts w:ascii="Times New Roman" w:hAnsi="Times New Roman" w:cs="Times New Roman"/>
          <w:szCs w:val="24"/>
        </w:rPr>
        <w:t>Department of Infrastructure Engineering, The University of Melbourne, Parkville, Australia</w:t>
      </w:r>
    </w:p>
    <w:p w14:paraId="79F4F4E0" w14:textId="77777777" w:rsidR="00CD682B" w:rsidRPr="00CB2B98" w:rsidRDefault="00CD682B" w:rsidP="00CD682B">
      <w:pPr>
        <w:spacing w:after="0" w:line="240" w:lineRule="atLeast"/>
        <w:rPr>
          <w:rFonts w:ascii="Times New Roman" w:eastAsia="Times New Roman" w:hAnsi="Times New Roman" w:cs="Times New Roman"/>
          <w:szCs w:val="24"/>
        </w:rPr>
      </w:pPr>
    </w:p>
    <w:p w14:paraId="45633401" w14:textId="77777777" w:rsidR="00CD682B" w:rsidRPr="00CB2B98" w:rsidRDefault="00CD682B" w:rsidP="00CD682B">
      <w:pPr>
        <w:spacing w:after="0" w:line="240" w:lineRule="atLeast"/>
        <w:rPr>
          <w:rFonts w:ascii="Times New Roman" w:eastAsia="Times New Roman" w:hAnsi="Times New Roman" w:cs="Times New Roman"/>
          <w:szCs w:val="24"/>
        </w:rPr>
      </w:pPr>
    </w:p>
    <w:p w14:paraId="09CEE34F" w14:textId="77777777" w:rsidR="00CD682B" w:rsidRPr="00CB2B98" w:rsidRDefault="00CD682B" w:rsidP="00CD682B">
      <w:pPr>
        <w:spacing w:after="0"/>
        <w:rPr>
          <w:rFonts w:ascii="Times New Roman" w:hAnsi="Times New Roman" w:cs="Times New Roman"/>
          <w:b/>
          <w:bCs/>
          <w:kern w:val="32"/>
          <w:szCs w:val="24"/>
        </w:rPr>
      </w:pPr>
    </w:p>
    <w:p w14:paraId="60F2F21D" w14:textId="77777777" w:rsidR="00CD682B" w:rsidRPr="00CB2B98" w:rsidRDefault="00CD682B" w:rsidP="00CD682B">
      <w:pPr>
        <w:spacing w:after="0"/>
        <w:rPr>
          <w:rFonts w:ascii="Times New Roman" w:hAnsi="Times New Roman" w:cs="Times New Roman"/>
          <w:b/>
          <w:bCs/>
          <w:kern w:val="32"/>
          <w:szCs w:val="24"/>
        </w:rPr>
      </w:pPr>
    </w:p>
    <w:p w14:paraId="633F2703" w14:textId="77777777" w:rsidR="00CD682B" w:rsidRPr="00CB2B98" w:rsidRDefault="00CD682B" w:rsidP="00CD682B">
      <w:pPr>
        <w:spacing w:after="0"/>
        <w:rPr>
          <w:rFonts w:ascii="Times New Roman" w:hAnsi="Times New Roman" w:cs="Times New Roman"/>
          <w:b/>
          <w:bCs/>
          <w:kern w:val="32"/>
          <w:szCs w:val="24"/>
        </w:rPr>
      </w:pPr>
    </w:p>
    <w:p w14:paraId="08C88E30" w14:textId="77777777" w:rsidR="00CD682B" w:rsidRPr="00CB2B98" w:rsidRDefault="00CD682B" w:rsidP="00CD682B">
      <w:pPr>
        <w:spacing w:after="0"/>
        <w:rPr>
          <w:rFonts w:ascii="Times New Roman" w:hAnsi="Times New Roman" w:cs="Times New Roman"/>
          <w:b/>
          <w:bCs/>
          <w:kern w:val="32"/>
          <w:szCs w:val="24"/>
        </w:rPr>
      </w:pPr>
    </w:p>
    <w:p w14:paraId="110370BA" w14:textId="77777777" w:rsidR="00CD682B" w:rsidRPr="00CB2B98" w:rsidRDefault="00CD682B" w:rsidP="00CD682B">
      <w:pPr>
        <w:spacing w:after="0"/>
        <w:rPr>
          <w:rFonts w:ascii="Times New Roman" w:hAnsi="Times New Roman" w:cs="Times New Roman"/>
          <w:b/>
          <w:bCs/>
          <w:kern w:val="32"/>
          <w:szCs w:val="24"/>
        </w:rPr>
      </w:pPr>
    </w:p>
    <w:p w14:paraId="4C084644" w14:textId="77777777" w:rsidR="00CD682B" w:rsidRPr="00CB2B98" w:rsidRDefault="00CD682B" w:rsidP="00CD682B">
      <w:pPr>
        <w:spacing w:after="0"/>
        <w:rPr>
          <w:rFonts w:ascii="Times New Roman" w:hAnsi="Times New Roman" w:cs="Times New Roman"/>
          <w:b/>
          <w:bCs/>
          <w:kern w:val="32"/>
          <w:szCs w:val="24"/>
        </w:rPr>
      </w:pPr>
    </w:p>
    <w:p w14:paraId="747C8F78" w14:textId="77777777" w:rsidR="00CD682B" w:rsidRPr="00CB2B98" w:rsidRDefault="00CD682B" w:rsidP="00CD682B">
      <w:pPr>
        <w:spacing w:after="0"/>
        <w:rPr>
          <w:rFonts w:ascii="Times New Roman" w:hAnsi="Times New Roman" w:cs="Times New Roman"/>
          <w:b/>
          <w:bCs/>
          <w:kern w:val="32"/>
          <w:szCs w:val="24"/>
        </w:rPr>
      </w:pPr>
    </w:p>
    <w:p w14:paraId="6998D698" w14:textId="77777777" w:rsidR="00CD682B" w:rsidRPr="00CB2B98" w:rsidRDefault="00CD682B" w:rsidP="00CD682B">
      <w:pPr>
        <w:spacing w:after="0"/>
        <w:rPr>
          <w:rFonts w:ascii="Times New Roman" w:hAnsi="Times New Roman" w:cs="Times New Roman"/>
          <w:b/>
          <w:bCs/>
          <w:kern w:val="32"/>
          <w:szCs w:val="24"/>
        </w:rPr>
      </w:pPr>
    </w:p>
    <w:p w14:paraId="276D638E" w14:textId="77777777" w:rsidR="00CD682B" w:rsidRPr="00CB2B98" w:rsidRDefault="00CD682B" w:rsidP="00CD682B">
      <w:pPr>
        <w:spacing w:after="0"/>
        <w:rPr>
          <w:rFonts w:ascii="Times New Roman" w:hAnsi="Times New Roman" w:cs="Times New Roman"/>
          <w:b/>
          <w:bCs/>
          <w:kern w:val="32"/>
          <w:szCs w:val="24"/>
        </w:rPr>
      </w:pPr>
    </w:p>
    <w:p w14:paraId="2A910C5D" w14:textId="77777777" w:rsidR="00CD682B" w:rsidRPr="00CB2B98" w:rsidRDefault="00CD682B" w:rsidP="00CD682B">
      <w:pPr>
        <w:spacing w:after="0"/>
        <w:rPr>
          <w:rFonts w:ascii="Times New Roman" w:hAnsi="Times New Roman" w:cs="Times New Roman"/>
          <w:b/>
          <w:bCs/>
          <w:kern w:val="32"/>
          <w:szCs w:val="24"/>
        </w:rPr>
      </w:pPr>
    </w:p>
    <w:p w14:paraId="19941418" w14:textId="77777777" w:rsidR="00CD682B" w:rsidRPr="00CB2B98" w:rsidRDefault="00CD682B" w:rsidP="00CD682B">
      <w:pPr>
        <w:spacing w:after="0"/>
        <w:rPr>
          <w:rFonts w:ascii="Times New Roman" w:hAnsi="Times New Roman" w:cs="Times New Roman"/>
          <w:b/>
          <w:bCs/>
          <w:kern w:val="32"/>
          <w:szCs w:val="24"/>
        </w:rPr>
      </w:pPr>
    </w:p>
    <w:p w14:paraId="60D39B0F" w14:textId="77777777" w:rsidR="00CD682B" w:rsidRPr="00CB2B98" w:rsidRDefault="00CD682B" w:rsidP="00CD682B">
      <w:pPr>
        <w:spacing w:after="0"/>
        <w:rPr>
          <w:rFonts w:ascii="Times New Roman" w:hAnsi="Times New Roman" w:cs="Times New Roman"/>
          <w:b/>
          <w:bCs/>
          <w:kern w:val="32"/>
          <w:szCs w:val="24"/>
        </w:rPr>
      </w:pPr>
    </w:p>
    <w:p w14:paraId="30F06D16" w14:textId="77777777" w:rsidR="00CD682B" w:rsidRPr="00CB2B98" w:rsidRDefault="00CD682B" w:rsidP="00CD682B">
      <w:pPr>
        <w:spacing w:after="0"/>
        <w:rPr>
          <w:rFonts w:ascii="Times New Roman" w:hAnsi="Times New Roman" w:cs="Times New Roman"/>
          <w:b/>
          <w:bCs/>
          <w:kern w:val="32"/>
          <w:szCs w:val="24"/>
        </w:rPr>
      </w:pPr>
    </w:p>
    <w:p w14:paraId="45F015CB" w14:textId="77777777" w:rsidR="00843D5F" w:rsidRPr="00CB2B98" w:rsidRDefault="00843D5F" w:rsidP="002A2902">
      <w:pPr>
        <w:pStyle w:val="Title"/>
        <w:jc w:val="right"/>
        <w:rPr>
          <w:b w:val="0"/>
          <w:i/>
        </w:rPr>
      </w:pPr>
      <w:r w:rsidRPr="00CB2B98">
        <w:rPr>
          <w:b w:val="0"/>
          <w:i/>
        </w:rPr>
        <w:br w:type="page"/>
      </w:r>
    </w:p>
    <w:p w14:paraId="6235B0ED" w14:textId="77777777" w:rsidR="000F252A" w:rsidRPr="00CB2B98" w:rsidRDefault="000F252A" w:rsidP="00451C85">
      <w:pPr>
        <w:pStyle w:val="Title"/>
        <w:jc w:val="left"/>
      </w:pPr>
      <w:r w:rsidRPr="00CB2B98">
        <w:lastRenderedPageBreak/>
        <w:t>Abstract</w:t>
      </w:r>
    </w:p>
    <w:p w14:paraId="7E1AF059" w14:textId="77777777" w:rsidR="00775B17" w:rsidRPr="00CB2B98" w:rsidRDefault="00775B17" w:rsidP="00775B17">
      <w:pPr>
        <w:pStyle w:val="BodyText"/>
        <w:rPr>
          <w:b/>
        </w:rPr>
      </w:pPr>
      <w:bookmarkStart w:id="2" w:name="OLE_LINK9"/>
      <w:bookmarkStart w:id="3" w:name="OLE_LINK10"/>
      <w:bookmarkStart w:id="4" w:name="_Hlk534962904"/>
      <w:r w:rsidRPr="00CB2B98">
        <w:t xml:space="preserve">Knowledge of particle morphology is vital to understand the behaviour of natural geomaterials including heat transfer. </w:t>
      </w:r>
      <w:bookmarkStart w:id="5" w:name="OLE_LINK35"/>
      <w:r w:rsidRPr="00CB2B98">
        <w:t xml:space="preserve">The effects of particle shape on heat transfer </w:t>
      </w:r>
      <w:r w:rsidRPr="00CB2B98">
        <w:rPr>
          <w:noProof/>
        </w:rPr>
        <w:t>have been</w:t>
      </w:r>
      <w:r w:rsidRPr="00CB2B98">
        <w:t xml:space="preserve"> mostly quantified with two-dimensional (2D) particle descriptors or at most with a single </w:t>
      </w:r>
      <w:r w:rsidRPr="00CB2B98">
        <w:rPr>
          <w:noProof/>
        </w:rPr>
        <w:t>three-dimensional</w:t>
      </w:r>
      <w:r w:rsidRPr="00CB2B98">
        <w:t xml:space="preserve"> (3D) descriptor. However, these particle shape descriptors may fail to capture the shape of all irregular particles.</w:t>
      </w:r>
      <w:bookmarkEnd w:id="5"/>
      <w:r w:rsidRPr="00CB2B98">
        <w:t xml:space="preserve"> To </w:t>
      </w:r>
      <w:bookmarkStart w:id="6" w:name="OLE_LINK24"/>
      <w:r w:rsidRPr="00CB2B98">
        <w:t>redress</w:t>
      </w:r>
      <w:bookmarkEnd w:id="6"/>
      <w:r w:rsidRPr="00CB2B98">
        <w:t xml:space="preserve"> this issue, we developed a method to reconstruct particles from micro-computed tomographic (</w:t>
      </w:r>
      <w:proofErr w:type="spellStart"/>
      <w:r w:rsidRPr="00CB2B98">
        <w:t>μCT</w:t>
      </w:r>
      <w:proofErr w:type="spellEnd"/>
      <w:r w:rsidRPr="00CB2B98">
        <w:t xml:space="preserve">) images and to extract 3D sphericity and roundness of individual particles in the assembly. Sphericity and roundness of five real sand packings are calculated using the new proposed method. Furthermore, the effective </w:t>
      </w:r>
      <w:r w:rsidRPr="00CB2B98">
        <w:rPr>
          <w:noProof/>
        </w:rPr>
        <w:t>thermal</w:t>
      </w:r>
      <w:r w:rsidRPr="00CB2B98">
        <w:t xml:space="preserve"> conductivity (ETC) of each sample is estimated using finite element modelling.</w:t>
      </w:r>
      <w:bookmarkEnd w:id="2"/>
      <w:bookmarkEnd w:id="3"/>
      <w:r w:rsidRPr="00CB2B98">
        <w:t xml:space="preserve"> Our results show that packings with higher sphericity or roundness tend to render higher ETC. A further examination of the microstructure in the assemblies indicates that sphericity or roundness corresponds to inter-particle contacts.</w:t>
      </w:r>
      <w:bookmarkEnd w:id="4"/>
    </w:p>
    <w:p w14:paraId="29D83275" w14:textId="77777777" w:rsidR="00390BF2" w:rsidRPr="00CB2B98" w:rsidRDefault="001B6907" w:rsidP="000C18D9">
      <w:pPr>
        <w:pStyle w:val="BodyText"/>
      </w:pPr>
      <w:r w:rsidRPr="00CB2B98">
        <w:rPr>
          <w:rFonts w:hint="eastAsia"/>
          <w:b/>
        </w:rPr>
        <w:t>K</w:t>
      </w:r>
      <w:r w:rsidRPr="00CB2B98">
        <w:rPr>
          <w:b/>
        </w:rPr>
        <w:t xml:space="preserve">eywords: </w:t>
      </w:r>
      <w:r w:rsidR="007E46E7" w:rsidRPr="00CB2B98">
        <w:t>Heat transfer</w:t>
      </w:r>
      <w:r w:rsidR="00706B30" w:rsidRPr="00CB2B98">
        <w:t>,</w:t>
      </w:r>
      <w:r w:rsidRPr="00CB2B98">
        <w:t xml:space="preserve"> </w:t>
      </w:r>
      <w:r w:rsidR="007E46E7" w:rsidRPr="00CB2B98">
        <w:t>Particle shape</w:t>
      </w:r>
      <w:r w:rsidR="00706B30" w:rsidRPr="00CB2B98">
        <w:t>,</w:t>
      </w:r>
      <w:r w:rsidR="007E46E7" w:rsidRPr="00CB2B98">
        <w:t xml:space="preserve"> </w:t>
      </w:r>
      <w:r w:rsidR="007752ED" w:rsidRPr="00CB2B98">
        <w:t>G</w:t>
      </w:r>
      <w:r w:rsidR="007E46E7" w:rsidRPr="00CB2B98">
        <w:t>ranular material</w:t>
      </w:r>
      <w:r w:rsidR="000C45E7" w:rsidRPr="00CB2B98">
        <w:t>,</w:t>
      </w:r>
      <w:r w:rsidR="007E46E7" w:rsidRPr="00CB2B98">
        <w:t xml:space="preserve"> </w:t>
      </w:r>
      <w:r w:rsidR="00B27973" w:rsidRPr="00CB2B98">
        <w:t>Particle reconstruction</w:t>
      </w:r>
      <w:r w:rsidRPr="00CB2B98">
        <w:t>.</w:t>
      </w:r>
    </w:p>
    <w:p w14:paraId="31A34142" w14:textId="004B3E60" w:rsidR="00A2272F" w:rsidRPr="00CB2B98" w:rsidRDefault="00A2272F" w:rsidP="000C18D9">
      <w:pPr>
        <w:pStyle w:val="BodyText"/>
      </w:pPr>
    </w:p>
    <w:p w14:paraId="61A498C1" w14:textId="7855C995" w:rsidR="00D17851" w:rsidRPr="00CB2B98" w:rsidRDefault="00D17851" w:rsidP="000C18D9">
      <w:pPr>
        <w:pStyle w:val="BodyText"/>
      </w:pPr>
    </w:p>
    <w:p w14:paraId="0E234E3F" w14:textId="1791DD49" w:rsidR="00D17851" w:rsidRPr="00CB2B98" w:rsidRDefault="00D17851" w:rsidP="000C18D9">
      <w:pPr>
        <w:pStyle w:val="BodyText"/>
      </w:pPr>
    </w:p>
    <w:p w14:paraId="51E2F383" w14:textId="77777777" w:rsidR="00D17851" w:rsidRPr="00CB2B98" w:rsidRDefault="00D17851" w:rsidP="000C18D9">
      <w:pPr>
        <w:pStyle w:val="BodyText"/>
      </w:pPr>
    </w:p>
    <w:p w14:paraId="32FFCEA3" w14:textId="77777777" w:rsidR="00D17851" w:rsidRPr="00CB2B98" w:rsidRDefault="00D17851" w:rsidP="00D17851">
      <w:pPr>
        <w:pStyle w:val="Title"/>
        <w:jc w:val="left"/>
      </w:pPr>
      <w:r w:rsidRPr="00CB2B98">
        <w:t>Graphic abstract</w:t>
      </w:r>
    </w:p>
    <w:p w14:paraId="13860691" w14:textId="1AA7217A" w:rsidR="00D17851" w:rsidRPr="00CB2B98" w:rsidRDefault="00D17851" w:rsidP="00D17851">
      <w:pPr>
        <w:pStyle w:val="BodyText"/>
      </w:pPr>
      <w:r w:rsidRPr="00CB2B98">
        <w:rPr>
          <w:noProof/>
        </w:rPr>
        <w:drawing>
          <wp:inline distT="0" distB="0" distL="0" distR="0" wp14:anchorId="18BC0C21" wp14:editId="012A1A6B">
            <wp:extent cx="5111750" cy="2044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111750" cy="2044065"/>
                    </a:xfrm>
                    <a:prstGeom prst="rect">
                      <a:avLst/>
                    </a:prstGeom>
                    <a:noFill/>
                    <a:ln>
                      <a:noFill/>
                    </a:ln>
                  </pic:spPr>
                </pic:pic>
              </a:graphicData>
            </a:graphic>
          </wp:inline>
        </w:drawing>
      </w:r>
    </w:p>
    <w:p w14:paraId="18B6909C" w14:textId="2E84A463" w:rsidR="000F252A" w:rsidRPr="00CB2B98" w:rsidRDefault="000F252A" w:rsidP="000C18D9">
      <w:pPr>
        <w:pStyle w:val="BodyText"/>
      </w:pPr>
      <w:r w:rsidRPr="00CB2B98">
        <w:br w:type="page"/>
      </w:r>
    </w:p>
    <w:p w14:paraId="2ED68185" w14:textId="77777777" w:rsidR="000F252A" w:rsidRPr="00CB2B98" w:rsidRDefault="000F252A" w:rsidP="00AE501E">
      <w:pPr>
        <w:pStyle w:val="Heading1"/>
        <w:numPr>
          <w:ilvl w:val="0"/>
          <w:numId w:val="2"/>
        </w:numPr>
        <w:ind w:left="284" w:hanging="284"/>
      </w:pPr>
      <w:bookmarkStart w:id="7" w:name="OLE_LINK13"/>
      <w:bookmarkStart w:id="8" w:name="OLE_LINK14"/>
      <w:r w:rsidRPr="00CB2B98">
        <w:lastRenderedPageBreak/>
        <w:t>Introduction</w:t>
      </w:r>
    </w:p>
    <w:p w14:paraId="4C93CD6A" w14:textId="4333032B" w:rsidR="00FF5DE1" w:rsidRPr="00CB2B98" w:rsidRDefault="00050672" w:rsidP="00205A30">
      <w:pPr>
        <w:pStyle w:val="BodyText"/>
      </w:pPr>
      <w:bookmarkStart w:id="9" w:name="OLE_LINK18"/>
      <w:bookmarkStart w:id="10" w:name="OLE_LINK19"/>
      <w:r w:rsidRPr="00CB2B98">
        <w:t xml:space="preserve">Knowledge of </w:t>
      </w:r>
      <w:r w:rsidR="00774EDE" w:rsidRPr="00CB2B98">
        <w:t>effective thermal conductivity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774EDE" w:rsidRPr="00CB2B98">
        <w:t xml:space="preserve">) </w:t>
      </w:r>
      <w:r w:rsidRPr="00CB2B98">
        <w:t xml:space="preserve">of granular systems, for example, is required in design, prediction and control of processes in many engineering </w:t>
      </w:r>
      <w:r w:rsidR="001F0061" w:rsidRPr="00CB2B98">
        <w:t xml:space="preserve">applications such as radioactive waste disposal </w:t>
      </w:r>
      <w:r w:rsidR="001F0061" w:rsidRPr="00CB2B98">
        <w:fldChar w:fldCharType="begin"/>
      </w:r>
      <w:r w:rsidR="001F0061" w:rsidRPr="00CB2B98">
        <w:instrText xml:space="preserve"> ADDIN EN.CITE &lt;EndNote&gt;&lt;Cite&gt;&lt;Author&gt;Bergles&lt;/Author&gt;&lt;Year&gt;1981&lt;/Year&gt;&lt;RecNum&gt;179&lt;/RecNum&gt;&lt;DisplayText&gt;[1]&lt;/DisplayText&gt;&lt;record&gt;&lt;rec-number&gt;179&lt;/rec-number&gt;&lt;foreign-keys&gt;&lt;key app="EN" db-id="rvwr2vxxd9szv3efd5t5f9db0pfrrr0pfz90" timestamp="1554834670"&gt;179&lt;/key&gt;&lt;/foreign-keys&gt;&lt;ref-type name="Book"&gt;6&lt;/ref-type&gt;&lt;contributors&gt;&lt;authors&gt;&lt;author&gt;Bergles, Arthur E&lt;/author&gt;&lt;author&gt;Collier, JG&lt;/author&gt;&lt;author&gt;Delhaye, Jn M&lt;/author&gt;&lt;author&gt;Hewitt, GF&lt;/author&gt;&lt;author&gt;Mayinger, F&lt;/author&gt;&lt;/authors&gt;&lt;/contributors&gt;&lt;titles&gt;&lt;title&gt;Two-phase flow and heat transfer in the power and process industries&lt;/title&gt;&lt;/titles&gt;&lt;dates&gt;&lt;year&gt;1981&lt;/year&gt;&lt;/dates&gt;&lt;publisher&gt;Hemisphere New York&lt;/publisher&gt;&lt;isbn&gt;0070049025&lt;/isbn&gt;&lt;urls&gt;&lt;/urls&gt;&lt;/record&gt;&lt;/Cite&gt;&lt;/EndNote&gt;</w:instrText>
      </w:r>
      <w:r w:rsidR="001F0061" w:rsidRPr="00CB2B98">
        <w:fldChar w:fldCharType="separate"/>
      </w:r>
      <w:r w:rsidR="001F0061" w:rsidRPr="00CB2B98">
        <w:rPr>
          <w:noProof/>
        </w:rPr>
        <w:t>[</w:t>
      </w:r>
      <w:hyperlink w:anchor="_ENREF_1" w:tooltip="Bergles, 1981 #179" w:history="1">
        <w:r w:rsidR="00D17851" w:rsidRPr="00CB2B98">
          <w:rPr>
            <w:rStyle w:val="Hyperlink"/>
            <w:u w:val="none"/>
          </w:rPr>
          <w:t>1</w:t>
        </w:r>
      </w:hyperlink>
      <w:r w:rsidR="001F0061" w:rsidRPr="00CB2B98">
        <w:rPr>
          <w:noProof/>
        </w:rPr>
        <w:t>]</w:t>
      </w:r>
      <w:r w:rsidR="001F0061" w:rsidRPr="00CB2B98">
        <w:fldChar w:fldCharType="end"/>
      </w:r>
      <w:r w:rsidR="001F0061" w:rsidRPr="00CB2B98">
        <w:t xml:space="preserve">, geological carbon dioxide storage </w:t>
      </w:r>
      <w:r w:rsidR="001F0061" w:rsidRPr="00CB2B98">
        <w:fldChar w:fldCharType="begin"/>
      </w:r>
      <w:r w:rsidR="00D17851" w:rsidRPr="00CB2B98">
        <w:instrText xml:space="preserve"> ADDIN EN.CITE &lt;EndNote&gt;&lt;Cite&gt;&lt;Author&gt;Fei&lt;/Author&gt;&lt;Year&gt;2015&lt;/Year&gt;&lt;RecNum&gt;9&lt;/RecNum&gt;&lt;DisplayText&gt;[2]&lt;/DisplayText&gt;&lt;record&gt;&lt;rec-number&gt;9&lt;/rec-number&gt;&lt;foreign-keys&gt;&lt;key app="EN" db-id="vx9vfda08w2txketfppxrv2xwp5vvwwxx09t" timestamp="1604802141"&gt;9&lt;/key&gt;&lt;/foreign-keys&gt;&lt;ref-type name="Journal Article"&gt;17&lt;/ref-type&gt;&lt;contributors&gt;&lt;authors&gt;&lt;author&gt;Fei, Wen Bin&lt;/author&gt;&lt;author&gt;Li, Qi&lt;/author&gt;&lt;author&gt;Wei, Xiao Chen&lt;/author&gt;&lt;author&gt;Song, Ran Ran&lt;/author&gt;&lt;author&gt;Jing, Miao&lt;/author&gt;&lt;author&gt;Li, Xiao Chun&lt;/author&gt;&lt;/authors&gt;&lt;/contributors&gt;&lt;titles&gt;&lt;title&gt;Interaction analysis for CO2 geological storage and underground coal mining in Ordos Basin, China&lt;/title&gt;&lt;secondary-title&gt;Engineering geology&lt;/secondary-title&gt;&lt;/titles&gt;&lt;periodical&gt;&lt;full-title&gt;Engineering geology&lt;/full-title&gt;&lt;/periodical&gt;&lt;pages&gt;194-209&lt;/pages&gt;&lt;volume&gt;196&lt;/volume&gt;&lt;dates&gt;&lt;year&gt;2015&lt;/year&gt;&lt;/dates&gt;&lt;isbn&gt;0013-7952&lt;/isbn&gt;&lt;urls&gt;&lt;/urls&gt;&lt;electronic-resource-num&gt;https://doi.org/10.1016/j.enggeo.2015.07.017&lt;/electronic-resource-num&gt;&lt;/record&gt;&lt;/Cite&gt;&lt;/EndNote&gt;</w:instrText>
      </w:r>
      <w:r w:rsidR="001F0061" w:rsidRPr="00CB2B98">
        <w:fldChar w:fldCharType="separate"/>
      </w:r>
      <w:r w:rsidR="001F0061" w:rsidRPr="00CB2B98">
        <w:rPr>
          <w:noProof/>
        </w:rPr>
        <w:t>[</w:t>
      </w:r>
      <w:hyperlink w:anchor="_ENREF_2" w:tooltip="Fei, 2015 #9" w:history="1">
        <w:r w:rsidR="00D17851" w:rsidRPr="00CB2B98">
          <w:rPr>
            <w:rStyle w:val="Hyperlink"/>
            <w:u w:val="none"/>
          </w:rPr>
          <w:t>2</w:t>
        </w:r>
      </w:hyperlink>
      <w:r w:rsidR="001F0061" w:rsidRPr="00CB2B98">
        <w:rPr>
          <w:noProof/>
        </w:rPr>
        <w:t>]</w:t>
      </w:r>
      <w:r w:rsidR="001F0061" w:rsidRPr="00CB2B98">
        <w:fldChar w:fldCharType="end"/>
      </w:r>
      <w:r w:rsidR="001F0061" w:rsidRPr="00CB2B98">
        <w:t>, hydrocarbon energy</w:t>
      </w:r>
      <w:r w:rsidR="007C420E" w:rsidRPr="00CB2B98">
        <w:t xml:space="preserve"> </w:t>
      </w:r>
      <w:r w:rsidR="007C420E" w:rsidRPr="00CB2B98">
        <w:fldChar w:fldCharType="begin"/>
      </w:r>
      <w:r w:rsidR="00C13A59" w:rsidRPr="00CB2B98">
        <w:instrText xml:space="preserve"> ADDIN EN.CITE &lt;EndNote&gt;&lt;Cite&gt;&lt;Author&gt;Scott&lt;/Author&gt;&lt;Year&gt;2005&lt;/Year&gt;&lt;RecNum&gt;181&lt;/RecNum&gt;&lt;DisplayText&gt;[3]&lt;/DisplayText&gt;&lt;record&gt;&lt;rec-number&gt;181&lt;/rec-number&gt;&lt;foreign-keys&gt;&lt;key app="EN" db-id="rvwr2vxxd9szv3efd5t5f9db0pfrrr0pfz90" timestamp="1559719701"&gt;181&lt;/key&gt;&lt;/foreign-keys&gt;&lt;ref-type name="Journal Article"&gt;17&lt;/ref-type&gt;&lt;contributors&gt;&lt;authors&gt;&lt;author&gt;Scott, David M&lt;/author&gt;&lt;author&gt;Das, Debendra K&lt;/author&gt;&lt;author&gt;Subbaihaannadurai, Vijayagandeeban&lt;/author&gt;&lt;author&gt;Kamath, Vidyadhar A&lt;/author&gt;&lt;/authors&gt;&lt;/contributors&gt;&lt;titles&gt;&lt;title&gt;A computational scheme for fluid flow and heat transfer analysis in porous media for recovery of oil and gas&lt;/title&gt;&lt;secondary-title&gt;Petroleum science and technology&lt;/secondary-title&gt;&lt;/titles&gt;&lt;pages&gt;843-862&lt;/pages&gt;&lt;volume&gt;23&lt;/volume&gt;&lt;number&gt;7-8&lt;/number&gt;&lt;dates&gt;&lt;year&gt;2005&lt;/year&gt;&lt;/dates&gt;&lt;isbn&gt;1091-6466&lt;/isbn&gt;&lt;urls&gt;&lt;/urls&gt;&lt;/record&gt;&lt;/Cite&gt;&lt;/EndNote&gt;</w:instrText>
      </w:r>
      <w:r w:rsidR="007C420E" w:rsidRPr="00CB2B98">
        <w:fldChar w:fldCharType="separate"/>
      </w:r>
      <w:r w:rsidR="007C420E" w:rsidRPr="00CB2B98">
        <w:rPr>
          <w:noProof/>
        </w:rPr>
        <w:t>[</w:t>
      </w:r>
      <w:hyperlink w:anchor="_ENREF_3" w:tooltip="Scott, 2005 #181" w:history="1">
        <w:r w:rsidR="00D17851" w:rsidRPr="00CB2B98">
          <w:rPr>
            <w:rStyle w:val="Hyperlink"/>
            <w:u w:val="none"/>
          </w:rPr>
          <w:t>3</w:t>
        </w:r>
      </w:hyperlink>
      <w:r w:rsidR="007C420E" w:rsidRPr="00CB2B98">
        <w:rPr>
          <w:noProof/>
        </w:rPr>
        <w:t>]</w:t>
      </w:r>
      <w:r w:rsidR="007C420E" w:rsidRPr="00CB2B98">
        <w:fldChar w:fldCharType="end"/>
      </w:r>
      <w:r w:rsidR="001F0061" w:rsidRPr="00CB2B98">
        <w:t xml:space="preserve">  and geothermal engineering </w:t>
      </w:r>
      <w:r w:rsidR="001F0061" w:rsidRPr="00CB2B98">
        <w:fldChar w:fldCharType="begin"/>
      </w:r>
      <w:r w:rsidR="00C13A59" w:rsidRPr="00CB2B98">
        <w:instrText xml:space="preserve"> ADDIN EN.CITE &lt;EndNote&gt;&lt;Cite&gt;&lt;Author&gt;Rohsenow&lt;/Author&gt;&lt;Year&gt;1985&lt;/Year&gt;&lt;RecNum&gt;178&lt;/RecNum&gt;&lt;DisplayText&gt;[4]&lt;/DisplayText&gt;&lt;record&gt;&lt;rec-number&gt;178&lt;/rec-number&gt;&lt;foreign-keys&gt;&lt;key app="EN" db-id="rvwr2vxxd9szv3efd5t5f9db0pfrrr0pfz90" timestamp="1554834504"&gt;178&lt;/key&gt;&lt;/foreign-keys&gt;&lt;ref-type name="Journal Article"&gt;17&lt;/ref-type&gt;&lt;contributors&gt;&lt;authors&gt;&lt;author&gt;Rohsenow, Warren M&lt;/author&gt;&lt;author&gt;Hartnett, James P&lt;/author&gt;&lt;author&gt;Ganic, Ejup N&lt;/author&gt;&lt;/authors&gt;&lt;/contributors&gt;&lt;titles&gt;&lt;title&gt;Handbook of heat transfer applications&lt;/title&gt;&lt;secondary-title&gt;New York, McGraw-Hill Book Co., 1985, 973 p. No individual items are abstracted in this volume.&lt;/secondary-title&gt;&lt;/titles&gt;&lt;dates&gt;&lt;year&gt;1985&lt;/year&gt;&lt;/dates&gt;&lt;urls&gt;&lt;/urls&gt;&lt;/record&gt;&lt;/Cite&gt;&lt;/EndNote&gt;</w:instrText>
      </w:r>
      <w:r w:rsidR="001F0061" w:rsidRPr="00CB2B98">
        <w:fldChar w:fldCharType="separate"/>
      </w:r>
      <w:r w:rsidR="007C420E" w:rsidRPr="00CB2B98">
        <w:rPr>
          <w:noProof/>
        </w:rPr>
        <w:t>[</w:t>
      </w:r>
      <w:hyperlink w:anchor="_ENREF_4" w:tooltip="Rohsenow, 1985 #178" w:history="1">
        <w:r w:rsidR="00D17851" w:rsidRPr="00CB2B98">
          <w:rPr>
            <w:rStyle w:val="Hyperlink"/>
            <w:u w:val="none"/>
          </w:rPr>
          <w:t>4</w:t>
        </w:r>
      </w:hyperlink>
      <w:r w:rsidR="007C420E" w:rsidRPr="00CB2B98">
        <w:rPr>
          <w:noProof/>
        </w:rPr>
        <w:t>]</w:t>
      </w:r>
      <w:r w:rsidR="001F0061" w:rsidRPr="00CB2B98">
        <w:fldChar w:fldCharType="end"/>
      </w:r>
      <w:r w:rsidR="00A656F3" w:rsidRPr="00CB2B98">
        <w:t xml:space="preserve">. </w:t>
      </w:r>
      <w:r w:rsidR="00B605A1" w:rsidRPr="00CB2B98">
        <w:t>As</w:t>
      </w:r>
      <w:r w:rsidR="009A3847" w:rsidRPr="00CB2B98">
        <w:t xml:space="preserve"> </w:t>
      </w:r>
      <w:r w:rsidR="001779A9" w:rsidRPr="00CB2B98">
        <w:t xml:space="preserve">the </w:t>
      </w:r>
      <m:oMath>
        <m:sSub>
          <m:sSubPr>
            <m:ctrlPr>
              <w:rPr>
                <w:rFonts w:ascii="Cambria Math" w:hAnsi="Cambria Math"/>
                <w:i/>
              </w:rPr>
            </m:ctrlPr>
          </m:sSubPr>
          <m:e>
            <m:r>
              <w:rPr>
                <w:rFonts w:ascii="Cambria Math" w:hAnsi="Cambria Math"/>
              </w:rPr>
              <m:t>λ</m:t>
            </m:r>
          </m:e>
          <m:sub>
            <m:r>
              <w:rPr>
                <w:rFonts w:ascii="Cambria Math" w:hAnsi="Cambria Math"/>
              </w:rPr>
              <m:t>eff</m:t>
            </m:r>
          </m:sub>
        </m:sSub>
        <m:r>
          <w:rPr>
            <w:rFonts w:ascii="Cambria Math" w:hAnsi="Cambria Math"/>
          </w:rPr>
          <m:t xml:space="preserve"> </m:t>
        </m:r>
      </m:oMath>
      <w:r w:rsidR="00BB0DB1" w:rsidRPr="00CB2B98">
        <w:t xml:space="preserve">is </w:t>
      </w:r>
      <w:r w:rsidR="00A866AE" w:rsidRPr="00CB2B98">
        <w:t>affected by</w:t>
      </w:r>
      <w:r w:rsidR="00486A48" w:rsidRPr="00CB2B98">
        <w:t xml:space="preserve"> the </w:t>
      </w:r>
      <w:r w:rsidR="00F36AFD" w:rsidRPr="00CB2B98">
        <w:t>microstructure</w:t>
      </w:r>
      <w:r w:rsidR="002C24DF" w:rsidRPr="00CB2B98">
        <w:t xml:space="preserve"> </w:t>
      </w:r>
      <w:r w:rsidR="002C24DF" w:rsidRPr="00CB2B98">
        <w:fldChar w:fldCharType="begin"/>
      </w:r>
      <w:r w:rsidR="00C13A59" w:rsidRPr="00CB2B98">
        <w:instrText xml:space="preserve"> ADDIN EN.CITE &lt;EndNote&gt;&lt;Cite&gt;&lt;Author&gt;El Shamy&lt;/Author&gt;&lt;Year&gt;2013&lt;/Year&gt;&lt;RecNum&gt;159&lt;/RecNum&gt;&lt;DisplayText&gt;[5, 6]&lt;/DisplayText&gt;&lt;record&gt;&lt;rec-number&gt;159&lt;/rec-number&gt;&lt;foreign-keys&gt;&lt;key app="EN" db-id="rvwr2vxxd9szv3efd5t5f9db0pfrrr0pfz90" timestamp="1554204079"&gt;159&lt;/key&gt;&lt;/foreign-keys&gt;&lt;ref-type name="Journal Article"&gt;17&lt;/ref-type&gt;&lt;contributors&gt;&lt;authors&gt;&lt;author&gt;El Shamy, Usama&lt;/author&gt;&lt;author&gt;De Leon, Osman&lt;/author&gt;&lt;author&gt;Wells, Ryan&lt;/author&gt;&lt;/authors&gt;&lt;/contributors&gt;&lt;titles&gt;&lt;title&gt;Discrete element method study on effect of shear-induced anisotropy on thermal conductivity of granular soils&lt;/title&gt;&lt;secondary-title&gt;International Journal of Geomechanics&lt;/secondary-title&gt;&lt;/titles&gt;&lt;pages&gt;57-64&lt;/pages&gt;&lt;volume&gt;13&lt;/volume&gt;&lt;number&gt;1&lt;/number&gt;&lt;dates&gt;&lt;year&gt;2013&lt;/year&gt;&lt;/dates&gt;&lt;isbn&gt;1532-3641&lt;/isbn&gt;&lt;urls&gt;&lt;/urls&gt;&lt;/record&gt;&lt;/Cite&gt;&lt;Cite&gt;&lt;Author&gt;Hu&lt;/Author&gt;&lt;Year&gt;2019&lt;/Year&gt;&lt;RecNum&gt;71&lt;/RecNum&gt;&lt;record&gt;&lt;rec-number&gt;71&lt;/rec-number&gt;&lt;foreign-keys&gt;&lt;key app="EN" db-id="5x5dzfxei0tvalezs5dpptv959tfdtfr5959" timestamp="1557964987"&gt;71&lt;/key&gt;&lt;/foreign-keys&gt;&lt;ref-type name="Journal Article"&gt;17&lt;/ref-type&gt;&lt;contributors&gt;&lt;authors&gt;&lt;author&gt;Hu, Yingxue&lt;/author&gt;&lt;author&gt;Wang, Jingyu&lt;/author&gt;&lt;author&gt;Yang, Jian&lt;/author&gt;&lt;author&gt;Mudawar, Issam&lt;/author&gt;&lt;author&gt;Wang, Qiuwang&lt;/author&gt;&lt;/authors&gt;&lt;/contributors&gt;&lt;titles&gt;&lt;title&gt;Experimental study of forced convective heat transfer in grille-particle composite packed beds&lt;/title&gt;&lt;secondary-title&gt;International Journal of Heat and Mass Transfer&lt;/secondary-title&gt;&lt;/titles&gt;&lt;periodical&gt;&lt;full-title&gt;International Journal of Heat and Mass Transfer&lt;/full-title&gt;&lt;/periodical&gt;&lt;pages&gt;103-112&lt;/pages&gt;&lt;volume&gt;129&lt;/volume&gt;&lt;dates&gt;&lt;year&gt;2019&lt;/year&gt;&lt;/dates&gt;&lt;isbn&gt;0017-9310&lt;/isbn&gt;&lt;urls&gt;&lt;/urls&gt;&lt;/record&gt;&lt;/Cite&gt;&lt;/EndNote&gt;</w:instrText>
      </w:r>
      <w:r w:rsidR="002C24DF" w:rsidRPr="00CB2B98">
        <w:fldChar w:fldCharType="separate"/>
      </w:r>
      <w:r w:rsidR="002C24DF" w:rsidRPr="00CB2B98">
        <w:rPr>
          <w:noProof/>
        </w:rPr>
        <w:t>[</w:t>
      </w:r>
      <w:hyperlink w:anchor="_ENREF_5" w:tooltip="El Shamy, 2013 #159" w:history="1">
        <w:r w:rsidR="00D17851" w:rsidRPr="00CB2B98">
          <w:rPr>
            <w:rStyle w:val="Hyperlink"/>
            <w:u w:val="none"/>
          </w:rPr>
          <w:t>5</w:t>
        </w:r>
      </w:hyperlink>
      <w:r w:rsidR="002C24DF" w:rsidRPr="00CB2B98">
        <w:rPr>
          <w:noProof/>
        </w:rPr>
        <w:t xml:space="preserve">, </w:t>
      </w:r>
      <w:hyperlink w:anchor="_ENREF_6" w:tooltip="Hu, 2019 #71" w:history="1">
        <w:r w:rsidR="00D17851" w:rsidRPr="00CB2B98">
          <w:rPr>
            <w:rStyle w:val="Hyperlink"/>
            <w:u w:val="none"/>
          </w:rPr>
          <w:t>6</w:t>
        </w:r>
      </w:hyperlink>
      <w:r w:rsidR="002C24DF" w:rsidRPr="00CB2B98">
        <w:rPr>
          <w:noProof/>
        </w:rPr>
        <w:t>]</w:t>
      </w:r>
      <w:r w:rsidR="002C24DF" w:rsidRPr="00CB2B98">
        <w:fldChar w:fldCharType="end"/>
      </w:r>
      <w:r w:rsidR="00F36AFD" w:rsidRPr="00CB2B98">
        <w:t xml:space="preserve"> </w:t>
      </w:r>
      <w:r w:rsidR="00A866AE" w:rsidRPr="00CB2B98">
        <w:t xml:space="preserve">in the granular materials, </w:t>
      </w:r>
      <w:r w:rsidR="00112714" w:rsidRPr="00CB2B98">
        <w:t>to quantify the impact of microstructural featur</w:t>
      </w:r>
      <w:r w:rsidR="00815D23" w:rsidRPr="00CB2B98">
        <w:t>es</w:t>
      </w:r>
      <w:r w:rsidR="00E64DD4" w:rsidRPr="00CB2B98">
        <w:t xml:space="preserve"> </w:t>
      </w:r>
      <w:r w:rsidR="00815D23" w:rsidRPr="00CB2B98">
        <w:t xml:space="preserve">on </w:t>
      </w:r>
      <w:bookmarkStart w:id="11" w:name="OLE_LINK79"/>
      <m:oMath>
        <m:sSub>
          <m:sSubPr>
            <m:ctrlPr>
              <w:rPr>
                <w:rFonts w:ascii="Cambria Math" w:hAnsi="Cambria Math"/>
                <w:i/>
              </w:rPr>
            </m:ctrlPr>
          </m:sSubPr>
          <m:e>
            <m:r>
              <w:rPr>
                <w:rFonts w:ascii="Cambria Math" w:hAnsi="Cambria Math"/>
              </w:rPr>
              <m:t>λ</m:t>
            </m:r>
          </m:e>
          <m:sub>
            <m:r>
              <w:rPr>
                <w:rFonts w:ascii="Cambria Math" w:hAnsi="Cambria Math"/>
              </w:rPr>
              <m:t>eff</m:t>
            </m:r>
          </m:sub>
        </m:sSub>
        <m:r>
          <w:rPr>
            <w:rFonts w:ascii="Cambria Math" w:hAnsi="Cambria Math"/>
          </w:rPr>
          <m:t xml:space="preserve"> </m:t>
        </m:r>
      </m:oMath>
      <w:bookmarkEnd w:id="11"/>
      <w:r w:rsidR="00815D23" w:rsidRPr="00CB2B98">
        <w:t>enhances the fundamental understanding of heat transfer processes.</w:t>
      </w:r>
      <w:r w:rsidR="00E64DD4" w:rsidRPr="00CB2B98">
        <w:t xml:space="preserve"> </w:t>
      </w:r>
      <w:r w:rsidR="001778BB" w:rsidRPr="00CB2B98">
        <w:t xml:space="preserve">Particle shape is a fundamental feature </w:t>
      </w:r>
      <w:r w:rsidR="0000134B" w:rsidRPr="00CB2B98">
        <w:t>in characterising</w:t>
      </w:r>
      <w:r w:rsidR="001778BB" w:rsidRPr="00CB2B98">
        <w:t xml:space="preserve"> the </w:t>
      </w:r>
      <w:r w:rsidR="008D4F12" w:rsidRPr="00CB2B98">
        <w:t xml:space="preserve">microstructure of natural </w:t>
      </w:r>
      <w:r w:rsidR="00014A6D" w:rsidRPr="00CB2B98">
        <w:t>soils and rocks</w:t>
      </w:r>
      <w:r w:rsidR="00F8259F" w:rsidRPr="00CB2B98">
        <w:t xml:space="preserve">. </w:t>
      </w:r>
      <w:r w:rsidR="000A3601" w:rsidRPr="00CB2B98">
        <w:t>Hence, i</w:t>
      </w:r>
      <w:r w:rsidR="00F8259F" w:rsidRPr="00CB2B98">
        <w:t xml:space="preserve">t is </w:t>
      </w:r>
      <w:r w:rsidR="008D4F12" w:rsidRPr="00CB2B98">
        <w:t>vital to</w:t>
      </w:r>
      <w:r w:rsidR="00B31AD7" w:rsidRPr="00CB2B98">
        <w:t xml:space="preserve"> fundamentally</w:t>
      </w:r>
      <w:r w:rsidR="008D4F12" w:rsidRPr="00CB2B98">
        <w:t xml:space="preserve"> understand</w:t>
      </w:r>
      <w:r w:rsidR="000A3601" w:rsidRPr="00CB2B98">
        <w:t xml:space="preserve"> how particle shape affects</w:t>
      </w:r>
      <w:r w:rsidR="007C29E3" w:rsidRPr="00CB2B98">
        <w:t xml:space="preserve"> </w:t>
      </w:r>
      <w:r w:rsidR="008D4F12" w:rsidRPr="00CB2B98">
        <w:t xml:space="preserve">the </w:t>
      </w:r>
      <m:oMath>
        <m:sSub>
          <m:sSubPr>
            <m:ctrlPr>
              <w:rPr>
                <w:rFonts w:ascii="Cambria Math" w:hAnsi="Cambria Math"/>
                <w:i/>
              </w:rPr>
            </m:ctrlPr>
          </m:sSubPr>
          <m:e>
            <m:r>
              <w:rPr>
                <w:rFonts w:ascii="Cambria Math" w:hAnsi="Cambria Math"/>
              </w:rPr>
              <m:t>λ</m:t>
            </m:r>
          </m:e>
          <m:sub>
            <m:r>
              <w:rPr>
                <w:rFonts w:ascii="Cambria Math" w:hAnsi="Cambria Math"/>
              </w:rPr>
              <m:t>eff</m:t>
            </m:r>
          </m:sub>
        </m:sSub>
        <m:r>
          <w:rPr>
            <w:rFonts w:ascii="Cambria Math" w:hAnsi="Cambria Math"/>
          </w:rPr>
          <m:t xml:space="preserve"> </m:t>
        </m:r>
      </m:oMath>
      <w:r w:rsidR="008D4F12" w:rsidRPr="00CB2B98">
        <w:t xml:space="preserve"> of </w:t>
      </w:r>
      <w:r w:rsidR="00BE6B01" w:rsidRPr="00CB2B98">
        <w:t>these</w:t>
      </w:r>
      <w:r w:rsidR="007C29E3" w:rsidRPr="00CB2B98">
        <w:t xml:space="preserve"> </w:t>
      </w:r>
      <w:r w:rsidR="008D4F12" w:rsidRPr="00CB2B98">
        <w:t>geomaterials</w:t>
      </w:r>
      <w:r w:rsidR="00B31AD7" w:rsidRPr="00CB2B98">
        <w:t xml:space="preserve"> and </w:t>
      </w:r>
      <w:r w:rsidR="00E308A6" w:rsidRPr="00CB2B98">
        <w:t xml:space="preserve">of </w:t>
      </w:r>
      <w:r w:rsidR="00B31AD7" w:rsidRPr="00CB2B98">
        <w:t>other granular materials</w:t>
      </w:r>
      <w:r w:rsidR="008D4F12" w:rsidRPr="00CB2B98">
        <w:t>.</w:t>
      </w:r>
      <w:r w:rsidR="008B7427" w:rsidRPr="00CB2B98">
        <w:t xml:space="preserve"> </w:t>
      </w:r>
    </w:p>
    <w:p w14:paraId="080C338E" w14:textId="323B9687" w:rsidR="00E53C4A" w:rsidRPr="00CB2B98" w:rsidRDefault="000C67EE" w:rsidP="00AF7018">
      <w:pPr>
        <w:pStyle w:val="BodyText"/>
      </w:pPr>
      <w:r w:rsidRPr="00CB2B98">
        <w:t xml:space="preserve">Many experiments </w:t>
      </w:r>
      <w:r w:rsidR="001778BB" w:rsidRPr="00CB2B98">
        <w:t>and simul</w:t>
      </w:r>
      <w:r w:rsidR="00E04E70" w:rsidRPr="00CB2B98">
        <w:t>ations show</w:t>
      </w:r>
      <w:r w:rsidR="002D7DB7" w:rsidRPr="00CB2B98">
        <w:t xml:space="preserve"> that</w:t>
      </w:r>
      <w:r w:rsidR="008B7427" w:rsidRPr="00CB2B98">
        <w:t xml:space="preserve"> particle shape</w:t>
      </w:r>
      <w:r w:rsidR="001778BB" w:rsidRPr="00CB2B98">
        <w:t xml:space="preserve"> contribute</w:t>
      </w:r>
      <w:r w:rsidR="008B7427" w:rsidRPr="00CB2B98">
        <w:t>s</w:t>
      </w:r>
      <w:r w:rsidR="001778BB" w:rsidRPr="00CB2B98">
        <w:t xml:space="preserve"> significantly to the mechanical</w:t>
      </w:r>
      <w:r w:rsidR="0080503E" w:rsidRPr="00CB2B98">
        <w:t xml:space="preserve"> </w:t>
      </w:r>
      <w:r w:rsidR="0080503E" w:rsidRPr="00CB2B98">
        <w:fldChar w:fldCharType="begin">
          <w:fldData xml:space="preserve">PEVuZE5vdGU+PENpdGU+PEF1dGhvcj5TYW50YW1hcmluYTwvQXV0aG9yPjxZZWFyPjIwMDQ8L1ll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</w:fldData>
        </w:fldChar>
      </w:r>
      <w:r w:rsidR="002C24DF" w:rsidRPr="00CB2B98">
        <w:instrText xml:space="preserve"> ADDIN EN.CITE </w:instrText>
      </w:r>
      <w:r w:rsidR="002C24DF" w:rsidRPr="00CB2B98">
        <w:fldChar w:fldCharType="begin">
          <w:fldData xml:space="preserve">PEVuZE5vdGU+PENpdGU+PEF1dGhvcj5TYW50YW1hcmluYTwvQXV0aG9yPjxZZWFyPjIwMDQ8L1ll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</w:fldData>
        </w:fldChar>
      </w:r>
      <w:r w:rsidR="002C24DF" w:rsidRPr="00CB2B98">
        <w:instrText xml:space="preserve"> ADDIN EN.CITE.DATA </w:instrText>
      </w:r>
      <w:r w:rsidR="002C24DF" w:rsidRPr="00CB2B98">
        <w:fldChar w:fldCharType="end"/>
      </w:r>
      <w:r w:rsidR="0080503E" w:rsidRPr="00CB2B98">
        <w:fldChar w:fldCharType="separate"/>
      </w:r>
      <w:r w:rsidR="002C24DF" w:rsidRPr="00CB2B98">
        <w:rPr>
          <w:noProof/>
        </w:rPr>
        <w:t>[</w:t>
      </w:r>
      <w:hyperlink w:anchor="_ENREF_7" w:tooltip="Santamarina, 2004 #120" w:history="1">
        <w:r w:rsidR="00D17851" w:rsidRPr="00CB2B98">
          <w:rPr>
            <w:rStyle w:val="Hyperlink"/>
            <w:u w:val="none"/>
          </w:rPr>
          <w:t>7-10</w:t>
        </w:r>
      </w:hyperlink>
      <w:r w:rsidR="002C24DF" w:rsidRPr="00CB2B98">
        <w:rPr>
          <w:noProof/>
        </w:rPr>
        <w:t>]</w:t>
      </w:r>
      <w:r w:rsidR="0080503E" w:rsidRPr="00CB2B98">
        <w:fldChar w:fldCharType="end"/>
      </w:r>
      <w:r w:rsidR="001778BB" w:rsidRPr="00CB2B98">
        <w:t>, hydraulic</w:t>
      </w:r>
      <w:r w:rsidRPr="00CB2B98">
        <w:t xml:space="preserve"> </w:t>
      </w:r>
      <w:r w:rsidR="00752E4B" w:rsidRPr="00CB2B98">
        <w:fldChar w:fldCharType="begin">
          <w:fldData xml:space="preserve">PEVuZE5vdGU+PENpdGU+PEF1dGhvcj5Hw7ZrdGVwZTwvQXV0aG9yPjxZZWFyPjIwMTA8L1llYXI+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</w:fldData>
        </w:fldChar>
      </w:r>
      <w:r w:rsidR="00C13A59" w:rsidRPr="00CB2B98">
        <w:instrText xml:space="preserve"> ADDIN EN.CITE </w:instrText>
      </w:r>
      <w:r w:rsidR="00C13A59" w:rsidRPr="00CB2B98">
        <w:fldChar w:fldCharType="begin">
          <w:fldData xml:space="preserve">PEVuZE5vdGU+PENpdGU+PEF1dGhvcj5Hw7ZrdGVwZTwvQXV0aG9yPjxZZWFyPjIwMTA8L1llYXI+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</w:fldData>
        </w:fldChar>
      </w:r>
      <w:r w:rsidR="00C13A59" w:rsidRPr="00CB2B98">
        <w:instrText xml:space="preserve"> ADDIN EN.CITE.DATA </w:instrText>
      </w:r>
      <w:r w:rsidR="00C13A59" w:rsidRPr="00CB2B98">
        <w:fldChar w:fldCharType="end"/>
      </w:r>
      <w:r w:rsidR="00752E4B" w:rsidRPr="00CB2B98">
        <w:fldChar w:fldCharType="separate"/>
      </w:r>
      <w:r w:rsidR="002C24DF" w:rsidRPr="00CB2B98">
        <w:rPr>
          <w:noProof/>
        </w:rPr>
        <w:t>[</w:t>
      </w:r>
      <w:hyperlink w:anchor="_ENREF_11" w:tooltip="Göktepe, 2010 #124" w:history="1">
        <w:r w:rsidR="00D17851" w:rsidRPr="00CB2B98">
          <w:rPr>
            <w:rStyle w:val="Hyperlink"/>
            <w:u w:val="none"/>
          </w:rPr>
          <w:t>11-14</w:t>
        </w:r>
      </w:hyperlink>
      <w:r w:rsidR="002C24DF" w:rsidRPr="00CB2B98">
        <w:rPr>
          <w:noProof/>
        </w:rPr>
        <w:t>]</w:t>
      </w:r>
      <w:r w:rsidR="00752E4B" w:rsidRPr="00CB2B98">
        <w:fldChar w:fldCharType="end"/>
      </w:r>
      <w:r w:rsidR="001778BB" w:rsidRPr="00CB2B98">
        <w:t xml:space="preserve"> and </w:t>
      </w:r>
      <w:bookmarkStart w:id="12" w:name="OLE_LINK25"/>
      <w:r w:rsidR="00A308DA" w:rsidRPr="00CB2B98">
        <w:t>therm</w:t>
      </w:r>
      <w:r w:rsidR="00AE5B84" w:rsidRPr="00CB2B98">
        <w:rPr>
          <w:rFonts w:hint="eastAsia"/>
        </w:rPr>
        <w:t>al</w:t>
      </w:r>
      <w:r w:rsidR="00752E4B" w:rsidRPr="00CB2B98">
        <w:t xml:space="preserve"> </w:t>
      </w:r>
      <w:bookmarkEnd w:id="12"/>
      <w:r w:rsidR="00752E4B" w:rsidRPr="00CB2B98">
        <w:fldChar w:fldCharType="begin">
          <w:fldData xml:space="preserve">PEVuZE5vdGU+PENpdGU+PEF1dGhvcj5MZWU8L0F1dGhvcj48WWVhcj4yMDE3PC9ZZWFyPjxSZWNO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</w:fldData>
        </w:fldChar>
      </w:r>
      <w:r w:rsidR="00C13A59" w:rsidRPr="00CB2B98">
        <w:instrText xml:space="preserve"> ADDIN EN.CITE </w:instrText>
      </w:r>
      <w:r w:rsidR="00C13A59" w:rsidRPr="00CB2B98">
        <w:fldChar w:fldCharType="begin">
          <w:fldData xml:space="preserve">PEVuZE5vdGU+PENpdGU+PEF1dGhvcj5MZWU8L0F1dGhvcj48WWVhcj4yMDE3PC9ZZWFyPjxSZWNO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</w:fldData>
        </w:fldChar>
      </w:r>
      <w:r w:rsidR="00C13A59" w:rsidRPr="00CB2B98">
        <w:instrText xml:space="preserve"> ADDIN EN.CITE.DATA </w:instrText>
      </w:r>
      <w:r w:rsidR="00C13A59" w:rsidRPr="00CB2B98">
        <w:fldChar w:fldCharType="end"/>
      </w:r>
      <w:r w:rsidR="00752E4B" w:rsidRPr="00CB2B98">
        <w:fldChar w:fldCharType="separate"/>
      </w:r>
      <w:r w:rsidR="000562E3" w:rsidRPr="00CB2B98">
        <w:rPr>
          <w:noProof/>
        </w:rPr>
        <w:t>[</w:t>
      </w:r>
      <w:hyperlink w:anchor="_ENREF_15" w:tooltip="Lee, 2017 #115" w:history="1">
        <w:r w:rsidR="00D17851" w:rsidRPr="00CB2B98">
          <w:rPr>
            <w:rStyle w:val="Hyperlink"/>
            <w:u w:val="none"/>
          </w:rPr>
          <w:t>15-17</w:t>
        </w:r>
      </w:hyperlink>
      <w:r w:rsidR="000562E3" w:rsidRPr="00CB2B98">
        <w:rPr>
          <w:noProof/>
        </w:rPr>
        <w:t>]</w:t>
      </w:r>
      <w:r w:rsidR="00752E4B" w:rsidRPr="00CB2B98">
        <w:fldChar w:fldCharType="end"/>
      </w:r>
      <w:r w:rsidR="001778BB" w:rsidRPr="00CB2B98">
        <w:t xml:space="preserve"> behaviour of geomaterials.</w:t>
      </w:r>
      <w:r w:rsidR="003E0BCB" w:rsidRPr="00CB2B98">
        <w:t xml:space="preserve"> </w:t>
      </w:r>
      <w:r w:rsidR="002132F4" w:rsidRPr="00CB2B98">
        <w:t xml:space="preserve">Even though </w:t>
      </w:r>
      <w:r w:rsidR="009B60A7" w:rsidRPr="00CB2B98">
        <w:t>the correlation between particle shape and</w:t>
      </w:r>
      <w:r w:rsidR="00456A28" w:rsidRPr="00CB2B98">
        <w:t xml:space="preserve"> </w:t>
      </w:r>
      <w:bookmarkStart w:id="13" w:name="OLE_LINK39"/>
      <w:bookmarkStart w:id="14" w:name="OLE_LINK54"/>
      <w:bookmarkStart w:id="15" w:name="OLE_LINK81"/>
      <m:oMath>
        <m:sSub>
          <m:sSubPr>
            <m:ctrlPr>
              <w:rPr>
                <w:rFonts w:ascii="Cambria Math" w:hAnsi="Cambria Math"/>
                <w:i/>
              </w:rPr>
            </m:ctrlPr>
          </m:sSubPr>
          <m:e>
            <m:r>
              <w:rPr>
                <w:rFonts w:ascii="Cambria Math" w:hAnsi="Cambria Math"/>
              </w:rPr>
              <m:t>λ</m:t>
            </m:r>
          </m:e>
          <m:sub>
            <m:r>
              <w:rPr>
                <w:rFonts w:ascii="Cambria Math" w:hAnsi="Cambria Math"/>
              </w:rPr>
              <m:t>eff</m:t>
            </m:r>
          </m:sub>
        </m:sSub>
      </m:oMath>
      <w:bookmarkEnd w:id="13"/>
      <w:bookmarkEnd w:id="14"/>
      <w:bookmarkEnd w:id="15"/>
      <w:r w:rsidR="009B60A7" w:rsidRPr="00CB2B98">
        <w:t xml:space="preserve"> has been quantified by </w:t>
      </w:r>
      <w:bookmarkStart w:id="16" w:name="_Hlk522871119"/>
      <w:r w:rsidR="00654117" w:rsidRPr="00CB2B98">
        <w:t>introducing two-dimensional (2D) particle descriptors</w:t>
      </w:r>
      <w:r w:rsidR="00E7350F" w:rsidRPr="00CB2B98">
        <w:t xml:space="preserve"> </w:t>
      </w:r>
      <w:r w:rsidR="0031066D" w:rsidRPr="00CB2B98">
        <w:fldChar w:fldCharType="begin"/>
      </w:r>
      <w:r w:rsidR="00C13A59" w:rsidRPr="00CB2B98">
        <w:instrText xml:space="preserve"> ADDIN EN.CITE &lt;EndNote&gt;&lt;Cite&gt;&lt;Author&gt;Lee&lt;/Author&gt;&lt;Year&gt;2017&lt;/Year&gt;&lt;RecNum&gt;115&lt;/RecNum&gt;&lt;DisplayText&gt;[15, 18]&lt;/DisplayText&gt;&lt;record&gt;&lt;rec-number&gt;115&lt;/rec-number&gt;&lt;foreign-keys&gt;&lt;key app="EN" db-id="rvwr2vxxd9szv3efd5t5f9db0pfrrr0pfz90" timestamp="1546834707"&gt;115&lt;/key&gt;&lt;/foreign-keys&gt;&lt;ref-type name="Journal Article"&gt;17&lt;/ref-type&gt;&lt;contributors&gt;&lt;authors&gt;&lt;author&gt;Lee, Changho&lt;/author&gt;&lt;author&gt;Suh, Hyoung Suk&lt;/author&gt;&lt;author&gt;Yoon, Boyeong&lt;/author&gt;&lt;author&gt;Yun, Tae Sup&lt;/author&gt;&lt;/authors&gt;&lt;/contributors&gt;&lt;titles&gt;&lt;title&gt;Particle shape effect on thermal conductivity and shear wave velocity in sands&lt;/title&gt;&lt;secondary-title&gt;Acta Geotechnica&lt;/secondary-title&gt;&lt;/titles&gt;&lt;periodical&gt;&lt;full-title&gt;Acta Geotechnica&lt;/full-title&gt;&lt;/periodical&gt;&lt;pages&gt;615-625&lt;/pages&gt;&lt;volume&gt;12&lt;/volume&gt;&lt;number&gt;3&lt;/number&gt;&lt;dates&gt;&lt;year&gt;2017&lt;/year&gt;&lt;/dates&gt;&lt;isbn&gt;1861-1125&lt;/isbn&gt;&lt;urls&gt;&lt;/urls&gt;&lt;/record&gt;&lt;/Cite&gt;&lt;Cite&gt;&lt;Author&gt;Cherkasova&lt;/Author&gt;&lt;Year&gt;2008&lt;/Year&gt;&lt;RecNum&gt;185&lt;/RecNum&gt;&lt;record&gt;&lt;rec-number&gt;185&lt;/rec-number&gt;&lt;foreign-keys&gt;&lt;key app="EN" db-id="rvwr2vxxd9szv3efd5t5f9db0pfrrr0pfz90" timestamp="1560951136"&gt;185&lt;/key&gt;&lt;/foreign-keys&gt;&lt;ref-type name="Journal Article"&gt;17&lt;/ref-type&gt;&lt;contributors&gt;&lt;authors&gt;&lt;author&gt;Cherkasova, Anna S&lt;/author&gt;&lt;author&gt;Shan, Jerry W&lt;/author&gt;&lt;/authors&gt;&lt;/contributors&gt;&lt;titles&gt;&lt;title&gt;Particle aspect-ratio effects on the thermal conductivity of micro-and nanoparticle suspensions&lt;/title&gt;&lt;secondary-title&gt;Journal of Heat Transfer&lt;/secondary-title&gt;&lt;/titles&gt;&lt;pages&gt;082406&lt;/pages&gt;&lt;volume&gt;130&lt;/volume&gt;&lt;number&gt;8&lt;/number&gt;&lt;dates&gt;&lt;year&gt;2008&lt;/year&gt;&lt;/dates&gt;&lt;isbn&gt;0022-1481&lt;/isbn&gt;&lt;urls&gt;&lt;/urls&gt;&lt;/record&gt;&lt;/Cite&gt;&lt;/EndNote&gt;</w:instrText>
      </w:r>
      <w:r w:rsidR="0031066D" w:rsidRPr="00CB2B98">
        <w:fldChar w:fldCharType="separate"/>
      </w:r>
      <w:r w:rsidR="00DA0AB2" w:rsidRPr="00CB2B98">
        <w:rPr>
          <w:noProof/>
        </w:rPr>
        <w:t>[</w:t>
      </w:r>
      <w:hyperlink w:anchor="_ENREF_15" w:tooltip="Lee, 2017 #115" w:history="1">
        <w:r w:rsidR="00D17851" w:rsidRPr="00CB2B98">
          <w:rPr>
            <w:rStyle w:val="Hyperlink"/>
            <w:u w:val="none"/>
          </w:rPr>
          <w:t>15</w:t>
        </w:r>
      </w:hyperlink>
      <w:r w:rsidR="00DA0AB2" w:rsidRPr="00CB2B98">
        <w:rPr>
          <w:noProof/>
        </w:rPr>
        <w:t xml:space="preserve">, </w:t>
      </w:r>
      <w:hyperlink w:anchor="_ENREF_18" w:tooltip="Cherkasova, 2008 #185" w:history="1">
        <w:r w:rsidR="00D17851" w:rsidRPr="00CB2B98">
          <w:rPr>
            <w:rStyle w:val="Hyperlink"/>
            <w:u w:val="none"/>
          </w:rPr>
          <w:t>18</w:t>
        </w:r>
      </w:hyperlink>
      <w:r w:rsidR="00DA0AB2" w:rsidRPr="00CB2B98">
        <w:rPr>
          <w:noProof/>
        </w:rPr>
        <w:t>]</w:t>
      </w:r>
      <w:r w:rsidR="0031066D" w:rsidRPr="00CB2B98">
        <w:fldChar w:fldCharType="end"/>
      </w:r>
      <w:r w:rsidR="00076993" w:rsidRPr="00CB2B98">
        <w:t xml:space="preserve">, the easily measured 2D particle shape descriptors </w:t>
      </w:r>
      <w:r w:rsidR="00076993" w:rsidRPr="00CB2B98">
        <w:fldChar w:fldCharType="begin">
          <w:fldData xml:space="preserve">PEVuZE5vdGU+PENpdGU+PEF1dGhvcj5MYW5kaW5pPC9BdXRob3I+PFllYXI+MjAwODwvWWVhcj48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</w:fldData>
        </w:fldChar>
      </w:r>
      <w:r w:rsidR="00DA0AB2" w:rsidRPr="00CB2B98">
        <w:instrText xml:space="preserve"> ADDIN EN.CITE </w:instrText>
      </w:r>
      <w:r w:rsidR="00DA0AB2" w:rsidRPr="00CB2B98">
        <w:fldChar w:fldCharType="begin">
          <w:fldData xml:space="preserve">PEVuZE5vdGU+PENpdGU+PEF1dGhvcj5MYW5kaW5pPC9BdXRob3I+PFllYXI+MjAwODwvWWVhcj48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</w:fldData>
        </w:fldChar>
      </w:r>
      <w:r w:rsidR="00DA0AB2" w:rsidRPr="00CB2B98">
        <w:instrText xml:space="preserve"> ADDIN EN.CITE.DATA </w:instrText>
      </w:r>
      <w:r w:rsidR="00DA0AB2" w:rsidRPr="00CB2B98">
        <w:fldChar w:fldCharType="end"/>
      </w:r>
      <w:r w:rsidR="00076993" w:rsidRPr="00CB2B98">
        <w:fldChar w:fldCharType="separate"/>
      </w:r>
      <w:r w:rsidR="00DA0AB2" w:rsidRPr="00CB2B98">
        <w:rPr>
          <w:noProof/>
        </w:rPr>
        <w:t>[</w:t>
      </w:r>
      <w:hyperlink w:anchor="_ENREF_10" w:tooltip="Afshar, 2017 #134" w:history="1">
        <w:r w:rsidR="00D17851" w:rsidRPr="00CB2B98">
          <w:rPr>
            <w:rStyle w:val="Hyperlink"/>
            <w:u w:val="none"/>
          </w:rPr>
          <w:t>10</w:t>
        </w:r>
      </w:hyperlink>
      <w:r w:rsidR="00DA0AB2" w:rsidRPr="00CB2B98">
        <w:rPr>
          <w:noProof/>
        </w:rPr>
        <w:t xml:space="preserve">, </w:t>
      </w:r>
      <w:hyperlink w:anchor="_ENREF_19" w:tooltip="Landini, 2008 #127" w:history="1">
        <w:r w:rsidR="00D17851" w:rsidRPr="00CB2B98">
          <w:rPr>
            <w:rStyle w:val="Hyperlink"/>
            <w:u w:val="none"/>
          </w:rPr>
          <w:t>19-21</w:t>
        </w:r>
      </w:hyperlink>
      <w:r w:rsidR="00DA0AB2" w:rsidRPr="00CB2B98">
        <w:rPr>
          <w:noProof/>
        </w:rPr>
        <w:t>]</w:t>
      </w:r>
      <w:r w:rsidR="00076993" w:rsidRPr="00CB2B98">
        <w:fldChar w:fldCharType="end"/>
      </w:r>
      <w:r w:rsidR="00076993" w:rsidRPr="00CB2B98">
        <w:t xml:space="preserve"> (</w:t>
      </w:r>
      <w:r w:rsidR="00282717" w:rsidRPr="00CB2B98">
        <w:t>e.g.</w:t>
      </w:r>
      <w:r w:rsidR="00B84521" w:rsidRPr="00CB2B98">
        <w:t>,</w:t>
      </w:r>
      <w:r w:rsidR="00282717" w:rsidRPr="00CB2B98">
        <w:t xml:space="preserve"> </w:t>
      </w:r>
      <w:r w:rsidR="00076993" w:rsidRPr="00CB2B98">
        <w:t xml:space="preserve">circularity, sphericity, roundness, </w:t>
      </w:r>
      <w:r w:rsidR="00F034A0" w:rsidRPr="00CB2B98">
        <w:t xml:space="preserve">aspect ratio, </w:t>
      </w:r>
      <w:r w:rsidR="00076993" w:rsidRPr="00CB2B98">
        <w:t xml:space="preserve">convexity, compactness and solidity) </w:t>
      </w:r>
      <w:r w:rsidR="0000134B" w:rsidRPr="00CB2B98">
        <w:t xml:space="preserve">can be </w:t>
      </w:r>
      <w:r w:rsidR="00076993" w:rsidRPr="00CB2B98">
        <w:t xml:space="preserve">random and inaccurate </w:t>
      </w:r>
      <w:r w:rsidR="0000134B" w:rsidRPr="00CB2B98">
        <w:t>as</w:t>
      </w:r>
      <w:r w:rsidR="00076993" w:rsidRPr="00CB2B98">
        <w:t xml:space="preserve"> they </w:t>
      </w:r>
      <w:r w:rsidR="0065763E" w:rsidRPr="00CB2B98">
        <w:t xml:space="preserve">may </w:t>
      </w:r>
      <w:r w:rsidR="00076993" w:rsidRPr="00CB2B98">
        <w:t xml:space="preserve">depend on the projection direction. </w:t>
      </w:r>
      <w:r w:rsidR="00DB2383" w:rsidRPr="00CB2B98">
        <w:t xml:space="preserve">This is particularly the case for irregular and platy particles. </w:t>
      </w:r>
      <w:r w:rsidR="00915264" w:rsidRPr="00CB2B98">
        <w:t>The relationship</w:t>
      </w:r>
      <w:r w:rsidR="00264597" w:rsidRPr="00CB2B98">
        <w:t xml:space="preserve"> between particle shape and </w:t>
      </w:r>
      <w:r w:rsidR="00742D94" w:rsidRPr="00CB2B98">
        <w:t xml:space="preserve">thermal conductivity </w:t>
      </w:r>
      <w:r w:rsidR="007A727E" w:rsidRPr="00CB2B98">
        <w:t>were also studied by using three-dimensional (3D)</w:t>
      </w:r>
      <w:r w:rsidR="000B0EAE" w:rsidRPr="00CB2B98">
        <w:t xml:space="preserve"> sphericity</w:t>
      </w:r>
      <w:r w:rsidR="002A6ABB" w:rsidRPr="00CB2B98">
        <w:t xml:space="preserve"> </w:t>
      </w:r>
      <w:r w:rsidR="000B0EAE" w:rsidRPr="00CB2B98">
        <w:t xml:space="preserve">to characterise the </w:t>
      </w:r>
      <w:r w:rsidR="00B42356" w:rsidRPr="00CB2B98">
        <w:t>particle</w:t>
      </w:r>
      <w:r w:rsidR="000B0EAE" w:rsidRPr="00CB2B98">
        <w:t xml:space="preserve"> shape</w:t>
      </w:r>
      <w:r w:rsidR="00156A40" w:rsidRPr="00CB2B98">
        <w:t xml:space="preserve"> </w:t>
      </w:r>
      <w:r w:rsidR="00156A40" w:rsidRPr="00CB2B98">
        <w:fldChar w:fldCharType="begin"/>
      </w:r>
      <w:r w:rsidR="00C13A59" w:rsidRPr="00CB2B98">
        <w:instrText xml:space="preserve"> ADDIN EN.CITE &lt;EndNote&gt;&lt;Cite&gt;&lt;Author&gt;Hamilton&lt;/Author&gt;&lt;Year&gt;1962&lt;/Year&gt;&lt;RecNum&gt;186&lt;/RecNum&gt;&lt;DisplayText&gt;[22, 23]&lt;/DisplayText&gt;&lt;record&gt;&lt;rec-number&gt;186&lt;/rec-number&gt;&lt;foreign-keys&gt;&lt;key app="EN" db-id="rvwr2vxxd9szv3efd5t5f9db0pfrrr0pfz90" timestamp="1560951509"&gt;186&lt;/key&gt;&lt;/foreign-keys&gt;&lt;ref-type name="Journal Article"&gt;17&lt;/ref-type&gt;&lt;contributors&gt;&lt;authors&gt;&lt;author&gt;Hamilton, R L</w:instrText>
      </w:r>
      <w:r w:rsidR="00C13A59" w:rsidRPr="00CB2B98">
        <w:rPr>
          <w:rFonts w:ascii="Microsoft Yi Baiti" w:eastAsia="Microsoft Yi Baiti" w:hAnsi="Microsoft Yi Baiti" w:cs="Microsoft Yi Baiti" w:hint="eastAsia"/>
        </w:rPr>
        <w:instrText>ꎬ</w:instrText>
      </w:r>
      <w:r w:rsidR="00C13A59" w:rsidRPr="00CB2B98">
        <w:instrText>&lt;/author&gt;&lt;author&gt;Crosser, OK&lt;/author&gt;&lt;/authors&gt;&lt;/contributors&gt;&lt;titles&gt;&lt;title&gt;Thermal conductivity of heterogeneous two-component systems&lt;/title&gt;&lt;secondary-title&gt;Industrial &amp;amp; Engineering chemistry fundamentals&lt;/secondary-title&gt;&lt;/titles&gt;&lt;pages&gt;187-191&lt;/pages&gt;&lt;volume&gt;1&lt;/volume&gt;&lt;number&gt;3&lt;/number&gt;&lt;dates&gt;&lt;year&gt;1962&lt;/year&gt;&lt;/dates&gt;&lt;isbn&gt;0196-4313&lt;/isbn&gt;&lt;urls&gt;&lt;/urls&gt;&lt;/record&gt;&lt;/Cite&gt;&lt;Cite&gt;&lt;Author&gt;Verma&lt;/Author&gt;&lt;Year&gt;1991&lt;/Year&gt;&lt;RecNum&gt;187&lt;/RecNum&gt;&lt;record&gt;&lt;rec-number&gt;187&lt;/rec-number&gt;&lt;foreign-keys&gt;&lt;key app="EN" db-id="rvwr2vxxd9szv3efd5t5f9db0pfrrr0pfz90" timestamp="1560951589"&gt;187&lt;/key&gt;&lt;/foreign-keys&gt;&lt;ref-type name="Journal Article"&gt;17&lt;/ref-type&gt;&lt;contributors&gt;&lt;authors&gt;&lt;author&gt;Verma, LS&lt;/author&gt;&lt;author&gt;Shrotriya, AK&lt;/author&gt;&lt;author&gt;Singh, Ramvir&lt;/author&gt;&lt;author&gt;Chaudhary, DR&lt;/author&gt;&lt;/authors&gt;&lt;/contributors&gt;&lt;titles&gt;&lt;title&gt;Thermal conduction in two-phase materials with spherical and non-spherical inclusions&lt;/title&gt;&lt;secondary-title&gt;Journal of Physics D: Applied Physics&lt;/secondary-title&gt;&lt;/titles&gt;&lt;pages&gt;1729&lt;/pages&gt;&lt;volume&gt;24&lt;/volume&gt;&lt;number&gt;10&lt;/number&gt;&lt;dates&gt;&lt;year&gt;1991&lt;/year&gt;&lt;/dates&gt;&lt;isbn&gt;0022-3727&lt;/isbn&gt;&lt;urls&gt;&lt;/urls&gt;&lt;/record&gt;&lt;/Cite&gt;&lt;/EndNote&gt;</w:instrText>
      </w:r>
      <w:r w:rsidR="00156A40" w:rsidRPr="00CB2B98">
        <w:fldChar w:fldCharType="separate"/>
      </w:r>
      <w:r w:rsidR="00DA0AB2" w:rsidRPr="00CB2B98">
        <w:rPr>
          <w:noProof/>
        </w:rPr>
        <w:t>[</w:t>
      </w:r>
      <w:hyperlink w:anchor="_ENREF_22" w:tooltip="Hamilton, 1962 #186" w:history="1">
        <w:r w:rsidR="00D17851" w:rsidRPr="00CB2B98">
          <w:rPr>
            <w:rStyle w:val="Hyperlink"/>
            <w:u w:val="none"/>
          </w:rPr>
          <w:t>22</w:t>
        </w:r>
      </w:hyperlink>
      <w:r w:rsidR="00DA0AB2" w:rsidRPr="00CB2B98">
        <w:rPr>
          <w:noProof/>
        </w:rPr>
        <w:t xml:space="preserve">, </w:t>
      </w:r>
      <w:hyperlink w:anchor="_ENREF_23" w:tooltip="Verma, 1991 #187" w:history="1">
        <w:r w:rsidR="00D17851" w:rsidRPr="00CB2B98">
          <w:rPr>
            <w:rStyle w:val="Hyperlink"/>
            <w:u w:val="none"/>
          </w:rPr>
          <w:t>23</w:t>
        </w:r>
      </w:hyperlink>
      <w:r w:rsidR="00DA0AB2" w:rsidRPr="00CB2B98">
        <w:rPr>
          <w:noProof/>
        </w:rPr>
        <w:t>]</w:t>
      </w:r>
      <w:r w:rsidR="00156A40" w:rsidRPr="00CB2B98">
        <w:fldChar w:fldCharType="end"/>
      </w:r>
      <w:r w:rsidR="000B0EAE" w:rsidRPr="00CB2B98">
        <w:t xml:space="preserve">. However, </w:t>
      </w:r>
      <w:r w:rsidR="001D3A95" w:rsidRPr="00CB2B98">
        <w:t xml:space="preserve">(synthetic) </w:t>
      </w:r>
      <w:r w:rsidR="008A50CB" w:rsidRPr="00CB2B98">
        <w:t>particles</w:t>
      </w:r>
      <w:r w:rsidR="000B0EAE" w:rsidRPr="00CB2B98">
        <w:t xml:space="preserve"> with </w:t>
      </w:r>
      <w:r w:rsidR="001D3A95" w:rsidRPr="00CB2B98">
        <w:t xml:space="preserve">only </w:t>
      </w:r>
      <w:r w:rsidR="00870E07" w:rsidRPr="00CB2B98">
        <w:t xml:space="preserve">a </w:t>
      </w:r>
      <w:r w:rsidR="000B0EAE" w:rsidRPr="00CB2B98">
        <w:t xml:space="preserve">certain </w:t>
      </w:r>
      <w:r w:rsidR="00BB5193" w:rsidRPr="00CB2B98">
        <w:t>shape such as spher</w:t>
      </w:r>
      <w:r w:rsidR="00192338" w:rsidRPr="00CB2B98">
        <w:t>e and cylinder were selected</w:t>
      </w:r>
      <w:r w:rsidR="00CE277C" w:rsidRPr="00CB2B98">
        <w:t xml:space="preserve"> for those studies</w:t>
      </w:r>
      <w:r w:rsidR="00192338" w:rsidRPr="00CB2B98">
        <w:t>.</w:t>
      </w:r>
      <w:r w:rsidR="004557A7" w:rsidRPr="00CB2B98">
        <w:t xml:space="preserve"> </w:t>
      </w:r>
      <w:r w:rsidR="004C4260" w:rsidRPr="00CB2B98">
        <w:t xml:space="preserve">Moreover, </w:t>
      </w:r>
      <w:r w:rsidR="003F11A4" w:rsidRPr="00CB2B98">
        <w:t xml:space="preserve">the 3D sphericity </w:t>
      </w:r>
      <w:r w:rsidR="00AF4E18" w:rsidRPr="00CB2B98">
        <w:t xml:space="preserve">defined </w:t>
      </w:r>
      <w:r w:rsidR="003F11A4" w:rsidRPr="00CB2B98">
        <w:fldChar w:fldCharType="begin"/>
      </w:r>
      <w:r w:rsidR="00C13A59" w:rsidRPr="00CB2B98">
        <w:instrText xml:space="preserve"> ADDIN EN.CITE &lt;EndNote&gt;&lt;Cite&gt;&lt;Author&gt;Wadell&lt;/Author&gt;&lt;Year&gt;1932&lt;/Year&gt;&lt;RecNum&gt;86&lt;/RecNum&gt;&lt;DisplayText&gt;[24]&lt;/DisplayText&gt;&lt;record&gt;&lt;rec-number&gt;86&lt;/rec-number&gt;&lt;foreign-keys&gt;&lt;key app="EN" db-id="rvwr2vxxd9szv3efd5t5f9db0pfrrr0pfz90" timestamp="1546814705"&gt;86&lt;/key&gt;&lt;/foreign-keys&gt;&lt;ref-type name="Journal Article"&gt;17&lt;/ref-type&gt;&lt;contributors&gt;&lt;authors&gt;&lt;author&gt;Wadell, Hakon&lt;/author&gt;&lt;/authors&gt;&lt;/contributors&gt;&lt;titles&gt;&lt;title&gt;Volume, shape, and roundness of rock particles&lt;/title&gt;&lt;secondary-title&gt;The Journal of Geology&lt;/secondary-title&gt;&lt;/titles&gt;&lt;pages&gt;443-451&lt;/pages&gt;&lt;volume&gt;40&lt;/volume&gt;&lt;number&gt;5&lt;/number&gt;&lt;dates&gt;&lt;year&gt;1932&lt;/year&gt;&lt;/dates&gt;&lt;isbn&gt;0022-1376&lt;/isbn&gt;&lt;urls&gt;&lt;/urls&gt;&lt;/record&gt;&lt;/Cite&gt;&lt;/EndNote&gt;</w:instrText>
      </w:r>
      <w:r w:rsidR="003F11A4" w:rsidRPr="00CB2B98">
        <w:fldChar w:fldCharType="separate"/>
      </w:r>
      <w:r w:rsidR="00DA0AB2" w:rsidRPr="00CB2B98">
        <w:rPr>
          <w:noProof/>
        </w:rPr>
        <w:t>[</w:t>
      </w:r>
      <w:hyperlink w:anchor="_ENREF_24" w:tooltip="Wadell, 1932 #86" w:history="1">
        <w:r w:rsidR="00D17851" w:rsidRPr="00CB2B98">
          <w:rPr>
            <w:rStyle w:val="Hyperlink"/>
            <w:u w:val="none"/>
          </w:rPr>
          <w:t>24</w:t>
        </w:r>
      </w:hyperlink>
      <w:r w:rsidR="00DA0AB2" w:rsidRPr="00CB2B98">
        <w:rPr>
          <w:noProof/>
        </w:rPr>
        <w:t>]</w:t>
      </w:r>
      <w:r w:rsidR="003F11A4" w:rsidRPr="00CB2B98">
        <w:fldChar w:fldCharType="end"/>
      </w:r>
      <w:r w:rsidR="003F11A4" w:rsidRPr="00CB2B98">
        <w:t xml:space="preserve"> as the ratio of the surface area of the equivalent sphere of a particle to the real surface area of the particle</w:t>
      </w:r>
      <w:r w:rsidR="00B9775C" w:rsidRPr="00CB2B98">
        <w:t xml:space="preserve"> can be used to represent the particle shape</w:t>
      </w:r>
      <w:r w:rsidR="00456C2A" w:rsidRPr="00CB2B98">
        <w:t xml:space="preserve">. </w:t>
      </w:r>
      <w:r w:rsidR="00D83B18" w:rsidRPr="00CB2B98">
        <w:t xml:space="preserve">However, this sphericity definition </w:t>
      </w:r>
      <w:r w:rsidR="003F11A4" w:rsidRPr="00CB2B98">
        <w:t>cannot distinguish</w:t>
      </w:r>
      <w:r w:rsidR="00D83B18" w:rsidRPr="00CB2B98">
        <w:t>, for example,</w:t>
      </w:r>
      <w:r w:rsidR="003F11A4" w:rsidRPr="00CB2B98">
        <w:t xml:space="preserve"> between particles with a disc-shape and particles with a rod-shape.</w:t>
      </w:r>
      <w:r w:rsidR="00456C2A" w:rsidRPr="00CB2B98">
        <w:t xml:space="preserve"> </w:t>
      </w:r>
      <w:r w:rsidR="00D227AC" w:rsidRPr="00CB2B98">
        <w:t xml:space="preserve">Discrete element method </w:t>
      </w:r>
      <w:r w:rsidR="00A51BE9" w:rsidRPr="00CB2B98">
        <w:t xml:space="preserve">(DEM) has also been </w:t>
      </w:r>
      <w:r w:rsidR="00B92E7F" w:rsidRPr="00CB2B98">
        <w:t>use</w:t>
      </w:r>
      <w:r w:rsidR="005A23CC" w:rsidRPr="00CB2B98">
        <w:t>d</w:t>
      </w:r>
      <w:r w:rsidR="001D4DD5" w:rsidRPr="00CB2B98">
        <w:t xml:space="preserve"> to generate </w:t>
      </w:r>
      <w:r w:rsidR="00901942" w:rsidRPr="00CB2B98">
        <w:t xml:space="preserve">ellipsoids varying in aspect ratio to </w:t>
      </w:r>
      <w:r w:rsidR="00716853" w:rsidRPr="00CB2B98">
        <w:t xml:space="preserve">study the effect of particle shape on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B12092" w:rsidRPr="00CB2B98">
        <w:t xml:space="preserve"> </w:t>
      </w:r>
      <w:r w:rsidR="008C3B27" w:rsidRPr="00CB2B98">
        <w:fldChar w:fldCharType="begin"/>
      </w:r>
      <w:r w:rsidR="008C3B27" w:rsidRPr="00CB2B98">
        <w:instrText xml:space="preserve"> ADDIN EN.CITE &lt;EndNote&gt;&lt;Cite&gt;&lt;Author&gt;Gan&lt;/Author&gt;&lt;Year&gt;2017&lt;/Year&gt;&lt;RecNum&gt;21&lt;/RecNum&gt;&lt;DisplayText&gt;[17]&lt;/DisplayText&gt;&lt;record&gt;&lt;rec-number&gt;21&lt;/rec-number&gt;&lt;foreign-keys&gt;&lt;key app="EN" db-id="rvwr2vxxd9szv3efd5t5f9db0pfrrr0pfz90" timestamp="1534405780"&gt;21&lt;/key&gt;&lt;key app="ENWeb" db-id=""&gt;0&lt;/key&gt;&lt;/foreign-keys&gt;&lt;ref-type name="Journal Article"&gt;17&lt;/ref-type&gt;&lt;contributors&gt;&lt;authors&gt;&lt;author&gt;Gan, Jieqing&lt;/author&gt;&lt;author&gt;Zhou, Zongyan&lt;/author&gt;&lt;author&gt;Yu, Aibing&lt;/author&gt;&lt;/authors&gt;&lt;/contributors&gt;&lt;titles&gt;&lt;title&gt;Effect of particle shape and size on effective thermal conductivity of packed beds&lt;/title&gt;&lt;secondary-title&gt;Powder Technology&lt;/secondary-title&gt;&lt;/titles&gt;&lt;periodical&gt;&lt;full-title&gt;Powder Technology&lt;/full-title&gt;&lt;/periodical&gt;&lt;pages&gt;157-166&lt;/pages&gt;&lt;volume&gt;311&lt;/volume&gt;&lt;section&gt;157&lt;/section&gt;&lt;dates&gt;&lt;year&gt;2017&lt;/year&gt;&lt;/dates&gt;&lt;isbn&gt;00325910&lt;/isbn&gt;&lt;urls&gt;&lt;/urls&gt;&lt;electronic-resource-num&gt;10.1016/j.powtec.2017.01.024&lt;/electronic-resource-num&gt;&lt;/record&gt;&lt;/Cite&gt;&lt;/EndNote&gt;</w:instrText>
      </w:r>
      <w:r w:rsidR="008C3B27" w:rsidRPr="00CB2B98">
        <w:fldChar w:fldCharType="separate"/>
      </w:r>
      <w:r w:rsidR="008C3B27" w:rsidRPr="00CB2B98">
        <w:rPr>
          <w:noProof/>
        </w:rPr>
        <w:t>[</w:t>
      </w:r>
      <w:hyperlink w:anchor="_ENREF_17" w:tooltip="Gan, 2017 #21" w:history="1">
        <w:r w:rsidR="00D17851" w:rsidRPr="00CB2B98">
          <w:rPr>
            <w:rStyle w:val="Hyperlink"/>
            <w:u w:val="none"/>
          </w:rPr>
          <w:t>17</w:t>
        </w:r>
      </w:hyperlink>
      <w:r w:rsidR="008C3B27" w:rsidRPr="00CB2B98">
        <w:rPr>
          <w:noProof/>
        </w:rPr>
        <w:t>]</w:t>
      </w:r>
      <w:r w:rsidR="008C3B27" w:rsidRPr="00CB2B98">
        <w:fldChar w:fldCharType="end"/>
      </w:r>
      <w:r w:rsidR="00716853" w:rsidRPr="00CB2B98">
        <w:t xml:space="preserve">. However, the artificial </w:t>
      </w:r>
      <w:r w:rsidR="00C029D5" w:rsidRPr="00CB2B98">
        <w:t>ellipsoid or supper-ellipsoid</w:t>
      </w:r>
      <w:r w:rsidR="008C3B27" w:rsidRPr="00CB2B98">
        <w:t xml:space="preserve"> </w:t>
      </w:r>
      <w:r w:rsidR="00B92CFC" w:rsidRPr="00CB2B98">
        <w:fldChar w:fldCharType="begin"/>
      </w:r>
      <w:r w:rsidR="00DA0AB2" w:rsidRPr="00CB2B98">
        <w:instrText xml:space="preserve"> ADDIN EN.CITE &lt;EndNote&gt;&lt;Cite&gt;&lt;Author&gt;Zhao&lt;/Author&gt;&lt;Year&gt;2017&lt;/Year&gt;&lt;RecNum&gt;188&lt;/RecNum&gt;&lt;DisplayText&gt;[25]&lt;/DisplayText&gt;&lt;record&gt;&lt;rec-number&gt;188&lt;/rec-number&gt;&lt;foreign-keys&gt;&lt;key app="EN" db-id="rvwr2vxxd9szv3efd5t5f9db0pfrrr0pfz90" timestamp="1560952894"&gt;188&lt;/key&gt;&lt;/foreign-keys&gt;&lt;ref-type name="Journal Article"&gt;17&lt;/ref-type&gt;&lt;contributors&gt;&lt;authors&gt;&lt;author&gt;Zhao, Shiwei&lt;/author&gt;&lt;author&gt;Zhang, Nan&lt;/author&gt;&lt;author&gt;Zhou, Xiaowen&lt;/author&gt;&lt;author&gt;Zhang, Lei&lt;/author&gt;&lt;/authors&gt;&lt;/contributors&gt;&lt;titles&gt;&lt;title&gt;Particle shape effects on fabric of granular random packing&lt;/title&gt;&lt;secondary-title&gt;Powder technology&lt;/secondary-title&gt;&lt;/titles&gt;&lt;periodical&gt;&lt;full-title&gt;Powder Technology&lt;/full-title&gt;&lt;/periodical&gt;&lt;pages&gt;175-186&lt;/pages&gt;&lt;volume&gt;310&lt;/volume&gt;&lt;dates&gt;&lt;year&gt;2017&lt;/year&gt;&lt;/dates&gt;&lt;isbn&gt;0032-5910&lt;/isbn&gt;&lt;urls&gt;&lt;/urls&gt;&lt;/record&gt;&lt;/Cite&gt;&lt;/EndNote&gt;</w:instrText>
      </w:r>
      <w:r w:rsidR="00B92CFC" w:rsidRPr="00CB2B98">
        <w:fldChar w:fldCharType="separate"/>
      </w:r>
      <w:r w:rsidR="00DA0AB2" w:rsidRPr="00CB2B98">
        <w:rPr>
          <w:noProof/>
        </w:rPr>
        <w:t>[</w:t>
      </w:r>
      <w:hyperlink w:anchor="_ENREF_25" w:tooltip="Zhao, 2017 #188" w:history="1">
        <w:r w:rsidR="00D17851" w:rsidRPr="00CB2B98">
          <w:rPr>
            <w:rStyle w:val="Hyperlink"/>
            <w:u w:val="none"/>
          </w:rPr>
          <w:t>25</w:t>
        </w:r>
      </w:hyperlink>
      <w:r w:rsidR="00DA0AB2" w:rsidRPr="00CB2B98">
        <w:rPr>
          <w:noProof/>
        </w:rPr>
        <w:t>]</w:t>
      </w:r>
      <w:r w:rsidR="00B92CFC" w:rsidRPr="00CB2B98">
        <w:fldChar w:fldCharType="end"/>
      </w:r>
      <w:r w:rsidR="00C029D5" w:rsidRPr="00CB2B98">
        <w:t xml:space="preserve"> from DEM </w:t>
      </w:r>
      <w:r w:rsidR="00E931B4" w:rsidRPr="00CB2B98">
        <w:t xml:space="preserve">are different from </w:t>
      </w:r>
      <w:r w:rsidR="009A5607" w:rsidRPr="00CB2B98">
        <w:t>many real</w:t>
      </w:r>
      <w:r w:rsidR="00E931B4" w:rsidRPr="00CB2B98">
        <w:t xml:space="preserve"> natural sand</w:t>
      </w:r>
      <w:r w:rsidR="006914C1" w:rsidRPr="00CB2B98">
        <w:t>s</w:t>
      </w:r>
      <w:r w:rsidR="0055578F" w:rsidRPr="00CB2B98">
        <w:t xml:space="preserve">. </w:t>
      </w:r>
      <w:r w:rsidR="00712B8E" w:rsidRPr="00CB2B98">
        <w:t xml:space="preserve">As </w:t>
      </w:r>
      <w:r w:rsidR="001966D8" w:rsidRPr="00CB2B98">
        <w:t xml:space="preserve">other </w:t>
      </w:r>
      <w:r w:rsidR="006914C1" w:rsidRPr="00CB2B98">
        <w:t>definitions</w:t>
      </w:r>
      <w:r w:rsidR="001966D8" w:rsidRPr="00CB2B98">
        <w:t xml:space="preserve"> of sphericity </w:t>
      </w:r>
      <w:r w:rsidR="001966D8" w:rsidRPr="00CB2B98">
        <w:fldChar w:fldCharType="begin">
          <w:fldData xml:space="preserve">PEVuZE5vdGU+PENpdGU+PEF1dGhvcj5XYWRlbGw8L0F1dGhvcj48WWVhcj4xOTMyPC9ZZWFyPjxS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=
</w:fldData>
        </w:fldChar>
      </w:r>
      <w:r w:rsidR="00C13A59" w:rsidRPr="00CB2B98">
        <w:instrText xml:space="preserve"> ADDIN EN.CITE </w:instrText>
      </w:r>
      <w:r w:rsidR="00C13A59" w:rsidRPr="00CB2B98">
        <w:fldChar w:fldCharType="begin">
          <w:fldData xml:space="preserve">PEVuZE5vdGU+PENpdGU+PEF1dGhvcj5XYWRlbGw8L0F1dGhvcj48WWVhcj4xOTMyPC9ZZWFyPjxS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=
</w:fldData>
        </w:fldChar>
      </w:r>
      <w:r w:rsidR="00C13A59" w:rsidRPr="00CB2B98">
        <w:instrText xml:space="preserve"> ADDIN EN.CITE.DATA </w:instrText>
      </w:r>
      <w:r w:rsidR="00C13A59" w:rsidRPr="00CB2B98">
        <w:fldChar w:fldCharType="end"/>
      </w:r>
      <w:r w:rsidR="001966D8" w:rsidRPr="00CB2B98">
        <w:fldChar w:fldCharType="separate"/>
      </w:r>
      <w:r w:rsidR="00DA0AB2" w:rsidRPr="00CB2B98">
        <w:rPr>
          <w:noProof/>
        </w:rPr>
        <w:t>[</w:t>
      </w:r>
      <w:hyperlink w:anchor="_ENREF_24" w:tooltip="Wadell, 1932 #86" w:history="1">
        <w:r w:rsidR="00D17851" w:rsidRPr="00CB2B98">
          <w:rPr>
            <w:rStyle w:val="Hyperlink"/>
            <w:u w:val="none"/>
          </w:rPr>
          <w:t>24</w:t>
        </w:r>
      </w:hyperlink>
      <w:r w:rsidR="00DA0AB2" w:rsidRPr="00CB2B98">
        <w:rPr>
          <w:noProof/>
        </w:rPr>
        <w:t xml:space="preserve">, </w:t>
      </w:r>
      <w:hyperlink w:anchor="_ENREF_26" w:tooltip="Legland, 2016 #87" w:history="1">
        <w:r w:rsidR="00D17851" w:rsidRPr="00CB2B98">
          <w:rPr>
            <w:rStyle w:val="Hyperlink"/>
            <w:u w:val="none"/>
          </w:rPr>
          <w:t>26-29</w:t>
        </w:r>
      </w:hyperlink>
      <w:r w:rsidR="00DA0AB2" w:rsidRPr="00CB2B98">
        <w:rPr>
          <w:noProof/>
        </w:rPr>
        <w:t>]</w:t>
      </w:r>
      <w:r w:rsidR="001966D8" w:rsidRPr="00CB2B98">
        <w:fldChar w:fldCharType="end"/>
      </w:r>
      <w:r w:rsidR="001966D8" w:rsidRPr="00CB2B98">
        <w:t xml:space="preserve"> </w:t>
      </w:r>
      <w:r w:rsidR="00EF2760" w:rsidRPr="00CB2B98">
        <w:t xml:space="preserve">and other 3D particle shape descriptors such as roundness </w:t>
      </w:r>
      <w:r w:rsidR="00EF2760" w:rsidRPr="00CB2B98">
        <w:fldChar w:fldCharType="begin"/>
      </w:r>
      <w:r w:rsidR="00C13A59" w:rsidRPr="00CB2B98">
        <w:instrText xml:space="preserve"> ADDIN EN.CITE &lt;EndNote&gt;&lt;Cite&gt;&lt;Author&gt;Wadell&lt;/Author&gt;&lt;Year&gt;1932&lt;/Year&gt;&lt;RecNum&gt;86&lt;/RecNum&gt;&lt;DisplayText&gt;[24]&lt;/DisplayText&gt;&lt;record&gt;&lt;rec-number&gt;86&lt;/rec-number&gt;&lt;foreign-keys&gt;&lt;key app="EN" db-id="rvwr2vxxd9szv3efd5t5f9db0pfrrr0pfz90" timestamp="1546814705"&gt;86&lt;/key&gt;&lt;/foreign-keys&gt;&lt;ref-type name="Journal Article"&gt;17&lt;/ref-type&gt;&lt;contributors&gt;&lt;authors&gt;&lt;author&gt;Wadell, Hakon&lt;/author&gt;&lt;/authors&gt;&lt;/contributors&gt;&lt;titles&gt;&lt;title&gt;Volume, shape, and roundness of rock particles&lt;/title&gt;&lt;secondary-title&gt;The Journal of Geology&lt;/secondary-title&gt;&lt;/titles&gt;&lt;pages&gt;443-451&lt;/pages&gt;&lt;volume&gt;40&lt;/volume&gt;&lt;number&gt;5&lt;/number&gt;&lt;dates&gt;&lt;year&gt;1932&lt;/year&gt;&lt;/dates&gt;&lt;isbn&gt;0022-1376&lt;/isbn&gt;&lt;urls&gt;&lt;/urls&gt;&lt;/record&gt;&lt;/Cite&gt;&lt;/EndNote&gt;</w:instrText>
      </w:r>
      <w:r w:rsidR="00EF2760" w:rsidRPr="00CB2B98">
        <w:fldChar w:fldCharType="separate"/>
      </w:r>
      <w:r w:rsidR="00DA0AB2" w:rsidRPr="00CB2B98">
        <w:rPr>
          <w:noProof/>
        </w:rPr>
        <w:t>[</w:t>
      </w:r>
      <w:hyperlink w:anchor="_ENREF_24" w:tooltip="Wadell, 1932 #86" w:history="1">
        <w:r w:rsidR="00D17851" w:rsidRPr="00CB2B98">
          <w:rPr>
            <w:rStyle w:val="Hyperlink"/>
            <w:u w:val="none"/>
          </w:rPr>
          <w:t>24</w:t>
        </w:r>
      </w:hyperlink>
      <w:r w:rsidR="00DA0AB2" w:rsidRPr="00CB2B98">
        <w:rPr>
          <w:noProof/>
        </w:rPr>
        <w:t>]</w:t>
      </w:r>
      <w:r w:rsidR="00EF2760" w:rsidRPr="00CB2B98">
        <w:fldChar w:fldCharType="end"/>
      </w:r>
      <w:r w:rsidR="00EF2760" w:rsidRPr="00CB2B98">
        <w:t xml:space="preserve"> are </w:t>
      </w:r>
      <w:r w:rsidR="006914C1" w:rsidRPr="00CB2B98">
        <w:t>available</w:t>
      </w:r>
      <w:r w:rsidR="00EF2760" w:rsidRPr="00CB2B98">
        <w:t xml:space="preserve">, </w:t>
      </w:r>
      <w:bookmarkStart w:id="17" w:name="OLE_LINK80"/>
      <w:r w:rsidR="00EF2760" w:rsidRPr="00CB2B98">
        <w:t>t</w:t>
      </w:r>
      <w:r w:rsidR="00BA0748" w:rsidRPr="00CB2B98">
        <w:t>hese</w:t>
      </w:r>
      <w:bookmarkEnd w:id="17"/>
      <w:r w:rsidR="00F2064D" w:rsidRPr="00CB2B98">
        <w:t xml:space="preserve"> </w:t>
      </w:r>
      <w:bookmarkStart w:id="18" w:name="OLE_LINK1"/>
      <w:bookmarkStart w:id="19" w:name="OLE_LINK2"/>
      <w:bookmarkEnd w:id="9"/>
      <w:bookmarkEnd w:id="10"/>
      <w:bookmarkEnd w:id="16"/>
      <w:r w:rsidR="00F2064D" w:rsidRPr="00CB2B98">
        <w:t>3D particle shape descriptors</w:t>
      </w:r>
      <w:r w:rsidR="00563377" w:rsidRPr="00CB2B98">
        <w:t xml:space="preserve"> (and definitions)</w:t>
      </w:r>
      <w:r w:rsidR="00F2064D" w:rsidRPr="00CB2B98">
        <w:t xml:space="preserve"> should be</w:t>
      </w:r>
      <w:r w:rsidR="00563377" w:rsidRPr="00CB2B98">
        <w:t xml:space="preserve"> </w:t>
      </w:r>
      <w:r w:rsidR="00F2064D" w:rsidRPr="00CB2B98">
        <w:t xml:space="preserve">identified </w:t>
      </w:r>
      <w:r w:rsidR="00563377" w:rsidRPr="00CB2B98">
        <w:t xml:space="preserve">and chosen carefully </w:t>
      </w:r>
      <w:r w:rsidR="00F2064D" w:rsidRPr="00CB2B98">
        <w:t>to ensure they can</w:t>
      </w:r>
      <w:r w:rsidR="007B1B34" w:rsidRPr="00CB2B98">
        <w:t xml:space="preserve"> </w:t>
      </w:r>
      <w:r w:rsidR="00F805D0" w:rsidRPr="00CB2B98">
        <w:t xml:space="preserve">properly describe </w:t>
      </w:r>
      <w:r w:rsidR="007B1B34" w:rsidRPr="00CB2B98">
        <w:rPr>
          <w:i/>
        </w:rPr>
        <w:t>all</w:t>
      </w:r>
      <w:r w:rsidR="007B1B34" w:rsidRPr="00CB2B98">
        <w:t xml:space="preserve"> </w:t>
      </w:r>
      <w:r w:rsidR="003A0D5E" w:rsidRPr="00CB2B98">
        <w:t xml:space="preserve">possible </w:t>
      </w:r>
      <w:r w:rsidR="007B1B34" w:rsidRPr="00CB2B98">
        <w:t>irregular particles</w:t>
      </w:r>
      <w:r w:rsidR="003A0D5E" w:rsidRPr="00CB2B98">
        <w:t xml:space="preserve"> in a packing or assembly</w:t>
      </w:r>
      <w:r w:rsidR="007B1B34" w:rsidRPr="00CB2B98">
        <w:t xml:space="preserve">. </w:t>
      </w:r>
    </w:p>
    <w:p w14:paraId="1C3F35AB" w14:textId="0CB67BBE" w:rsidR="00680D4C" w:rsidRPr="00CB2B98" w:rsidRDefault="004C2802" w:rsidP="00BB3292">
      <w:pPr>
        <w:pStyle w:val="BodyText"/>
      </w:pPr>
      <w:r w:rsidRPr="00CB2B98">
        <w:t xml:space="preserve">Particle shape and particle arrangement </w:t>
      </w:r>
      <w:r w:rsidR="000501A0" w:rsidRPr="00CB2B98">
        <w:t xml:space="preserve">(i.e., microstructure) </w:t>
      </w:r>
      <w:r w:rsidR="008A41C0" w:rsidRPr="00CB2B98">
        <w:t>influence the behaviour of the assemblies</w:t>
      </w:r>
      <w:r w:rsidR="004D4C73" w:rsidRPr="00CB2B98">
        <w:t xml:space="preserve">. </w:t>
      </w:r>
      <w:r w:rsidR="00A5669A" w:rsidRPr="00CB2B98">
        <w:t xml:space="preserve">To </w:t>
      </w:r>
      <w:r w:rsidR="00841BD9" w:rsidRPr="00CB2B98">
        <w:t xml:space="preserve">rigorously study their impact on </w:t>
      </w:r>
      <w:r w:rsidR="00C35D40" w:rsidRPr="00CB2B98">
        <w:t xml:space="preserve">the thermal (and other) response of geomaterials, one </w:t>
      </w:r>
      <w:r w:rsidR="00BA4A82" w:rsidRPr="00CB2B98">
        <w:t xml:space="preserve">would prefer to derive </w:t>
      </w:r>
      <w:r w:rsidR="00437AAC" w:rsidRPr="00CB2B98">
        <w:t>shape descriptors from the same sample</w:t>
      </w:r>
      <w:r w:rsidR="00026739" w:rsidRPr="00CB2B98">
        <w:t xml:space="preserve"> (and of the particle assembly) for </w:t>
      </w:r>
      <w:r w:rsidR="00EE1CC8" w:rsidRPr="00CB2B98">
        <w:t>testing</w:t>
      </w:r>
      <w:r w:rsidR="00026739" w:rsidRPr="00CB2B98">
        <w:t xml:space="preserve"> </w:t>
      </w:r>
      <w:r w:rsidR="00BA4A82" w:rsidRPr="00CB2B98">
        <w:t>thermal parameters</w:t>
      </w:r>
      <w:r w:rsidR="00823F4A" w:rsidRPr="00CB2B98">
        <w:t>.</w:t>
      </w:r>
      <w:r w:rsidR="00363DEB" w:rsidRPr="00CB2B98">
        <w:t xml:space="preserve"> </w:t>
      </w:r>
      <w:r w:rsidR="00DA2FCB" w:rsidRPr="00CB2B98">
        <w:t>Since particle shape descriptors are calculated based on the particle geometry</w:t>
      </w:r>
      <w:r w:rsidR="00823F4A" w:rsidRPr="00CB2B98">
        <w:t>, individual particles</w:t>
      </w:r>
      <w:r w:rsidR="00354346" w:rsidRPr="00CB2B98">
        <w:t xml:space="preserve"> should be </w:t>
      </w:r>
      <w:r w:rsidR="00DA2FCB" w:rsidRPr="00CB2B98">
        <w:t>extracted</w:t>
      </w:r>
      <w:r w:rsidR="00823F4A" w:rsidRPr="00CB2B98">
        <w:t xml:space="preserve"> from </w:t>
      </w:r>
      <w:r w:rsidR="006F3DA9" w:rsidRPr="00CB2B98">
        <w:t>the particle assembly</w:t>
      </w:r>
      <w:r w:rsidR="00B964AB" w:rsidRPr="00CB2B98">
        <w:t xml:space="preserve"> </w:t>
      </w:r>
      <w:r w:rsidR="0010785D" w:rsidRPr="00CB2B98">
        <w:t>without disturbing the structure of the sample</w:t>
      </w:r>
      <w:r w:rsidR="008B52CD" w:rsidRPr="00CB2B98">
        <w:t xml:space="preserve"> rather than selecting </w:t>
      </w:r>
      <w:r w:rsidR="006674E6" w:rsidRPr="00CB2B98">
        <w:t xml:space="preserve">a </w:t>
      </w:r>
      <w:r w:rsidR="00D929EA" w:rsidRPr="00CB2B98">
        <w:t xml:space="preserve">few </w:t>
      </w:r>
      <w:r w:rsidR="008B52CD" w:rsidRPr="00CB2B98">
        <w:lastRenderedPageBreak/>
        <w:t xml:space="preserve">representative </w:t>
      </w:r>
      <w:r w:rsidR="00ED77BC" w:rsidRPr="00CB2B98">
        <w:t>particles from the sample</w:t>
      </w:r>
      <w:r w:rsidR="0073099E" w:rsidRPr="00CB2B98">
        <w:t xml:space="preserve">. Techniques </w:t>
      </w:r>
      <w:r w:rsidR="008969BB" w:rsidRPr="00CB2B98">
        <w:t>such as</w:t>
      </w:r>
      <w:r w:rsidR="0073099E" w:rsidRPr="00CB2B98">
        <w:t xml:space="preserve"> </w:t>
      </w:r>
      <w:bookmarkStart w:id="20" w:name="OLE_LINK37"/>
      <w:r w:rsidR="0073099E" w:rsidRPr="00CB2B98">
        <w:t>resin impregnation</w:t>
      </w:r>
      <w:bookmarkEnd w:id="20"/>
      <w:r w:rsidR="0073099E" w:rsidRPr="00CB2B98">
        <w:t xml:space="preserve"> and </w:t>
      </w:r>
      <w:r w:rsidR="008969BB" w:rsidRPr="00CB2B98">
        <w:t>sequential</w:t>
      </w:r>
      <w:r w:rsidR="002575D0" w:rsidRPr="00CB2B98">
        <w:t xml:space="preserve"> </w:t>
      </w:r>
      <w:r w:rsidR="0073099E" w:rsidRPr="00CB2B98">
        <w:t>2D</w:t>
      </w:r>
      <w:r w:rsidR="002575D0" w:rsidRPr="00CB2B98">
        <w:t xml:space="preserve"> (physical) sli</w:t>
      </w:r>
      <w:r w:rsidR="008969BB" w:rsidRPr="00CB2B98">
        <w:t>c</w:t>
      </w:r>
      <w:r w:rsidR="002575D0" w:rsidRPr="00CB2B98">
        <w:t xml:space="preserve">ing and polishing of surfaces </w:t>
      </w:r>
      <w:r w:rsidR="00393AB7" w:rsidRPr="00CB2B98">
        <w:t>throughout</w:t>
      </w:r>
      <w:r w:rsidR="002575D0" w:rsidRPr="00CB2B98">
        <w:t xml:space="preserve"> the sample</w:t>
      </w:r>
      <w:r w:rsidR="008969BB" w:rsidRPr="00CB2B98">
        <w:t xml:space="preserve"> and the use of </w:t>
      </w:r>
      <w:r w:rsidR="0076641B" w:rsidRPr="00CB2B98">
        <w:t xml:space="preserve">common </w:t>
      </w:r>
      <w:r w:rsidR="00714CE4" w:rsidRPr="00CB2B98">
        <w:t xml:space="preserve">microscopic facilities </w:t>
      </w:r>
      <w:r w:rsidR="00CD11A3" w:rsidRPr="00CB2B98">
        <w:t>are</w:t>
      </w:r>
      <w:r w:rsidR="0076641B" w:rsidRPr="00CB2B98">
        <w:t xml:space="preserve"> effective b</w:t>
      </w:r>
      <w:r w:rsidR="0014606E" w:rsidRPr="00CB2B98">
        <w:t xml:space="preserve">ut </w:t>
      </w:r>
      <w:r w:rsidR="0076641B" w:rsidRPr="00CB2B98">
        <w:t>time and labour intensive, and destroy the samples</w:t>
      </w:r>
      <w:r w:rsidR="009B7B55" w:rsidRPr="00CB2B98">
        <w:t xml:space="preserve"> </w:t>
      </w:r>
      <w:r w:rsidR="006F5D1D" w:rsidRPr="00CB2B98">
        <w:fldChar w:fldCharType="begin">
          <w:fldData xml:space="preserve">PEVuZE5vdGU+PENpdGU+PEF1dGhvcj5Db3g8L0F1dGhvcj48WWVhcj4yMDA4PC9ZZWFyPjxSZWNO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</w:fldData>
        </w:fldChar>
      </w:r>
      <w:r w:rsidR="00DA0AB2" w:rsidRPr="00CB2B98">
        <w:instrText xml:space="preserve"> ADDIN EN.CITE </w:instrText>
      </w:r>
      <w:r w:rsidR="00DA0AB2" w:rsidRPr="00CB2B98">
        <w:fldChar w:fldCharType="begin">
          <w:fldData xml:space="preserve">PEVuZE5vdGU+PENpdGU+PEF1dGhvcj5Db3g8L0F1dGhvcj48WWVhcj4yMDA4PC9ZZWFyPjxSZWNO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</w:fldData>
        </w:fldChar>
      </w:r>
      <w:r w:rsidR="00DA0AB2" w:rsidRPr="00CB2B98">
        <w:instrText xml:space="preserve"> ADDIN EN.CITE.DATA </w:instrText>
      </w:r>
      <w:r w:rsidR="00DA0AB2" w:rsidRPr="00CB2B98">
        <w:fldChar w:fldCharType="end"/>
      </w:r>
      <w:r w:rsidR="006F5D1D" w:rsidRPr="00CB2B98">
        <w:fldChar w:fldCharType="separate"/>
      </w:r>
      <w:r w:rsidR="00DA0AB2" w:rsidRPr="00CB2B98">
        <w:rPr>
          <w:noProof/>
        </w:rPr>
        <w:t>[</w:t>
      </w:r>
      <w:hyperlink w:anchor="_ENREF_20" w:tooltip="Cox, 2008 #128" w:history="1">
        <w:r w:rsidR="00D17851" w:rsidRPr="00CB2B98">
          <w:rPr>
            <w:rStyle w:val="Hyperlink"/>
            <w:u w:val="none"/>
          </w:rPr>
          <w:t>20</w:t>
        </w:r>
      </w:hyperlink>
      <w:r w:rsidR="00DA0AB2" w:rsidRPr="00CB2B98">
        <w:rPr>
          <w:noProof/>
        </w:rPr>
        <w:t xml:space="preserve">, </w:t>
      </w:r>
      <w:hyperlink w:anchor="_ENREF_30" w:tooltip="Frost, 2003 #182" w:history="1">
        <w:r w:rsidR="00D17851" w:rsidRPr="00CB2B98">
          <w:rPr>
            <w:rStyle w:val="Hyperlink"/>
            <w:u w:val="none"/>
          </w:rPr>
          <w:t>30</w:t>
        </w:r>
      </w:hyperlink>
      <w:r w:rsidR="00DA0AB2" w:rsidRPr="00CB2B98">
        <w:rPr>
          <w:noProof/>
        </w:rPr>
        <w:t xml:space="preserve">, </w:t>
      </w:r>
      <w:hyperlink w:anchor="_ENREF_31" w:tooltip="Wang, 2004 #183" w:history="1">
        <w:r w:rsidR="00D17851" w:rsidRPr="00CB2B98">
          <w:rPr>
            <w:rStyle w:val="Hyperlink"/>
            <w:u w:val="none"/>
          </w:rPr>
          <w:t>31</w:t>
        </w:r>
      </w:hyperlink>
      <w:r w:rsidR="00DA0AB2" w:rsidRPr="00CB2B98">
        <w:rPr>
          <w:noProof/>
        </w:rPr>
        <w:t>]</w:t>
      </w:r>
      <w:r w:rsidR="006F5D1D" w:rsidRPr="00CB2B98">
        <w:fldChar w:fldCharType="end"/>
      </w:r>
      <w:r w:rsidR="0049766E" w:rsidRPr="00CB2B98">
        <w:t>.</w:t>
      </w:r>
      <w:bookmarkEnd w:id="18"/>
      <w:bookmarkEnd w:id="19"/>
      <w:r w:rsidR="00B37A79" w:rsidRPr="00CB2B98">
        <w:t xml:space="preserve"> </w:t>
      </w:r>
      <w:r w:rsidR="000B05F8" w:rsidRPr="00CB2B98">
        <w:t xml:space="preserve">Alternatively, </w:t>
      </w:r>
      <w:r w:rsidR="007C2E0C" w:rsidRPr="00CB2B98">
        <w:t>X</w:t>
      </w:r>
      <w:r w:rsidR="00AC1218" w:rsidRPr="00CB2B98">
        <w:t>-ray computed</w:t>
      </w:r>
      <w:r w:rsidR="00B56BB6" w:rsidRPr="00CB2B98">
        <w:t xml:space="preserve"> tomography (CT) is one of </w:t>
      </w:r>
      <w:r w:rsidR="005318B6" w:rsidRPr="00CB2B98">
        <w:t xml:space="preserve">the </w:t>
      </w:r>
      <w:r w:rsidR="005108A4" w:rsidRPr="00CB2B98">
        <w:rPr>
          <w:noProof/>
        </w:rPr>
        <w:t>non-destructive</w:t>
      </w:r>
      <w:r w:rsidR="005108A4" w:rsidRPr="00CB2B98">
        <w:t xml:space="preserve"> </w:t>
      </w:r>
      <w:r w:rsidR="00B56BB6" w:rsidRPr="00CB2B98">
        <w:t xml:space="preserve">image </w:t>
      </w:r>
      <w:r w:rsidR="005108A4" w:rsidRPr="00CB2B98">
        <w:t>techniques</w:t>
      </w:r>
      <w:r w:rsidR="00B56BB6" w:rsidRPr="00CB2B98">
        <w:t xml:space="preserve"> </w:t>
      </w:r>
      <w:r w:rsidR="00912F71" w:rsidRPr="00CB2B98">
        <w:t>able to</w:t>
      </w:r>
      <w:r w:rsidR="005108A4" w:rsidRPr="00CB2B98">
        <w:t xml:space="preserve"> visualise</w:t>
      </w:r>
      <w:r w:rsidR="00B56BB6" w:rsidRPr="00CB2B98">
        <w:t xml:space="preserve"> 3D particles</w:t>
      </w:r>
      <w:r w:rsidR="00235F20" w:rsidRPr="00CB2B98">
        <w:t xml:space="preserve"> in the samples</w:t>
      </w:r>
      <w:r w:rsidR="00DC536B" w:rsidRPr="00CB2B98">
        <w:t xml:space="preserve"> </w:t>
      </w:r>
      <w:r w:rsidR="00DC536B" w:rsidRPr="00CB2B98">
        <w:fldChar w:fldCharType="begin">
          <w:fldData xml:space="preserve">PEVuZE5vdGU+PENpdGU+PEF1dGhvcj5DbnVkZGU8L0F1dGhvcj48WWVhcj4yMDA2PC9ZZWFyPjxS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</w:fldData>
        </w:fldChar>
      </w:r>
      <w:r w:rsidR="00C13A59" w:rsidRPr="00CB2B98">
        <w:instrText xml:space="preserve"> ADDIN EN.CITE </w:instrText>
      </w:r>
      <w:r w:rsidR="00C13A59" w:rsidRPr="00CB2B98">
        <w:fldChar w:fldCharType="begin">
          <w:fldData xml:space="preserve">PEVuZE5vdGU+PENpdGU+PEF1dGhvcj5DbnVkZGU8L0F1dGhvcj48WWVhcj4yMDA2PC9ZZWFyPjxS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</w:fldData>
        </w:fldChar>
      </w:r>
      <w:r w:rsidR="00C13A59" w:rsidRPr="00CB2B98">
        <w:instrText xml:space="preserve"> ADDIN EN.CITE.DATA </w:instrText>
      </w:r>
      <w:r w:rsidR="00C13A59" w:rsidRPr="00CB2B98">
        <w:fldChar w:fldCharType="end"/>
      </w:r>
      <w:r w:rsidR="00DC536B" w:rsidRPr="00CB2B98">
        <w:fldChar w:fldCharType="separate"/>
      </w:r>
      <w:r w:rsidR="00DA0AB2" w:rsidRPr="00CB2B98">
        <w:rPr>
          <w:noProof/>
        </w:rPr>
        <w:t>[</w:t>
      </w:r>
      <w:hyperlink w:anchor="_ENREF_32" w:tooltip="Cnudde, 2006 #129" w:history="1">
        <w:r w:rsidR="00D17851" w:rsidRPr="00CB2B98">
          <w:rPr>
            <w:rStyle w:val="Hyperlink"/>
            <w:u w:val="none"/>
          </w:rPr>
          <w:t>32-34</w:t>
        </w:r>
      </w:hyperlink>
      <w:r w:rsidR="00DA0AB2" w:rsidRPr="00CB2B98">
        <w:rPr>
          <w:noProof/>
        </w:rPr>
        <w:t>]</w:t>
      </w:r>
      <w:r w:rsidR="00DC536B" w:rsidRPr="00CB2B98">
        <w:fldChar w:fldCharType="end"/>
      </w:r>
      <w:r w:rsidR="00B56BB6" w:rsidRPr="00CB2B98">
        <w:t xml:space="preserve">. </w:t>
      </w:r>
      <w:r w:rsidR="007B03A9" w:rsidRPr="00CB2B98">
        <w:t>Even though CT techniques have been used in the study of mechanical respo</w:t>
      </w:r>
      <w:r w:rsidR="001826FA" w:rsidRPr="00CB2B98">
        <w:t>n</w:t>
      </w:r>
      <w:r w:rsidR="007B03A9" w:rsidRPr="00CB2B98">
        <w:t>se</w:t>
      </w:r>
      <w:r w:rsidR="001826FA" w:rsidRPr="00CB2B98">
        <w:t xml:space="preserve"> </w:t>
      </w:r>
      <w:r w:rsidR="001826FA" w:rsidRPr="00CB2B98">
        <w:fldChar w:fldCharType="begin"/>
      </w:r>
      <w:r w:rsidR="004C19F0" w:rsidRPr="00CB2B98">
        <w:instrText xml:space="preserve"> ADDIN EN.CITE &lt;EndNote&gt;&lt;Cite&gt;&lt;Author&gt;Lu&lt;/Author&gt;&lt;Year&gt;2019&lt;/Year&gt;&lt;RecNum&gt;189&lt;/RecNum&gt;&lt;DisplayText&gt;[35, 36]&lt;/DisplayText&gt;&lt;record&gt;&lt;rec-number&gt;189&lt;/rec-number&gt;&lt;foreign-keys&gt;&lt;key app="EN" db-id="rvwr2vxxd9szv3efd5t5f9db0pfrrr0pfz90" timestamp="1560954206"&gt;189&lt;/key&gt;&lt;/foreign-keys&gt;&lt;ref-type name="Journal Article"&gt;17&lt;/ref-type&gt;&lt;contributors&gt;&lt;authors&gt;&lt;author&gt;Lu, Yiyu&lt;/author&gt;&lt;author&gt;Xiao, Songqiang&lt;/author&gt;&lt;author&gt;Ge, Zhaolong&lt;/author&gt;&lt;author&gt;Zhou, Zhe&lt;/author&gt;&lt;author&gt;Ling, Yuanfei&lt;/author&gt;&lt;author&gt;Wang, Lei&lt;/author&gt;&lt;/authors&gt;&lt;/contributors&gt;&lt;titles&gt;&lt;title&gt;Experimental study on rock-breaking performance of water jets generated by self-rotatory bit and rock failure mechanism&lt;/title&gt;&lt;secondary-title&gt;Powder Technology&lt;/secondary-title&gt;&lt;/titles&gt;&lt;periodical&gt;&lt;full-title&gt;Powder Technology&lt;/full-title&gt;&lt;/periodical&gt;&lt;pages&gt;203-216&lt;/pages&gt;&lt;volume&gt;346&lt;/volume&gt;&lt;dates&gt;&lt;year&gt;2019&lt;/year&gt;&lt;/dates&gt;&lt;isbn&gt;0032-5910&lt;/isbn&gt;&lt;urls&gt;&lt;/urls&gt;&lt;/record&gt;&lt;/Cite&gt;&lt;Cite&gt;&lt;Author&gt;Bagheri&lt;/Author&gt;&lt;Year&gt;2016&lt;/Year&gt;&lt;RecNum&gt;182&lt;/RecNum&gt;&lt;record&gt;&lt;rec-number&gt;182&lt;/rec-number&gt;&lt;foreign-keys&gt;&lt;key app="EN" db-id="rvwr2vxxd9szv3efd5t5f9db0pfrrr0pfz90" timestamp="1559773663"&gt;182&lt;/key&gt;&lt;/foreign-keys&gt;&lt;ref-type name="Journal Article"&gt;17&lt;/ref-type&gt;&lt;contributors&gt;&lt;authors&gt;&lt;author&gt;Bagheri, Gholamhossein&lt;/author&gt;&lt;author&gt;Bonadonna, Costanza&lt;/author&gt;&lt;/authors&gt;&lt;/contributors&gt;&lt;titles&gt;&lt;title&gt;On the drag of freely falling non-spherical particles&lt;/title&gt;&lt;secondary-title&gt;Powder Technology&lt;/secondary-title&gt;&lt;/titles&gt;&lt;periodical&gt;&lt;full-title&gt;Powder Technology&lt;/full-title&gt;&lt;/periodical&gt;&lt;pages&gt;526-544&lt;/pages&gt;&lt;volume&gt;301&lt;/volume&gt;&lt;dates&gt;&lt;year&gt;2016&lt;/year&gt;&lt;/dates&gt;&lt;isbn&gt;0032-5910&lt;/isbn&gt;&lt;urls&gt;&lt;/urls&gt;&lt;/record&gt;&lt;/Cite&gt;&lt;/EndNote&gt;</w:instrText>
      </w:r>
      <w:r w:rsidR="001826FA" w:rsidRPr="00CB2B98">
        <w:fldChar w:fldCharType="separate"/>
      </w:r>
      <w:r w:rsidR="004C19F0" w:rsidRPr="00CB2B98">
        <w:rPr>
          <w:noProof/>
        </w:rPr>
        <w:t>[</w:t>
      </w:r>
      <w:hyperlink w:anchor="_ENREF_35" w:tooltip="Lu, 2019 #189" w:history="1">
        <w:r w:rsidR="00D17851" w:rsidRPr="00CB2B98">
          <w:rPr>
            <w:rStyle w:val="Hyperlink"/>
            <w:u w:val="none"/>
          </w:rPr>
          <w:t>35</w:t>
        </w:r>
      </w:hyperlink>
      <w:r w:rsidR="004C19F0" w:rsidRPr="00CB2B98">
        <w:rPr>
          <w:noProof/>
        </w:rPr>
        <w:t xml:space="preserve">, </w:t>
      </w:r>
      <w:hyperlink w:anchor="_ENREF_36" w:tooltip="Bagheri, 2016 #182" w:history="1">
        <w:r w:rsidR="00D17851" w:rsidRPr="00CB2B98">
          <w:rPr>
            <w:rStyle w:val="Hyperlink"/>
            <w:u w:val="none"/>
          </w:rPr>
          <w:t>36</w:t>
        </w:r>
      </w:hyperlink>
      <w:r w:rsidR="004C19F0" w:rsidRPr="00CB2B98">
        <w:rPr>
          <w:noProof/>
        </w:rPr>
        <w:t>]</w:t>
      </w:r>
      <w:r w:rsidR="001826FA" w:rsidRPr="00CB2B98">
        <w:fldChar w:fldCharType="end"/>
      </w:r>
      <w:r w:rsidR="007B03A9" w:rsidRPr="00CB2B98">
        <w:t xml:space="preserve"> and fluid flow</w:t>
      </w:r>
      <w:r w:rsidR="00534F39" w:rsidRPr="00CB2B98">
        <w:t xml:space="preserve"> </w:t>
      </w:r>
      <w:r w:rsidR="00534F39" w:rsidRPr="00CB2B98">
        <w:fldChar w:fldCharType="begin"/>
      </w:r>
      <w:r w:rsidR="004C19F0" w:rsidRPr="00CB2B98">
        <w:instrText xml:space="preserve"> ADDIN EN.CITE &lt;EndNote&gt;&lt;Cite&gt;&lt;Author&gt;Aboufoul&lt;/Author&gt;&lt;Year&gt;2019&lt;/Year&gt;&lt;RecNum&gt;190&lt;/RecNum&gt;&lt;DisplayText&gt;[37]&lt;/DisplayText&gt;&lt;record&gt;&lt;rec-number&gt;190&lt;/rec-number&gt;&lt;foreign-keys&gt;&lt;key app="EN" db-id="rvwr2vxxd9szv3efd5t5f9db0pfrrr0pfz90" timestamp="1560954357"&gt;190&lt;/key&gt;&lt;/foreign-keys&gt;&lt;ref-type name="Journal Article"&gt;17&lt;/ref-type&gt;&lt;contributors&gt;&lt;authors&gt;&lt;author&gt;Aboufoul, M&lt;/author&gt;&lt;author&gt;Chiarelli, A&lt;/author&gt;&lt;author&gt;Triguero, I&lt;/author&gt;&lt;author&gt;Garcia, A&lt;/author&gt;&lt;/authors&gt;&lt;/contributors&gt;&lt;titles&gt;&lt;title&gt;Virtual porous materials to predict the air void topology and hydraulic conductivity of asphalt roads&lt;/title&gt;&lt;secondary-title&gt;Powder Technology&lt;/secondary-title&gt;&lt;/titles&gt;&lt;periodical&gt;&lt;full-title&gt;Powder Technology&lt;/full-title&gt;&lt;/periodical&gt;&lt;pages&gt;294-304&lt;/pages&gt;&lt;volume&gt;352&lt;/volume&gt;&lt;dates&gt;&lt;year&gt;2019&lt;/year&gt;&lt;/dates&gt;&lt;isbn&gt;0032-5910&lt;/isbn&gt;&lt;urls&gt;&lt;/urls&gt;&lt;/record&gt;&lt;/Cite&gt;&lt;/EndNote&gt;</w:instrText>
      </w:r>
      <w:r w:rsidR="00534F39" w:rsidRPr="00CB2B98">
        <w:fldChar w:fldCharType="separate"/>
      </w:r>
      <w:r w:rsidR="004C19F0" w:rsidRPr="00CB2B98">
        <w:rPr>
          <w:noProof/>
        </w:rPr>
        <w:t>[</w:t>
      </w:r>
      <w:hyperlink w:anchor="_ENREF_37" w:tooltip="Aboufoul, 2019 #190" w:history="1">
        <w:r w:rsidR="00D17851" w:rsidRPr="00CB2B98">
          <w:rPr>
            <w:rStyle w:val="Hyperlink"/>
            <w:u w:val="none"/>
          </w:rPr>
          <w:t>37</w:t>
        </w:r>
      </w:hyperlink>
      <w:r w:rsidR="004C19F0" w:rsidRPr="00CB2B98">
        <w:rPr>
          <w:noProof/>
        </w:rPr>
        <w:t>]</w:t>
      </w:r>
      <w:r w:rsidR="00534F39" w:rsidRPr="00CB2B98">
        <w:fldChar w:fldCharType="end"/>
      </w:r>
      <w:r w:rsidR="007B03A9" w:rsidRPr="00CB2B98">
        <w:t xml:space="preserve"> in granular materials, they </w:t>
      </w:r>
      <w:r w:rsidR="005775FF" w:rsidRPr="00CB2B98">
        <w:t xml:space="preserve">have rarely been applied to the study of heat transfer. </w:t>
      </w:r>
      <w:r w:rsidR="00235F20" w:rsidRPr="00CB2B98">
        <w:t xml:space="preserve">CT techniques can </w:t>
      </w:r>
      <w:r w:rsidR="00441B4B" w:rsidRPr="00CB2B98">
        <w:t xml:space="preserve">generate </w:t>
      </w:r>
      <w:r w:rsidR="00DB6A29" w:rsidRPr="00CB2B98">
        <w:t>sequential</w:t>
      </w:r>
      <w:r w:rsidR="005108A4" w:rsidRPr="00CB2B98">
        <w:t xml:space="preserve"> cross-section</w:t>
      </w:r>
      <w:r w:rsidR="00AC1218" w:rsidRPr="00CB2B98">
        <w:t>al</w:t>
      </w:r>
      <w:r w:rsidR="005108A4" w:rsidRPr="00CB2B98">
        <w:t xml:space="preserve"> images of the geomaterial </w:t>
      </w:r>
      <w:r w:rsidR="00B42297" w:rsidRPr="00CB2B98">
        <w:t xml:space="preserve">at </w:t>
      </w:r>
      <w:r w:rsidR="005108A4" w:rsidRPr="00CB2B98">
        <w:t>a certain interval (image resolution)</w:t>
      </w:r>
      <w:r w:rsidR="001E5084" w:rsidRPr="00CB2B98">
        <w:t xml:space="preserve"> and </w:t>
      </w:r>
      <w:r w:rsidR="005318B6" w:rsidRPr="00CB2B98">
        <w:t xml:space="preserve">the </w:t>
      </w:r>
      <w:r w:rsidR="00680D4C" w:rsidRPr="00CB2B98">
        <w:rPr>
          <w:noProof/>
        </w:rPr>
        <w:t>solid</w:t>
      </w:r>
      <w:r w:rsidR="00680D4C" w:rsidRPr="00CB2B98">
        <w:t xml:space="preserve"> phase can be detected based on the greyscale of </w:t>
      </w:r>
      <w:r w:rsidR="001E5084" w:rsidRPr="00CB2B98">
        <w:t>each image</w:t>
      </w:r>
      <w:r w:rsidR="00680D4C" w:rsidRPr="00CB2B98">
        <w:t xml:space="preserve">. </w:t>
      </w:r>
      <w:r w:rsidR="00AE71D0" w:rsidRPr="00CB2B98">
        <w:t xml:space="preserve">From the stacking of </w:t>
      </w:r>
      <w:r w:rsidR="00680D4C" w:rsidRPr="00CB2B98">
        <w:t>the solid phase in all images</w:t>
      </w:r>
      <w:r w:rsidR="00FE0D03" w:rsidRPr="00CB2B98">
        <w:t>,</w:t>
      </w:r>
      <w:r w:rsidR="00DE668E" w:rsidRPr="00CB2B98">
        <w:t xml:space="preserve"> one can </w:t>
      </w:r>
      <w:r w:rsidR="00E24BF6" w:rsidRPr="00CB2B98">
        <w:t>construct</w:t>
      </w:r>
      <w:r w:rsidR="00680D4C" w:rsidRPr="00CB2B98">
        <w:t xml:space="preserve"> a </w:t>
      </w:r>
      <w:bookmarkStart w:id="21" w:name="OLE_LINK58"/>
      <w:bookmarkStart w:id="22" w:name="OLE_LINK59"/>
      <w:r w:rsidR="00D65FBF" w:rsidRPr="00CB2B98">
        <w:t>“</w:t>
      </w:r>
      <w:r w:rsidR="00680D4C" w:rsidRPr="00CB2B98">
        <w:t>voxel</w:t>
      </w:r>
      <w:r w:rsidR="00E24BF6" w:rsidRPr="00CB2B98">
        <w:t>ated</w:t>
      </w:r>
      <w:r w:rsidR="00D65FBF" w:rsidRPr="00CB2B98">
        <w:t>”</w:t>
      </w:r>
      <w:r w:rsidR="00680D4C" w:rsidRPr="00CB2B98">
        <w:t xml:space="preserve"> geometry</w:t>
      </w:r>
      <w:bookmarkEnd w:id="21"/>
      <w:bookmarkEnd w:id="22"/>
      <w:r w:rsidR="00E76FEA" w:rsidRPr="00CB2B98">
        <w:t xml:space="preserve">. </w:t>
      </w:r>
      <w:r w:rsidR="00292760" w:rsidRPr="00CB2B98">
        <w:t>However,</w:t>
      </w:r>
      <w:r w:rsidR="00E76FEA" w:rsidRPr="00CB2B98">
        <w:t xml:space="preserve"> the </w:t>
      </w:r>
      <w:r w:rsidR="00680D4C" w:rsidRPr="00CB2B98">
        <w:t>particles</w:t>
      </w:r>
      <w:r w:rsidR="00026DAD" w:rsidRPr="00CB2B98">
        <w:t xml:space="preserve"> in the geometry</w:t>
      </w:r>
      <w:r w:rsidR="00680D4C" w:rsidRPr="00CB2B98">
        <w:t xml:space="preserve"> </w:t>
      </w:r>
      <w:r w:rsidR="00FE5E9C" w:rsidRPr="00CB2B98">
        <w:t xml:space="preserve">may </w:t>
      </w:r>
      <w:r w:rsidR="00A57D7F" w:rsidRPr="00CB2B98">
        <w:t xml:space="preserve">overestimate </w:t>
      </w:r>
      <w:r w:rsidR="005269E6" w:rsidRPr="00CB2B98">
        <w:fldChar w:fldCharType="begin"/>
      </w:r>
      <w:r w:rsidR="00C13A59" w:rsidRPr="00CB2B98">
        <w:instrText xml:space="preserve"> ADDIN EN.CITE &lt;EndNote&gt;&lt;Cite&gt;&lt;Author&gt;Fonseca&lt;/Author&gt;&lt;Year&gt;2012&lt;/Year&gt;&lt;RecNum&gt;101&lt;/RecNum&gt;&lt;DisplayText&gt;[38]&lt;/DisplayText&gt;&lt;record&gt;&lt;rec-number&gt;101&lt;/rec-number&gt;&lt;foreign-keys&gt;&lt;key app="EN" db-id="rvwr2vxxd9szv3efd5t5f9db0pfrrr0pfz90" timestamp="1546831801"&gt;101&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ages&gt;712-722&lt;/pages&gt;&lt;volume&gt;52&lt;/volume&gt;&lt;number&gt;4&lt;/number&gt;&lt;dates&gt;&lt;year&gt;2012&lt;/year&gt;&lt;/dates&gt;&lt;isbn&gt;0038-0806&lt;/isbn&gt;&lt;urls&gt;&lt;/urls&gt;&lt;/record&gt;&lt;/Cite&gt;&lt;/EndNote&gt;</w:instrText>
      </w:r>
      <w:r w:rsidR="005269E6" w:rsidRPr="00CB2B98">
        <w:fldChar w:fldCharType="separate"/>
      </w:r>
      <w:r w:rsidR="004C19F0" w:rsidRPr="00CB2B98">
        <w:rPr>
          <w:noProof/>
        </w:rPr>
        <w:t>[</w:t>
      </w:r>
      <w:hyperlink w:anchor="_ENREF_38" w:tooltip="Fonseca, 2012 #165" w:history="1">
        <w:r w:rsidR="00D17851" w:rsidRPr="00CB2B98">
          <w:rPr>
            <w:rStyle w:val="Hyperlink"/>
            <w:u w:val="none"/>
          </w:rPr>
          <w:t>38</w:t>
        </w:r>
      </w:hyperlink>
      <w:r w:rsidR="004C19F0" w:rsidRPr="00CB2B98">
        <w:rPr>
          <w:noProof/>
        </w:rPr>
        <w:t>]</w:t>
      </w:r>
      <w:r w:rsidR="005269E6" w:rsidRPr="00CB2B98">
        <w:fldChar w:fldCharType="end"/>
      </w:r>
      <w:r w:rsidR="00EC7889" w:rsidRPr="00CB2B98">
        <w:t xml:space="preserve"> </w:t>
      </w:r>
      <w:r w:rsidR="00A57D7F" w:rsidRPr="00CB2B98">
        <w:t>the inter-particle contact area and</w:t>
      </w:r>
      <w:r w:rsidR="003B00D0" w:rsidRPr="00CB2B98">
        <w:t xml:space="preserve"> even appear or </w:t>
      </w:r>
      <w:r w:rsidR="006B7794" w:rsidRPr="00CB2B98">
        <w:t>cemented</w:t>
      </w:r>
      <w:r w:rsidR="003B00D0" w:rsidRPr="00CB2B98">
        <w:t xml:space="preserve"> to each other</w:t>
      </w:r>
      <w:r w:rsidR="00026DAD" w:rsidRPr="00CB2B98">
        <w:t xml:space="preserve">. </w:t>
      </w:r>
      <w:r w:rsidR="00D62DC4" w:rsidRPr="00CB2B98">
        <w:t xml:space="preserve">As </w:t>
      </w:r>
      <w:r w:rsidR="00BE5C72" w:rsidRPr="00CB2B98">
        <w:t xml:space="preserve">the </w:t>
      </w:r>
      <w:r w:rsidR="00D62DC4" w:rsidRPr="00CB2B98">
        <w:t>contact area is related to the thermal conductance</w:t>
      </w:r>
      <w:r w:rsidR="000266DF" w:rsidRPr="00CB2B98">
        <w:t xml:space="preserve"> </w:t>
      </w:r>
      <w:r w:rsidR="006A6F51" w:rsidRPr="00CB2B98">
        <w:fldChar w:fldCharType="begin"/>
      </w:r>
      <w:r w:rsidR="00C13A59" w:rsidRPr="00CB2B98">
        <w:instrText xml:space="preserve"> ADDIN EN.CITE &lt;EndNote&gt;&lt;Cite&gt;&lt;Author&gt;Yun&lt;/Author&gt;&lt;Year&gt;2008&lt;/Year&gt;&lt;RecNum&gt;52&lt;/RecNum&gt;&lt;DisplayText&gt;[39]&lt;/DisplayText&gt;&lt;record&gt;&lt;rec-number&gt;52&lt;/rec-number&gt;&lt;foreign-keys&gt;&lt;key app="EN" db-id="rvwr2vxxd9szv3efd5t5f9db0pfrrr0pfz90" timestamp="1545962102"&gt;52&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ages&gt;197&lt;/pages&gt;&lt;volume&gt;10&lt;/volume&gt;&lt;number&gt;3&lt;/number&gt;&lt;dates&gt;&lt;year&gt;2008&lt;/year&gt;&lt;/dates&gt;&lt;isbn&gt;1434-5021&lt;/isbn&gt;&lt;urls&gt;&lt;/urls&gt;&lt;/record&gt;&lt;/Cite&gt;&lt;/EndNote&gt;</w:instrText>
      </w:r>
      <w:r w:rsidR="006A6F51" w:rsidRPr="00CB2B98">
        <w:fldChar w:fldCharType="separate"/>
      </w:r>
      <w:r w:rsidR="004C19F0" w:rsidRPr="00CB2B98">
        <w:rPr>
          <w:noProof/>
        </w:rPr>
        <w:t>[</w:t>
      </w:r>
      <w:hyperlink w:anchor="_ENREF_39" w:tooltip="Yun, 2008 #52" w:history="1">
        <w:r w:rsidR="00D17851" w:rsidRPr="00CB2B98">
          <w:rPr>
            <w:rStyle w:val="Hyperlink"/>
            <w:u w:val="none"/>
          </w:rPr>
          <w:t>39</w:t>
        </w:r>
      </w:hyperlink>
      <w:r w:rsidR="004C19F0" w:rsidRPr="00CB2B98">
        <w:rPr>
          <w:noProof/>
        </w:rPr>
        <w:t>]</w:t>
      </w:r>
      <w:r w:rsidR="006A6F51" w:rsidRPr="00CB2B98">
        <w:fldChar w:fldCharType="end"/>
      </w:r>
      <w:r w:rsidR="00026DAD" w:rsidRPr="00CB2B98">
        <w:t xml:space="preserve">, </w:t>
      </w:r>
      <w:r w:rsidR="00F11716" w:rsidRPr="00CB2B98">
        <w:t xml:space="preserve">post-processing image techniques are required to </w:t>
      </w:r>
      <w:r w:rsidR="007F1F08" w:rsidRPr="00CB2B98">
        <w:t xml:space="preserve">identify “true” </w:t>
      </w:r>
      <w:r w:rsidR="00F11716" w:rsidRPr="00CB2B98">
        <w:t>individual</w:t>
      </w:r>
      <w:r w:rsidR="007F1F08" w:rsidRPr="00CB2B98">
        <w:t xml:space="preserve"> particle</w:t>
      </w:r>
      <w:r w:rsidR="00F11716" w:rsidRPr="00CB2B98">
        <w:t xml:space="preserve">s. </w:t>
      </w:r>
    </w:p>
    <w:p w14:paraId="2293451E" w14:textId="03518621" w:rsidR="005E78FA" w:rsidRPr="00CB2B98" w:rsidRDefault="005E78FA" w:rsidP="00B139EC">
      <w:pPr>
        <w:pStyle w:val="BodyText"/>
      </w:pPr>
      <w:r w:rsidRPr="00CB2B98">
        <w:t xml:space="preserve">Based on the </w:t>
      </w:r>
      <w:r w:rsidR="008F257E" w:rsidRPr="00CB2B98">
        <w:t xml:space="preserve">collection of individual </w:t>
      </w:r>
      <w:r w:rsidRPr="00CB2B98">
        <w:t xml:space="preserve">particles extracted from voxel-constructed geometry, the particle surface area can be measured </w:t>
      </w:r>
      <w:r w:rsidR="007F1D1A" w:rsidRPr="00CB2B98">
        <w:t>using</w:t>
      </w:r>
      <w:r w:rsidRPr="00CB2B98">
        <w:t xml:space="preserve"> the boundary voxels</w:t>
      </w:r>
      <w:r w:rsidR="004104B8" w:rsidRPr="00CB2B98">
        <w:t>,</w:t>
      </w:r>
      <w:r w:rsidRPr="00CB2B98">
        <w:t xml:space="preserve"> and the particle volume can be computed </w:t>
      </w:r>
      <w:r w:rsidR="004104B8" w:rsidRPr="00CB2B98">
        <w:t xml:space="preserve">based on </w:t>
      </w:r>
      <w:r w:rsidRPr="00CB2B98">
        <w:t xml:space="preserve">the number of voxels inside </w:t>
      </w:r>
      <w:r w:rsidR="00077A07" w:rsidRPr="00CB2B98">
        <w:t xml:space="preserve">each </w:t>
      </w:r>
      <w:r w:rsidRPr="00CB2B98">
        <w:t xml:space="preserve">particle </w:t>
      </w:r>
      <w:r w:rsidR="00F644AB" w:rsidRPr="00CB2B98">
        <w:fldChar w:fldCharType="begin"/>
      </w:r>
      <w:r w:rsidR="00C13A59" w:rsidRPr="00CB2B98">
        <w:instrText xml:space="preserve"> ADDIN EN.CITE &lt;EndNote&gt;&lt;Cite&gt;&lt;Author&gt;Fonseca&lt;/Author&gt;&lt;Year&gt;2012&lt;/Year&gt;&lt;RecNum&gt;118&lt;/RecNum&gt;&lt;DisplayText&gt;[38, 40]&lt;/DisplayText&gt;&lt;record&gt;&lt;rec-number&gt;118&lt;/rec-number&gt;&lt;foreign-keys&gt;&lt;key app="EN" db-id="rvwr2vxxd9szv3efd5t5f9db0pfrrr0pfz90" timestamp="1546835021"&gt;118&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ages&gt;712-722&lt;/pages&gt;&lt;volume&gt;52&lt;/volume&gt;&lt;number&gt;4&lt;/number&gt;&lt;dates&gt;&lt;year&gt;2012&lt;/year&gt;&lt;/dates&gt;&lt;isbn&gt;0038-0806&lt;/isbn&gt;&lt;urls&gt;&lt;/urls&gt;&lt;/record&gt;&lt;/Cite&gt;&lt;Cite&gt;&lt;Author&gt;Zhao&lt;/Author&gt;&lt;Year&gt;2015&lt;/Year&gt;&lt;RecNum&gt;119&lt;/RecNum&gt;&lt;record&gt;&lt;rec-number&gt;119&lt;/rec-number&gt;&lt;foreign-keys&gt;&lt;key app="EN" db-id="rvwr2vxxd9szv3efd5t5f9db0pfrrr0pfz90" timestamp="1546835076"&gt;119&lt;/key&gt;&lt;/foreign-keys&gt;&lt;ref-type name="Journal Article"&gt;17&lt;/ref-type&gt;&lt;contributors&gt;&lt;authors&gt;&lt;author&gt;Zhao, B&lt;/author&gt;&lt;author&gt;Wang, J&lt;/author&gt;&lt;author&gt;Coop, MR&lt;/author&gt;&lt;author&gt;Viggiani, G&lt;/author&gt;&lt;author&gt;Jiang, M&lt;/author&gt;&lt;/authors&gt;&lt;/contributors&gt;&lt;titles&gt;&lt;title&gt;An investigation of single sand particle fracture using X-ray micro-tomography&lt;/title&gt;&lt;secondary-title&gt;Géotechnique&lt;/secondary-title&gt;&lt;/titles&gt;&lt;pages&gt;625-641&lt;/pages&gt;&lt;volume&gt;65&lt;/volume&gt;&lt;number&gt;8&lt;/number&gt;&lt;dates&gt;&lt;year&gt;2015&lt;/year&gt;&lt;/dates&gt;&lt;isbn&gt;1751-7656&lt;/isbn&gt;&lt;urls&gt;&lt;/urls&gt;&lt;/record&gt;&lt;/Cite&gt;&lt;/EndNote&gt;</w:instrText>
      </w:r>
      <w:r w:rsidR="00F644AB" w:rsidRPr="00CB2B98">
        <w:fldChar w:fldCharType="separate"/>
      </w:r>
      <w:r w:rsidR="004C19F0" w:rsidRPr="00CB2B98">
        <w:rPr>
          <w:noProof/>
        </w:rPr>
        <w:t>[</w:t>
      </w:r>
      <w:hyperlink w:anchor="_ENREF_38" w:tooltip="Fonseca, 2012 #165" w:history="1">
        <w:r w:rsidR="00D17851" w:rsidRPr="00CB2B98">
          <w:rPr>
            <w:rStyle w:val="Hyperlink"/>
            <w:u w:val="none"/>
          </w:rPr>
          <w:t>38</w:t>
        </w:r>
      </w:hyperlink>
      <w:r w:rsidR="004C19F0" w:rsidRPr="00CB2B98">
        <w:rPr>
          <w:noProof/>
        </w:rPr>
        <w:t xml:space="preserve">, </w:t>
      </w:r>
      <w:hyperlink w:anchor="_ENREF_40" w:tooltip="Zhao, 2015 #119" w:history="1">
        <w:r w:rsidR="00D17851" w:rsidRPr="00CB2B98">
          <w:rPr>
            <w:rStyle w:val="Hyperlink"/>
            <w:u w:val="none"/>
          </w:rPr>
          <w:t>40</w:t>
        </w:r>
      </w:hyperlink>
      <w:r w:rsidR="004C19F0" w:rsidRPr="00CB2B98">
        <w:rPr>
          <w:noProof/>
        </w:rPr>
        <w:t>]</w:t>
      </w:r>
      <w:r w:rsidR="00F644AB" w:rsidRPr="00CB2B98">
        <w:fldChar w:fldCharType="end"/>
      </w:r>
      <w:r w:rsidR="00E6027A" w:rsidRPr="00CB2B98">
        <w:t xml:space="preserve">. </w:t>
      </w:r>
      <w:r w:rsidR="00D514FC" w:rsidRPr="00CB2B98">
        <w:t xml:space="preserve">However, </w:t>
      </w:r>
      <w:r w:rsidR="00794161" w:rsidRPr="00CB2B98">
        <w:t>the</w:t>
      </w:r>
      <w:r w:rsidR="00635E4A" w:rsidRPr="00CB2B98">
        <w:t xml:space="preserve"> voxelated particle</w:t>
      </w:r>
      <w:r w:rsidR="00794161" w:rsidRPr="00CB2B98">
        <w:t xml:space="preserve"> </w:t>
      </w:r>
      <w:r w:rsidR="003F7054" w:rsidRPr="00CB2B98">
        <w:t>surface has a saw-tooth patt</w:t>
      </w:r>
      <w:r w:rsidR="0044033B" w:rsidRPr="00CB2B98">
        <w:t>ern and overlapping voxels</w:t>
      </w:r>
      <w:r w:rsidR="00540878" w:rsidRPr="00CB2B98">
        <w:t xml:space="preserve">, </w:t>
      </w:r>
      <w:r w:rsidR="00B139EC" w:rsidRPr="00CB2B98">
        <w:t>leading</w:t>
      </w:r>
      <w:r w:rsidR="0044033B" w:rsidRPr="00CB2B98">
        <w:t xml:space="preserve"> to </w:t>
      </w:r>
      <w:r w:rsidR="00540878" w:rsidRPr="00CB2B98">
        <w:t>an</w:t>
      </w:r>
      <w:r w:rsidR="00BF173E" w:rsidRPr="00CB2B98">
        <w:t xml:space="preserve"> overestimation</w:t>
      </w:r>
      <w:r w:rsidR="00EC7889" w:rsidRPr="00CB2B98">
        <w:t xml:space="preserve"> </w:t>
      </w:r>
      <w:r w:rsidR="005269E6" w:rsidRPr="00CB2B98">
        <w:fldChar w:fldCharType="begin"/>
      </w:r>
      <w:r w:rsidR="00C13A59" w:rsidRPr="00CB2B98">
        <w:instrText xml:space="preserve"> ADDIN EN.CITE &lt;EndNote&gt;&lt;Cite&gt;&lt;Author&gt;Fonseca&lt;/Author&gt;&lt;Year&gt;2012&lt;/Year&gt;&lt;RecNum&gt;101&lt;/RecNum&gt;&lt;DisplayText&gt;[38]&lt;/DisplayText&gt;&lt;record&gt;&lt;rec-number&gt;101&lt;/rec-number&gt;&lt;foreign-keys&gt;&lt;key app="EN" db-id="rvwr2vxxd9szv3efd5t5f9db0pfrrr0pfz90" timestamp="1546831801"&gt;101&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ages&gt;712-722&lt;/pages&gt;&lt;volume&gt;52&lt;/volume&gt;&lt;number&gt;4&lt;/number&gt;&lt;dates&gt;&lt;year&gt;2012&lt;/year&gt;&lt;/dates&gt;&lt;isbn&gt;0038-0806&lt;/isbn&gt;&lt;urls&gt;&lt;/urls&gt;&lt;/record&gt;&lt;/Cite&gt;&lt;/EndNote&gt;</w:instrText>
      </w:r>
      <w:r w:rsidR="005269E6" w:rsidRPr="00CB2B98">
        <w:fldChar w:fldCharType="separate"/>
      </w:r>
      <w:r w:rsidR="004C19F0" w:rsidRPr="00CB2B98">
        <w:rPr>
          <w:noProof/>
        </w:rPr>
        <w:t>[</w:t>
      </w:r>
      <w:hyperlink w:anchor="_ENREF_38" w:tooltip="Fonseca, 2012 #165" w:history="1">
        <w:r w:rsidR="00D17851" w:rsidRPr="00CB2B98">
          <w:rPr>
            <w:rStyle w:val="Hyperlink"/>
            <w:u w:val="none"/>
          </w:rPr>
          <w:t>38</w:t>
        </w:r>
      </w:hyperlink>
      <w:r w:rsidR="004C19F0" w:rsidRPr="00CB2B98">
        <w:rPr>
          <w:noProof/>
        </w:rPr>
        <w:t>]</w:t>
      </w:r>
      <w:r w:rsidR="005269E6" w:rsidRPr="00CB2B98">
        <w:fldChar w:fldCharType="end"/>
      </w:r>
      <w:r w:rsidR="00BF173E" w:rsidRPr="00CB2B98">
        <w:t xml:space="preserve"> </w:t>
      </w:r>
      <w:r w:rsidR="00B139EC" w:rsidRPr="00CB2B98">
        <w:t xml:space="preserve">which means </w:t>
      </w:r>
      <w:r w:rsidR="00540878" w:rsidRPr="00CB2B98">
        <w:t>the computed value</w:t>
      </w:r>
      <w:r w:rsidR="00BF173E" w:rsidRPr="00CB2B98">
        <w:t xml:space="preserve"> may </w:t>
      </w:r>
      <w:r w:rsidR="00540878" w:rsidRPr="00CB2B98">
        <w:t xml:space="preserve">further </w:t>
      </w:r>
      <w:r w:rsidR="00BF173E" w:rsidRPr="00CB2B98">
        <w:t>affect the accuracy of measuring sphericity</w:t>
      </w:r>
      <w:r w:rsidR="00B41936" w:rsidRPr="00CB2B98">
        <w:t xml:space="preserve"> and roundness</w:t>
      </w:r>
      <w:r w:rsidR="00BF173E" w:rsidRPr="00CB2B98">
        <w:t xml:space="preserve">. </w:t>
      </w:r>
      <w:r w:rsidR="00CB6BDB" w:rsidRPr="00CB2B98">
        <w:t>Moreover</w:t>
      </w:r>
      <w:r w:rsidR="00BF173E" w:rsidRPr="00CB2B98">
        <w:t>,</w:t>
      </w:r>
      <w:r w:rsidR="005D63BF" w:rsidRPr="00CB2B98">
        <w:t xml:space="preserve"> since </w:t>
      </w:r>
      <w:r w:rsidR="00D57037" w:rsidRPr="00CB2B98">
        <w:t>3D roundness are widely accepted</w:t>
      </w:r>
      <w:r w:rsidR="00161843" w:rsidRPr="00CB2B98">
        <w:t xml:space="preserve"> </w:t>
      </w:r>
      <w:r w:rsidR="00302B8B" w:rsidRPr="00CB2B98">
        <w:fldChar w:fldCharType="begin"/>
      </w:r>
      <w:r w:rsidR="00C13A59" w:rsidRPr="00CB2B98">
        <w:instrText xml:space="preserve"> ADDIN EN.CITE &lt;EndNote&gt;&lt;Cite&gt;&lt;Author&gt;Wadell&lt;/Author&gt;&lt;Year&gt;1932&lt;/Year&gt;&lt;RecNum&gt;86&lt;/RecNum&gt;&lt;DisplayText&gt;[24, 27, 41]&lt;/DisplayText&gt;&lt;record&gt;&lt;rec-number&gt;86&lt;/rec-number&gt;&lt;foreign-keys&gt;&lt;key app="EN" db-id="rvwr2vxxd9szv3efd5t5f9db0pfrrr0pfz90" timestamp="1546814705"&gt;86&lt;/key&gt;&lt;/foreign-keys&gt;&lt;ref-type name="Journal Article"&gt;17&lt;/ref-type&gt;&lt;contributors&gt;&lt;authors&gt;&lt;author&gt;Wadell, Hakon&lt;/author&gt;&lt;/authors&gt;&lt;/contributors&gt;&lt;titles&gt;&lt;title&gt;Volume, shape, and roundness of rock particles&lt;/title&gt;&lt;secondary-title&gt;The Journal of Geology&lt;/secondary-title&gt;&lt;/titles&gt;&lt;pages&gt;443-451&lt;/pages&gt;&lt;volume&gt;40&lt;/volume&gt;&lt;number&gt;5&lt;/number&gt;&lt;dates&gt;&lt;year&gt;1932&lt;/year&gt;&lt;/dates&gt;&lt;isbn&gt;0022-1376&lt;/isbn&gt;&lt;urls&gt;&lt;/urls&gt;&lt;/record&gt;&lt;/Cite&gt;&lt;Cite&gt;&lt;Author&gt;Cho&lt;/Author&gt;&lt;Year&gt;2006&lt;/Year&gt;&lt;RecNum&gt;88&lt;/RecNum&gt;&lt;record&gt;&lt;rec-number&gt;88&lt;/rec-number&gt;&lt;foreign-keys&gt;&lt;key app="EN" db-id="rvwr2vxxd9szv3efd5t5f9db0pfrrr0pfz90" timestamp="1546815348"&gt;88&lt;/key&gt;&lt;/foreign-keys&gt;&lt;ref-type name="Journal Article"&gt;17&lt;/ref-type&gt;&lt;contributors&gt;&lt;authors&gt;&lt;author&gt;Cho, GC&lt;/author&gt;&lt;author&gt;Dodds, J&lt;/author&gt;&lt;author&gt;Santamarina, JC&lt;/author&gt;&lt;/authors&gt;&lt;/contributors&gt;&lt;titles&gt;&lt;title&gt;Particle Shape Effects on Packing Density&lt;/title&gt;&lt;secondary-title&gt;Stiffness and Strength of Natural and Crushed Sands-Internal Report, Georgia Institute of Technology, 33pp&lt;/secondary-title&gt;&lt;/titles&gt;&lt;dates&gt;&lt;year&gt;2006&lt;/year&gt;&lt;/dates&gt;&lt;urls&gt;&lt;/urls&gt;&lt;/record&gt;&lt;/Cite&gt;&lt;Cite&gt;&lt;Author&gt;Zhou&lt;/Author&gt;&lt;Year&gt;2017&lt;/Year&gt;&lt;RecNum&gt;130&lt;/RecNum&gt;&lt;record&gt;&lt;rec-number&gt;130&lt;/rec-number&gt;&lt;foreign-keys&gt;&lt;key app="EN" db-id="rvwr2vxxd9szv3efd5t5f9db0pfrrr0pfz90" timestamp="1546845672"&gt;130&lt;/key&gt;&lt;/foreign-keys&gt;&lt;ref-type name="Journal Article"&gt;17&lt;/ref-type&gt;&lt;contributors&gt;&lt;authors&gt;&lt;author&gt;Zhou, B&lt;/author&gt;&lt;author&gt;Wang, J&lt;/author&gt;&lt;author&gt;Wang, H&lt;/author&gt;&lt;/authors&gt;&lt;/contributors&gt;&lt;titles&gt;&lt;title&gt;Three-dimensional sphericity, roundness and fractal dimension of sand particles&lt;/title&gt;&lt;secondary-title&gt;Géotechnique&lt;/secondary-title&gt;&lt;/titles&gt;&lt;pages&gt;18-30&lt;/pages&gt;&lt;volume&gt;68&lt;/volume&gt;&lt;number&gt;1&lt;/number&gt;&lt;dates&gt;&lt;year&gt;2017&lt;/year&gt;&lt;/dates&gt;&lt;isbn&gt;1751-7656&lt;/isbn&gt;&lt;urls&gt;&lt;/urls&gt;&lt;/record&gt;&lt;/Cite&gt;&lt;/EndNote&gt;</w:instrText>
      </w:r>
      <w:r w:rsidR="00302B8B" w:rsidRPr="00CB2B98">
        <w:fldChar w:fldCharType="separate"/>
      </w:r>
      <w:r w:rsidR="004C19F0" w:rsidRPr="00CB2B98">
        <w:rPr>
          <w:noProof/>
        </w:rPr>
        <w:t>[</w:t>
      </w:r>
      <w:hyperlink w:anchor="_ENREF_24" w:tooltip="Wadell, 1932 #86" w:history="1">
        <w:r w:rsidR="00D17851" w:rsidRPr="00CB2B98">
          <w:rPr>
            <w:rStyle w:val="Hyperlink"/>
            <w:u w:val="none"/>
          </w:rPr>
          <w:t>24</w:t>
        </w:r>
      </w:hyperlink>
      <w:r w:rsidR="004C19F0" w:rsidRPr="00CB2B98">
        <w:rPr>
          <w:noProof/>
        </w:rPr>
        <w:t xml:space="preserve">, </w:t>
      </w:r>
      <w:hyperlink w:anchor="_ENREF_27" w:tooltip="Cho, 2006 #88" w:history="1">
        <w:r w:rsidR="00D17851" w:rsidRPr="00CB2B98">
          <w:rPr>
            <w:rStyle w:val="Hyperlink"/>
            <w:u w:val="none"/>
          </w:rPr>
          <w:t>27</w:t>
        </w:r>
      </w:hyperlink>
      <w:r w:rsidR="004C19F0" w:rsidRPr="00CB2B98">
        <w:rPr>
          <w:noProof/>
        </w:rPr>
        <w:t xml:space="preserve">, </w:t>
      </w:r>
      <w:hyperlink w:anchor="_ENREF_41" w:tooltip="Zhou, 2017 #130" w:history="1">
        <w:r w:rsidR="00D17851" w:rsidRPr="00CB2B98">
          <w:rPr>
            <w:rStyle w:val="Hyperlink"/>
            <w:u w:val="none"/>
          </w:rPr>
          <w:t>41</w:t>
        </w:r>
      </w:hyperlink>
      <w:r w:rsidR="004C19F0" w:rsidRPr="00CB2B98">
        <w:rPr>
          <w:noProof/>
        </w:rPr>
        <w:t>]</w:t>
      </w:r>
      <w:r w:rsidR="00302B8B" w:rsidRPr="00CB2B98">
        <w:fldChar w:fldCharType="end"/>
      </w:r>
      <w:r w:rsidR="00D57037" w:rsidRPr="00CB2B98">
        <w:t xml:space="preserve"> as the ratio of </w:t>
      </w:r>
      <w:r w:rsidR="00161843" w:rsidRPr="00CB2B98">
        <w:t>the average radius of the particle corners and the radius of the maximum inscribed circle</w:t>
      </w:r>
      <w:r w:rsidR="00B62856" w:rsidRPr="00CB2B98">
        <w:t xml:space="preserve">, </w:t>
      </w:r>
      <w:r w:rsidR="00BF173E" w:rsidRPr="00CB2B98">
        <w:t xml:space="preserve">the voxel-constructed particle surface cannot be used to </w:t>
      </w:r>
      <w:r w:rsidR="00BB3816" w:rsidRPr="00CB2B98">
        <w:t>calculate</w:t>
      </w:r>
      <w:r w:rsidR="00BF173E" w:rsidRPr="00CB2B98">
        <w:t xml:space="preserve"> </w:t>
      </w:r>
      <w:r w:rsidR="007F1BAC" w:rsidRPr="00CB2B98">
        <w:t xml:space="preserve">the </w:t>
      </w:r>
      <w:r w:rsidR="00BF173E" w:rsidRPr="00CB2B98">
        <w:t xml:space="preserve">correct curvature </w:t>
      </w:r>
      <w:r w:rsidR="00BB3816" w:rsidRPr="00CB2B98">
        <w:t>for identifying the corners</w:t>
      </w:r>
      <w:r w:rsidR="00BF173E" w:rsidRPr="00CB2B98">
        <w:t xml:space="preserve">. Consequently, smoothing the voxel-constructed particles </w:t>
      </w:r>
      <w:r w:rsidR="007563EE" w:rsidRPr="00CB2B98">
        <w:t xml:space="preserve">before calculating the 3D sphericity and roundness </w:t>
      </w:r>
      <w:r w:rsidR="00BF173E" w:rsidRPr="00CB2B98">
        <w:t xml:space="preserve">is </w:t>
      </w:r>
      <w:r w:rsidR="00D41B8F" w:rsidRPr="00CB2B98">
        <w:t>required</w:t>
      </w:r>
      <w:r w:rsidR="00BF173E" w:rsidRPr="00CB2B98">
        <w:t>.</w:t>
      </w:r>
      <w:r w:rsidR="003E0891" w:rsidRPr="00CB2B98">
        <w:t xml:space="preserve"> These</w:t>
      </w:r>
      <w:r w:rsidR="00314064" w:rsidRPr="00CB2B98">
        <w:t xml:space="preserve"> issues will be address</w:t>
      </w:r>
      <w:r w:rsidR="00FE0D03" w:rsidRPr="00CB2B98">
        <w:t>ed</w:t>
      </w:r>
      <w:r w:rsidR="00314064" w:rsidRPr="00CB2B98">
        <w:t xml:space="preserve"> in the present study.</w:t>
      </w:r>
    </w:p>
    <w:p w14:paraId="2E6E0B4A" w14:textId="3525AEF3" w:rsidR="00E34588" w:rsidRPr="00CB2B98" w:rsidRDefault="00C87FC8" w:rsidP="004D476C">
      <w:pPr>
        <w:pStyle w:val="BodyText"/>
      </w:pPr>
      <w:r w:rsidRPr="00CB2B98">
        <w:t xml:space="preserve">The </w:t>
      </w:r>
      <w:r w:rsidR="0049419B" w:rsidRPr="00CB2B98">
        <w:t xml:space="preserve">study aims to investigate the effect of particle shape on </w:t>
      </w:r>
      <w:r w:rsidR="00FE0D03" w:rsidRPr="00CB2B98">
        <w:t xml:space="preserve">the </w:t>
      </w:r>
      <w:r w:rsidR="00314064" w:rsidRPr="00CB2B98">
        <w:t xml:space="preserve">effective thermal conductivity </w:t>
      </w:r>
      <w:r w:rsidR="0049419B" w:rsidRPr="00CB2B98">
        <w:t xml:space="preserve">of granular materials. </w:t>
      </w:r>
      <w:bookmarkStart w:id="23" w:name="OLE_LINK44"/>
      <w:bookmarkStart w:id="24" w:name="OLE_LINK50"/>
      <w:r w:rsidR="00FD7A28" w:rsidRPr="00CB2B98">
        <w:t>To achieve this</w:t>
      </w:r>
      <w:r w:rsidR="00D75963" w:rsidRPr="00CB2B98">
        <w:t>,</w:t>
      </w:r>
      <w:r w:rsidR="0049419B" w:rsidRPr="00CB2B98">
        <w:t xml:space="preserve"> </w:t>
      </w:r>
      <w:bookmarkEnd w:id="23"/>
      <w:bookmarkEnd w:id="24"/>
      <w:r w:rsidR="0049419B" w:rsidRPr="00CB2B98">
        <w:t xml:space="preserve">various </w:t>
      </w:r>
      <w:r w:rsidR="008F4CD3" w:rsidRPr="00CB2B98">
        <w:t>particle shape descriptors</w:t>
      </w:r>
      <w:r w:rsidR="0030621C" w:rsidRPr="00CB2B98">
        <w:t xml:space="preserve"> are compared </w:t>
      </w:r>
      <w:r w:rsidR="00095C95" w:rsidRPr="00CB2B98">
        <w:t xml:space="preserve">to then </w:t>
      </w:r>
      <w:r w:rsidR="008F4CD3" w:rsidRPr="00CB2B98">
        <w:t>determine</w:t>
      </w:r>
      <w:r w:rsidR="00095C95" w:rsidRPr="00CB2B98">
        <w:t xml:space="preserve"> a combination of shape descriptors that can </w:t>
      </w:r>
      <w:proofErr w:type="gramStart"/>
      <w:r w:rsidR="00095C95" w:rsidRPr="00CB2B98">
        <w:t xml:space="preserve">actually </w:t>
      </w:r>
      <w:r w:rsidR="008F4CD3" w:rsidRPr="00CB2B98">
        <w:t>cover</w:t>
      </w:r>
      <w:proofErr w:type="gramEnd"/>
      <w:r w:rsidR="008F4CD3" w:rsidRPr="00CB2B98">
        <w:t xml:space="preserve"> </w:t>
      </w:r>
      <w:r w:rsidR="00C57AB0" w:rsidRPr="00CB2B98">
        <w:t xml:space="preserve">particle with </w:t>
      </w:r>
      <w:r w:rsidR="008F4CD3" w:rsidRPr="00CB2B98">
        <w:t xml:space="preserve">a wide range of </w:t>
      </w:r>
      <w:r w:rsidR="00B34A7B" w:rsidRPr="00CB2B98">
        <w:rPr>
          <w:noProof/>
        </w:rPr>
        <w:t>different</w:t>
      </w:r>
      <w:r w:rsidR="008F4CD3" w:rsidRPr="00CB2B98">
        <w:t xml:space="preserve"> shape</w:t>
      </w:r>
      <w:r w:rsidR="004D476C" w:rsidRPr="00CB2B98">
        <w:t>s</w:t>
      </w:r>
      <w:r w:rsidR="008F4CD3" w:rsidRPr="00CB2B98">
        <w:t xml:space="preserve">. </w:t>
      </w:r>
      <w:r w:rsidR="00913E97" w:rsidRPr="00CB2B98">
        <w:t>Moreover</w:t>
      </w:r>
      <w:r w:rsidR="0053798B" w:rsidRPr="00CB2B98">
        <w:t xml:space="preserve">, the </w:t>
      </w:r>
      <w:r w:rsidR="005F54E2" w:rsidRPr="00CB2B98">
        <w:t>theories</w:t>
      </w:r>
      <w:r w:rsidR="0053798B" w:rsidRPr="00CB2B98">
        <w:t xml:space="preserve"> </w:t>
      </w:r>
      <w:r w:rsidR="005F54E2" w:rsidRPr="00CB2B98">
        <w:t xml:space="preserve">used </w:t>
      </w:r>
      <w:r w:rsidR="0053798B" w:rsidRPr="00CB2B98">
        <w:t>to compute the selected particle sh</w:t>
      </w:r>
      <w:r w:rsidR="00E74C0C" w:rsidRPr="00CB2B98">
        <w:t xml:space="preserve">ape descriptors are explained. </w:t>
      </w:r>
      <w:r w:rsidR="00E95EB6" w:rsidRPr="00CB2B98">
        <w:t xml:space="preserve"> </w:t>
      </w:r>
      <w:r w:rsidR="00835F17" w:rsidRPr="00CB2B98">
        <w:t>A</w:t>
      </w:r>
      <w:r w:rsidR="00E95EB6" w:rsidRPr="00CB2B98">
        <w:t xml:space="preserve"> framework </w:t>
      </w:r>
      <w:r w:rsidR="003601BD" w:rsidRPr="00CB2B98">
        <w:t>is</w:t>
      </w:r>
      <w:r w:rsidR="00E95EB6" w:rsidRPr="00CB2B98">
        <w:t xml:space="preserve"> introduced to generate individual smooth particles </w:t>
      </w:r>
      <w:r w:rsidR="003601BD" w:rsidRPr="00CB2B98">
        <w:t>based on CT images</w:t>
      </w:r>
      <w:r w:rsidR="00835F17" w:rsidRPr="00CB2B98">
        <w:t xml:space="preserve"> and the methodology is exemplified using five real sand packings</w:t>
      </w:r>
      <w:r w:rsidR="007853FB" w:rsidRPr="00CB2B98">
        <w:t xml:space="preserve">. </w:t>
      </w:r>
      <w:r w:rsidR="003E17D4" w:rsidRPr="00CB2B98">
        <w:t xml:space="preserve">The </w:t>
      </w:r>
      <w:r w:rsidR="007853FB" w:rsidRPr="00CB2B98">
        <w:t xml:space="preserve">experimental and numerical methods used to measure the </w:t>
      </w:r>
      <w:r w:rsidR="003E17D4" w:rsidRPr="00CB2B98">
        <w:t xml:space="preserve">effective thermal </w:t>
      </w:r>
      <w:r w:rsidR="009D5DC5" w:rsidRPr="00CB2B98">
        <w:t>conductivity</w:t>
      </w:r>
      <w:r w:rsidR="003E17D4" w:rsidRPr="00CB2B98">
        <w:t xml:space="preserve"> </w:t>
      </w:r>
      <w:r w:rsidR="007853FB" w:rsidRPr="00CB2B98">
        <w:t>are explained</w:t>
      </w:r>
      <w:r w:rsidR="003E17D4" w:rsidRPr="00CB2B98">
        <w:t xml:space="preserve"> in detail,</w:t>
      </w:r>
      <w:r w:rsidR="007853FB" w:rsidRPr="00CB2B98">
        <w:t xml:space="preserve"> followed by </w:t>
      </w:r>
      <w:r w:rsidR="007853FB" w:rsidRPr="00CB2B98">
        <w:rPr>
          <w:rFonts w:hint="eastAsia"/>
        </w:rPr>
        <w:t>q</w:t>
      </w:r>
      <w:r w:rsidR="007853FB" w:rsidRPr="00CB2B98">
        <w:t xml:space="preserve">uantitative analysis </w:t>
      </w:r>
      <w:r w:rsidR="00973D34" w:rsidRPr="00CB2B98">
        <w:t xml:space="preserve">on </w:t>
      </w:r>
      <w:r w:rsidR="007853FB" w:rsidRPr="00CB2B98">
        <w:t xml:space="preserve">how </w:t>
      </w:r>
      <w:r w:rsidR="00165BC2" w:rsidRPr="00CB2B98">
        <w:t xml:space="preserve">and why </w:t>
      </w:r>
      <w:r w:rsidR="007853FB" w:rsidRPr="00CB2B98">
        <w:t xml:space="preserve">particle shape </w:t>
      </w:r>
      <w:r w:rsidR="00165BC2" w:rsidRPr="00CB2B98">
        <w:t xml:space="preserve">and microstructure </w:t>
      </w:r>
      <w:r w:rsidR="007853FB" w:rsidRPr="00CB2B98">
        <w:t xml:space="preserve">affect </w:t>
      </w:r>
      <w:r w:rsidR="00165BC2" w:rsidRPr="00CB2B98">
        <w:t>heat transfer</w:t>
      </w:r>
      <w:r w:rsidR="00601C89" w:rsidRPr="00CB2B98">
        <w:t xml:space="preserve"> in granular materials</w:t>
      </w:r>
      <w:r w:rsidR="007853FB" w:rsidRPr="00CB2B98">
        <w:t>.</w:t>
      </w:r>
    </w:p>
    <w:p w14:paraId="764DAD73" w14:textId="29319F38" w:rsidR="00982C5F" w:rsidRPr="00CB2B98" w:rsidRDefault="000C08B9" w:rsidP="008B7518">
      <w:pPr>
        <w:pStyle w:val="Heading1"/>
      </w:pPr>
      <w:r w:rsidRPr="00CB2B98">
        <w:t>P</w:t>
      </w:r>
      <w:r w:rsidR="00600F07" w:rsidRPr="00CB2B98">
        <w:t xml:space="preserve">article </w:t>
      </w:r>
      <w:r w:rsidR="007853FB" w:rsidRPr="00CB2B98">
        <w:t xml:space="preserve">shape </w:t>
      </w:r>
      <w:r w:rsidR="00600F07" w:rsidRPr="00CB2B98">
        <w:t>descriptors</w:t>
      </w:r>
    </w:p>
    <w:p w14:paraId="2C5C2FDC" w14:textId="1B626678" w:rsidR="00631290" w:rsidRPr="00CB2B98" w:rsidRDefault="00D021F8" w:rsidP="004D476C">
      <w:pPr>
        <w:pStyle w:val="BodyText"/>
        <w:rPr>
          <w:noProof/>
        </w:rPr>
      </w:pPr>
      <w:r w:rsidRPr="00CB2B98">
        <w:t xml:space="preserve">Particle shape can be </w:t>
      </w:r>
      <w:r w:rsidR="00BD7B6F" w:rsidRPr="00CB2B98">
        <w:t xml:space="preserve">generally </w:t>
      </w:r>
      <w:r w:rsidRPr="00CB2B98">
        <w:t xml:space="preserve">described </w:t>
      </w:r>
      <w:r w:rsidR="00922C83" w:rsidRPr="00CB2B98">
        <w:t xml:space="preserve">at </w:t>
      </w:r>
      <w:r w:rsidRPr="00CB2B98">
        <w:t>three</w:t>
      </w:r>
      <w:r w:rsidR="006E2BA7" w:rsidRPr="00CB2B98">
        <w:t xml:space="preserve"> different length</w:t>
      </w:r>
      <w:r w:rsidRPr="00CB2B98">
        <w:t xml:space="preserve"> scale</w:t>
      </w:r>
      <w:r w:rsidR="004C09DC" w:rsidRPr="00CB2B98">
        <w:t>s</w:t>
      </w:r>
      <w:r w:rsidR="00153DC0" w:rsidRPr="00CB2B98">
        <w:t xml:space="preserve"> </w:t>
      </w:r>
      <w:r w:rsidR="00BD1E16" w:rsidRPr="00CB2B98">
        <w:fldChar w:fldCharType="begin"/>
      </w:r>
      <w:r w:rsidR="002C24DF" w:rsidRPr="00CB2B98">
        <w:instrText xml:space="preserve"> ADDIN EN.CITE &lt;EndNote&gt;&lt;Cite&gt;&lt;Author&gt;Santamarina&lt;/Author&gt;&lt;Year&gt;2004&lt;/Year&gt;&lt;RecNum&gt;120&lt;/RecNum&gt;&lt;DisplayText&gt;[7]&lt;/DisplayText&gt;&lt;record&gt;&lt;rec-number&gt;120&lt;/rec-number&gt;&lt;foreign-keys&gt;&lt;key app="EN" db-id="rvwr2vxxd9szv3efd5t5f9db0pfrrr0pfz90" timestamp="1546836427"&gt;120&lt;/key&gt;&lt;/foreign-keys&gt;&lt;ref-type name="Conference Proceedings"&gt;10&lt;/ref-type&gt;&lt;contributors&gt;&lt;authors&gt;&lt;author&gt;Santamarina, JC&lt;/author&gt;&lt;author&gt;Cho, Gye-Chun&lt;/author&gt;&lt;/authors&gt;&lt;/contributors&gt;&lt;titles&gt;&lt;title&gt;Soil behaviour: The role of particle shape&lt;/title&gt;&lt;secondary-title&gt;Advances in geotechnical engineering: The skempton conference&lt;/secondary-title&gt;&lt;/titles&gt;&lt;pages&gt;604-617&lt;/pages&gt;&lt;volume&gt;1&lt;/volume&gt;&lt;dates&gt;&lt;year&gt;2004&lt;/year&gt;&lt;/dates&gt;&lt;publisher&gt;Citeseer&lt;/publisher&gt;&lt;urls&gt;&lt;/urls&gt;&lt;/record&gt;&lt;/Cite&gt;&lt;/EndNote&gt;</w:instrText>
      </w:r>
      <w:r w:rsidR="00BD1E16" w:rsidRPr="00CB2B98">
        <w:fldChar w:fldCharType="separate"/>
      </w:r>
      <w:r w:rsidR="002C24DF" w:rsidRPr="00CB2B98">
        <w:rPr>
          <w:noProof/>
        </w:rPr>
        <w:t>[</w:t>
      </w:r>
      <w:hyperlink w:anchor="_ENREF_7" w:tooltip="Santamarina, 2004 #120" w:history="1">
        <w:r w:rsidR="00D17851" w:rsidRPr="00CB2B98">
          <w:rPr>
            <w:rStyle w:val="Hyperlink"/>
            <w:u w:val="none"/>
          </w:rPr>
          <w:t>7</w:t>
        </w:r>
      </w:hyperlink>
      <w:r w:rsidR="002C24DF" w:rsidRPr="00CB2B98">
        <w:rPr>
          <w:noProof/>
        </w:rPr>
        <w:t>]</w:t>
      </w:r>
      <w:r w:rsidR="00BD1E16" w:rsidRPr="00CB2B98">
        <w:fldChar w:fldCharType="end"/>
      </w:r>
      <w:r w:rsidR="00BD1E16" w:rsidRPr="00CB2B98">
        <w:t xml:space="preserve"> </w:t>
      </w:r>
      <w:r w:rsidR="00153DC0" w:rsidRPr="00CB2B98">
        <w:t>(</w:t>
      </w:r>
      <w:r w:rsidR="00153DC0" w:rsidRPr="00CB2B98">
        <w:fldChar w:fldCharType="begin"/>
      </w:r>
      <w:r w:rsidR="00153DC0" w:rsidRPr="00CB2B98">
        <w:instrText xml:space="preserve"> REF _Ref534123476 \h </w:instrText>
      </w:r>
      <w:r w:rsidR="00F82162" w:rsidRPr="00CB2B98">
        <w:instrText xml:space="preserve"> \* MERGEFORMAT </w:instrText>
      </w:r>
      <w:r w:rsidR="00153DC0" w:rsidRPr="00CB2B98">
        <w:fldChar w:fldCharType="separate"/>
      </w:r>
      <w:r w:rsidR="002D5751" w:rsidRPr="00CB2B98">
        <w:t xml:space="preserve">Fig. </w:t>
      </w:r>
      <w:r w:rsidR="002D5751" w:rsidRPr="00CB2B98">
        <w:rPr>
          <w:noProof/>
        </w:rPr>
        <w:t>1</w:t>
      </w:r>
      <w:r w:rsidR="00153DC0" w:rsidRPr="00CB2B98">
        <w:fldChar w:fldCharType="end"/>
      </w:r>
      <w:r w:rsidR="00153DC0" w:rsidRPr="00CB2B98">
        <w:t>)</w:t>
      </w:r>
      <w:r w:rsidRPr="00CB2B98">
        <w:t>: Sphericity/Elongation, Roundness/Angularity</w:t>
      </w:r>
      <w:r w:rsidR="004A0B91" w:rsidRPr="00CB2B98">
        <w:t xml:space="preserve"> </w:t>
      </w:r>
      <w:r w:rsidRPr="00CB2B98">
        <w:t xml:space="preserve">and Smoothness/Roughness. </w:t>
      </w:r>
      <w:r w:rsidR="00D7739E" w:rsidRPr="00CB2B98">
        <w:t xml:space="preserve">At the </w:t>
      </w:r>
      <w:r w:rsidR="007E133F" w:rsidRPr="00CB2B98">
        <w:t xml:space="preserve">scale of the </w:t>
      </w:r>
      <w:r w:rsidR="007E133F" w:rsidRPr="00CB2B98">
        <w:lastRenderedPageBreak/>
        <w:t xml:space="preserve">equivalent particle diameter, </w:t>
      </w:r>
      <w:r w:rsidR="00931498" w:rsidRPr="00CB2B98">
        <w:t>s</w:t>
      </w:r>
      <w:r w:rsidR="00C93519" w:rsidRPr="00CB2B98">
        <w:t>phericity indicates</w:t>
      </w:r>
      <w:r w:rsidR="00BD1E16" w:rsidRPr="00CB2B98">
        <w:t xml:space="preserve"> the global form</w:t>
      </w:r>
      <w:r w:rsidR="00F73B70" w:rsidRPr="00CB2B98">
        <w:t xml:space="preserve"> of the particle</w:t>
      </w:r>
      <w:r w:rsidR="00BD1E16" w:rsidRPr="00CB2B98">
        <w:t xml:space="preserve"> and describes</w:t>
      </w:r>
      <w:r w:rsidR="00C93519" w:rsidRPr="00CB2B98">
        <w:t xml:space="preserve"> the proximity of a particle to a sphere while elongation describes the </w:t>
      </w:r>
      <w:r w:rsidR="00C93519" w:rsidRPr="00CB2B98">
        <w:rPr>
          <w:rFonts w:hint="eastAsia"/>
        </w:rPr>
        <w:t>opp</w:t>
      </w:r>
      <w:r w:rsidR="00C93519" w:rsidRPr="00CB2B98">
        <w:t xml:space="preserve">osite trend. </w:t>
      </w:r>
      <w:r w:rsidR="004D5CBF" w:rsidRPr="00CB2B98">
        <w:t xml:space="preserve">At </w:t>
      </w:r>
      <w:r w:rsidR="00E13A8B" w:rsidRPr="00CB2B98">
        <w:t>approximately</w:t>
      </w:r>
      <w:r w:rsidR="004D5CBF" w:rsidRPr="00CB2B98">
        <w:t xml:space="preserve"> one tenth of the scale</w:t>
      </w:r>
      <w:r w:rsidR="00E668F8" w:rsidRPr="00CB2B98">
        <w:t xml:space="preserve"> of the equivalent particle diameter, r</w:t>
      </w:r>
      <w:r w:rsidR="00C93519" w:rsidRPr="00CB2B98">
        <w:t>oundness</w:t>
      </w:r>
      <w:r w:rsidR="00F86195" w:rsidRPr="00CB2B98">
        <w:t xml:space="preserve"> characterises the </w:t>
      </w:r>
      <w:r w:rsidR="00B23D70" w:rsidRPr="00CB2B98">
        <w:t>particle</w:t>
      </w:r>
      <w:r w:rsidR="00F86195" w:rsidRPr="00CB2B98">
        <w:t xml:space="preserve"> s</w:t>
      </w:r>
      <w:r w:rsidR="00B23D70" w:rsidRPr="00CB2B98">
        <w:t xml:space="preserve">hape at </w:t>
      </w:r>
      <w:r w:rsidR="00F15570" w:rsidRPr="00CB2B98">
        <w:t xml:space="preserve">a </w:t>
      </w:r>
      <w:r w:rsidR="0013075A" w:rsidRPr="00CB2B98">
        <w:t>smaller s</w:t>
      </w:r>
      <w:r w:rsidR="00B23D70" w:rsidRPr="00CB2B98">
        <w:t xml:space="preserve">cale than </w:t>
      </w:r>
      <w:r w:rsidR="003B3DA6" w:rsidRPr="00CB2B98">
        <w:t xml:space="preserve">the scale of sphericity. </w:t>
      </w:r>
      <w:r w:rsidR="002F3F6B" w:rsidRPr="00CB2B98">
        <w:t xml:space="preserve"> </w:t>
      </w:r>
      <w:r w:rsidR="00B23D70" w:rsidRPr="00CB2B98">
        <w:t>Roundness</w:t>
      </w:r>
      <w:r w:rsidR="002F3F6B" w:rsidRPr="00CB2B98">
        <w:t xml:space="preserve"> is a local </w:t>
      </w:r>
      <w:r w:rsidR="00BD1E16" w:rsidRPr="00CB2B98">
        <w:t xml:space="preserve">feature and </w:t>
      </w:r>
      <w:r w:rsidR="00C93519" w:rsidRPr="00CB2B98">
        <w:t xml:space="preserve">represents the </w:t>
      </w:r>
      <w:r w:rsidR="00C93519" w:rsidRPr="00CB2B98">
        <w:rPr>
          <w:noProof/>
        </w:rPr>
        <w:t>ex</w:t>
      </w:r>
      <w:r w:rsidR="005318B6" w:rsidRPr="00CB2B98">
        <w:rPr>
          <w:noProof/>
        </w:rPr>
        <w:t>tent</w:t>
      </w:r>
      <w:r w:rsidR="00C93519" w:rsidRPr="00CB2B98">
        <w:t xml:space="preserve"> to which the corners and </w:t>
      </w:r>
      <w:r w:rsidR="00C93519" w:rsidRPr="00CB2B98">
        <w:rPr>
          <w:noProof/>
        </w:rPr>
        <w:t>edges</w:t>
      </w:r>
      <w:r w:rsidR="00784BDD" w:rsidRPr="00CB2B98">
        <w:rPr>
          <w:noProof/>
        </w:rPr>
        <w:t xml:space="preserve"> of the particle</w:t>
      </w:r>
      <w:r w:rsidR="00C93519" w:rsidRPr="00CB2B98">
        <w:t xml:space="preserve"> have been rounded</w:t>
      </w:r>
      <w:r w:rsidR="00E562E8" w:rsidRPr="00CB2B98">
        <w:t xml:space="preserve">, </w:t>
      </w:r>
      <w:r w:rsidR="00B410B0" w:rsidRPr="00CB2B98">
        <w:t>its</w:t>
      </w:r>
      <w:r w:rsidR="00E562E8" w:rsidRPr="00CB2B98">
        <w:t xml:space="preserve"> </w:t>
      </w:r>
      <w:r w:rsidR="00B410B0" w:rsidRPr="00CB2B98">
        <w:t>counterparty</w:t>
      </w:r>
      <w:r w:rsidR="00E562E8" w:rsidRPr="00CB2B98">
        <w:t xml:space="preserve"> is known as </w:t>
      </w:r>
      <w:r w:rsidR="00C93519" w:rsidRPr="00CB2B98">
        <w:t xml:space="preserve">angularity. </w:t>
      </w:r>
      <w:bookmarkStart w:id="25" w:name="OLE_LINK31"/>
      <w:r w:rsidR="00C93519" w:rsidRPr="00CB2B98">
        <w:rPr>
          <w:noProof/>
        </w:rPr>
        <w:t>Smooth</w:t>
      </w:r>
      <w:r w:rsidR="005318B6" w:rsidRPr="00CB2B98">
        <w:rPr>
          <w:noProof/>
        </w:rPr>
        <w:t>n</w:t>
      </w:r>
      <w:r w:rsidR="00C93519" w:rsidRPr="00CB2B98">
        <w:rPr>
          <w:noProof/>
        </w:rPr>
        <w:t>ess</w:t>
      </w:r>
      <w:r w:rsidR="00BA6F06" w:rsidRPr="00CB2B98">
        <w:t xml:space="preserve"> or roughness</w:t>
      </w:r>
      <w:r w:rsidR="00C93519" w:rsidRPr="00CB2B98">
        <w:t xml:space="preserve"> describe</w:t>
      </w:r>
      <w:r w:rsidR="001871DE" w:rsidRPr="00CB2B98">
        <w:t>s the smalle</w:t>
      </w:r>
      <w:r w:rsidR="00CD5BF7" w:rsidRPr="00CB2B98">
        <w:t>st</w:t>
      </w:r>
      <w:r w:rsidR="001871DE" w:rsidRPr="00CB2B98">
        <w:t xml:space="preserve"> scale</w:t>
      </w:r>
      <w:r w:rsidR="00C93519" w:rsidRPr="00CB2B98">
        <w:t xml:space="preserve"> and indicates the </w:t>
      </w:r>
      <w:r w:rsidR="00C93519" w:rsidRPr="00CB2B98">
        <w:rPr>
          <w:noProof/>
        </w:rPr>
        <w:t>platenenss</w:t>
      </w:r>
      <w:r w:rsidR="00C93519" w:rsidRPr="00CB2B98">
        <w:t xml:space="preserve"> of the particle surface. </w:t>
      </w:r>
      <w:r w:rsidR="00892A85" w:rsidRPr="00CB2B98">
        <w:t xml:space="preserve">Since </w:t>
      </w:r>
      <w:r w:rsidR="0064142C" w:rsidRPr="00CB2B98">
        <w:t xml:space="preserve">images with </w:t>
      </w:r>
      <w:r w:rsidR="00892A85" w:rsidRPr="00CB2B98">
        <w:t>resolution</w:t>
      </w:r>
      <w:r w:rsidR="0064142C" w:rsidRPr="00CB2B98">
        <w:t xml:space="preserve"> higher than 1 </w:t>
      </w:r>
      <w:bookmarkStart w:id="26" w:name="OLE_LINK45"/>
      <w:bookmarkStart w:id="27" w:name="OLE_LINK46"/>
      <w:bookmarkStart w:id="28" w:name="OLE_LINK47"/>
      <m:oMath>
        <m:r>
          <m:rPr>
            <m:sty m:val="p"/>
          </m:rPr>
          <w:rPr>
            <w:rFonts w:ascii="Cambria Math" w:hAnsi="Cambria Math"/>
          </w:rPr>
          <m:t>μm</m:t>
        </m:r>
      </m:oMath>
      <w:bookmarkEnd w:id="26"/>
      <w:bookmarkEnd w:id="27"/>
      <w:bookmarkEnd w:id="28"/>
      <w:r w:rsidR="00892A85" w:rsidRPr="00CB2B98">
        <w:t xml:space="preserve"> </w:t>
      </w:r>
      <w:r w:rsidR="0064142C" w:rsidRPr="00CB2B98">
        <w:fldChar w:fldCharType="begin"/>
      </w:r>
      <w:r w:rsidR="004C19F0" w:rsidRPr="00CB2B98">
        <w:instrText xml:space="preserve"> ADDIN EN.CITE &lt;EndNote&gt;&lt;Cite&gt;&lt;Author&gt;Kerckhofs&lt;/Author&gt;&lt;Year&gt;2012&lt;/Year&gt;&lt;RecNum&gt;132&lt;/RecNum&gt;&lt;DisplayText&gt;[42]&lt;/DisplayText&gt;&lt;record&gt;&lt;rec-number&gt;132&lt;/rec-number&gt;&lt;foreign-keys&gt;&lt;key app="EN" db-id="rvwr2vxxd9szv3efd5t5f9db0pfrrr0pfz90" timestamp="1546847593"&gt;132&lt;/key&gt;&lt;/foreign-keys&gt;&lt;ref-type name="Conference Proceedings"&gt;10&lt;/ref-type&gt;&lt;contributors&gt;&lt;authors&gt;&lt;author&gt;Kerckhofs, Greet&lt;/author&gt;&lt;author&gt;Pyka, Grzegorz&lt;/author&gt;&lt;author&gt;Moesen, Maarten&lt;/author&gt;&lt;author&gt;Schrooten, Jan&lt;/author&gt;&lt;author&gt;Wevers, Martine&lt;/author&gt;&lt;/authors&gt;&lt;/contributors&gt;&lt;titles&gt;&lt;title&gt;High-resolution micro-CT as a tool for 3D surface roughness measurement of 3D additive manufactured porous structures&lt;/title&gt;&lt;secondary-title&gt;iCT Conf&lt;/secondary-title&gt;&lt;/titles&gt;&lt;pages&gt;77-83&lt;/pages&gt;&lt;dates&gt;&lt;year&gt;2012&lt;/year&gt;&lt;/dates&gt;&lt;urls&gt;&lt;/urls&gt;&lt;/record&gt;&lt;/Cite&gt;&lt;/EndNote&gt;</w:instrText>
      </w:r>
      <w:r w:rsidR="0064142C" w:rsidRPr="00CB2B98">
        <w:fldChar w:fldCharType="separate"/>
      </w:r>
      <w:r w:rsidR="004C19F0" w:rsidRPr="00CB2B98">
        <w:rPr>
          <w:noProof/>
        </w:rPr>
        <w:t>[</w:t>
      </w:r>
      <w:hyperlink w:anchor="_ENREF_42" w:tooltip="Kerckhofs, 2012 #132" w:history="1">
        <w:r w:rsidR="00D17851" w:rsidRPr="00CB2B98">
          <w:rPr>
            <w:rStyle w:val="Hyperlink"/>
            <w:u w:val="none"/>
          </w:rPr>
          <w:t>42</w:t>
        </w:r>
      </w:hyperlink>
      <w:r w:rsidR="004C19F0" w:rsidRPr="00CB2B98">
        <w:rPr>
          <w:noProof/>
        </w:rPr>
        <w:t>]</w:t>
      </w:r>
      <w:r w:rsidR="0064142C" w:rsidRPr="00CB2B98">
        <w:fldChar w:fldCharType="end"/>
      </w:r>
      <w:r w:rsidR="0064142C" w:rsidRPr="00CB2B98">
        <w:t xml:space="preserve"> </w:t>
      </w:r>
      <w:r w:rsidR="00892A85" w:rsidRPr="00CB2B98">
        <w:t xml:space="preserve">are </w:t>
      </w:r>
      <w:r w:rsidR="00A20043" w:rsidRPr="00CB2B98">
        <w:t xml:space="preserve">typically </w:t>
      </w:r>
      <w:r w:rsidR="00892A85" w:rsidRPr="00CB2B98">
        <w:t xml:space="preserve">required to </w:t>
      </w:r>
      <w:r w:rsidR="0064142C" w:rsidRPr="00CB2B98">
        <w:t>calculate the roughness</w:t>
      </w:r>
      <w:r w:rsidR="002766DC" w:rsidRPr="00CB2B98">
        <w:t xml:space="preserve">, </w:t>
      </w:r>
      <w:r w:rsidR="00892A85" w:rsidRPr="00CB2B98">
        <w:t xml:space="preserve"> </w:t>
      </w:r>
      <w:r w:rsidR="002766DC" w:rsidRPr="00CB2B98">
        <w:rPr>
          <w:noProof/>
        </w:rPr>
        <w:t>the present work focuses on the implementation of sphericity and roundness because the resolution of CT</w:t>
      </w:r>
      <w:r w:rsidR="00283D99" w:rsidRPr="00CB2B98">
        <w:rPr>
          <w:noProof/>
        </w:rPr>
        <w:t xml:space="preserve"> scans </w:t>
      </w:r>
      <w:r w:rsidR="00FE0D03" w:rsidRPr="00CB2B98">
        <w:rPr>
          <w:noProof/>
        </w:rPr>
        <w:t>is</w:t>
      </w:r>
      <w:r w:rsidR="00283D99" w:rsidRPr="00CB2B98">
        <w:rPr>
          <w:noProof/>
        </w:rPr>
        <w:t xml:space="preserve"> typically lower. The CT </w:t>
      </w:r>
      <w:r w:rsidR="002766DC" w:rsidRPr="00CB2B98">
        <w:rPr>
          <w:noProof/>
        </w:rPr>
        <w:t>scanned images</w:t>
      </w:r>
      <w:r w:rsidR="006A174C" w:rsidRPr="00CB2B98">
        <w:rPr>
          <w:noProof/>
        </w:rPr>
        <w:t xml:space="preserve"> used in this work, for example, have a resolution of approximately </w:t>
      </w:r>
      <w:r w:rsidR="002766DC" w:rsidRPr="00CB2B98">
        <w:rPr>
          <w:noProof/>
        </w:rPr>
        <w:t xml:space="preserve">13 </w:t>
      </w:r>
      <m:oMath>
        <m:r>
          <m:rPr>
            <m:sty m:val="p"/>
          </m:rPr>
          <w:rPr>
            <w:rFonts w:ascii="Cambria Math" w:hAnsi="Cambria Math"/>
          </w:rPr>
          <m:t>μm</m:t>
        </m:r>
      </m:oMath>
      <w:r w:rsidR="002766DC" w:rsidRPr="00CB2B98">
        <w:rPr>
          <w:noProof/>
        </w:rPr>
        <w:t>.</w:t>
      </w:r>
      <w:r w:rsidR="00D27571" w:rsidRPr="00CB2B98">
        <w:rPr>
          <w:noProof/>
        </w:rPr>
        <w:t xml:space="preserve"> </w:t>
      </w:r>
    </w:p>
    <w:p w14:paraId="1740CD8D" w14:textId="7F78422F" w:rsidR="00D56DD5" w:rsidRPr="00CB2B98" w:rsidRDefault="00D17851" w:rsidP="004D476C">
      <w:pPr>
        <w:pStyle w:val="BodyText"/>
        <w:rPr>
          <w:noProof/>
        </w:rPr>
      </w:pPr>
      <w:r w:rsidRPr="00CB2B98">
        <w:rPr>
          <w:noProof/>
        </w:rPr>
        <w:drawing>
          <wp:inline distT="0" distB="0" distL="0" distR="0" wp14:anchorId="438FFDBF" wp14:editId="06066394">
            <wp:extent cx="5111750" cy="279590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111750" cy="2795905"/>
                    </a:xfrm>
                    <a:prstGeom prst="rect">
                      <a:avLst/>
                    </a:prstGeom>
                    <a:noFill/>
                    <a:ln>
                      <a:noFill/>
                    </a:ln>
                  </pic:spPr>
                </pic:pic>
              </a:graphicData>
            </a:graphic>
          </wp:inline>
        </w:drawing>
      </w:r>
    </w:p>
    <w:p w14:paraId="71435BEB" w14:textId="24118FEA" w:rsidR="00D17851" w:rsidRPr="00CB2B98" w:rsidRDefault="00BB4BBA" w:rsidP="00647DF1">
      <w:pPr>
        <w:pStyle w:val="TableofFigures"/>
        <w:tabs>
          <w:tab w:val="right" w:leader="dot" w:pos="8296"/>
        </w:tabs>
        <w:spacing w:after="120" w:line="240" w:lineRule="auto"/>
      </w:pPr>
      <w:r w:rsidRPr="00CB2B98">
        <w:rPr>
          <w:noProof/>
        </w:rPr>
        <w:fldChar w:fldCharType="begin"/>
      </w:r>
      <w:r w:rsidRPr="00CB2B98">
        <w:rPr>
          <w:noProof/>
        </w:rPr>
        <w:instrText xml:space="preserve"> REF _Ref534123476 \h </w:instrText>
      </w:r>
      <w:r w:rsidRPr="00CB2B98">
        <w:rPr>
          <w:noProof/>
        </w:rPr>
      </w:r>
      <w:r w:rsidRPr="00CB2B98">
        <w:rPr>
          <w:noProof/>
        </w:rPr>
        <w:fldChar w:fldCharType="separate"/>
      </w:r>
      <w:r w:rsidRPr="00CB2B98">
        <w:t xml:space="preserve">Fig. </w:t>
      </w:r>
      <w:r w:rsidRPr="00CB2B98">
        <w:rPr>
          <w:noProof/>
        </w:rPr>
        <w:t>1</w:t>
      </w:r>
      <w:r w:rsidRPr="00CB2B98">
        <w:rPr>
          <w:noProof/>
        </w:rPr>
        <w:fldChar w:fldCharType="end"/>
      </w:r>
      <w:r w:rsidR="00D56DD5" w:rsidRPr="00CB2B98">
        <w:rPr>
          <w:noProof/>
        </w:rPr>
        <w:t xml:space="preserve"> </w:t>
      </w:r>
      <w:bookmarkEnd w:id="25"/>
      <w:r w:rsidR="00D17851" w:rsidRPr="00CB2B98">
        <w:rPr>
          <w:rStyle w:val="Hyperlink"/>
          <w:noProof/>
          <w:color w:val="auto"/>
          <w:u w:val="none"/>
        </w:rPr>
        <w:t>Particle shape descriptors at three different scales: Sphericity, Roundness and Smoothness.</w:t>
      </w:r>
    </w:p>
    <w:p w14:paraId="3AF23CC8" w14:textId="70EB28E9" w:rsidR="000F252A" w:rsidRPr="00CB2B98" w:rsidRDefault="00C43A3A" w:rsidP="00C43A3A">
      <w:pPr>
        <w:pStyle w:val="Heading2"/>
      </w:pPr>
      <w:bookmarkStart w:id="29" w:name="OLE_LINK48"/>
      <w:r w:rsidRPr="00CB2B98">
        <w:t>T</w:t>
      </w:r>
      <w:r w:rsidR="004B69C6" w:rsidRPr="00CB2B98">
        <w:t xml:space="preserve">hree-dimensional </w:t>
      </w:r>
      <w:bookmarkEnd w:id="29"/>
      <w:r w:rsidR="00C47108" w:rsidRPr="00CB2B98">
        <w:t>s</w:t>
      </w:r>
      <w:r w:rsidR="00D0274C" w:rsidRPr="00CB2B98">
        <w:t>phericity and roundness</w:t>
      </w:r>
    </w:p>
    <w:p w14:paraId="6CE486AD" w14:textId="3116EA21" w:rsidR="000C7B42" w:rsidRPr="00CB2B98" w:rsidRDefault="00490F3D" w:rsidP="00B12ADC">
      <w:pPr>
        <w:pStyle w:val="BodyText"/>
      </w:pPr>
      <w:proofErr w:type="gramStart"/>
      <w:r w:rsidRPr="00CB2B98">
        <w:t>A number of</w:t>
      </w:r>
      <w:proofErr w:type="gramEnd"/>
      <w:r w:rsidRPr="00CB2B98">
        <w:t xml:space="preserve"> </w:t>
      </w:r>
      <w:r w:rsidR="000C2AC3" w:rsidRPr="00CB2B98">
        <w:t xml:space="preserve">definitions (and corresponding </w:t>
      </w:r>
      <w:r w:rsidRPr="00CB2B98">
        <w:t>equations</w:t>
      </w:r>
      <w:r w:rsidR="000C2AC3" w:rsidRPr="00CB2B98">
        <w:t>)</w:t>
      </w:r>
      <w:r w:rsidRPr="00CB2B98">
        <w:t xml:space="preserve"> </w:t>
      </w:r>
      <w:r w:rsidR="000C2AC3" w:rsidRPr="00CB2B98">
        <w:t xml:space="preserve">have been proposed in the literature </w:t>
      </w:r>
      <w:r w:rsidRPr="00CB2B98">
        <w:t xml:space="preserve">to calculate </w:t>
      </w:r>
      <w:r w:rsidR="0093185D" w:rsidRPr="00CB2B98">
        <w:t xml:space="preserve">three-dimensional </w:t>
      </w:r>
      <w:r w:rsidR="005B0F9C" w:rsidRPr="00CB2B98">
        <w:t xml:space="preserve">(3D) </w:t>
      </w:r>
      <w:r w:rsidR="00C85D95" w:rsidRPr="00CB2B98">
        <w:t xml:space="preserve">sphericity and </w:t>
      </w:r>
      <w:r w:rsidR="005312ED" w:rsidRPr="00CB2B98">
        <w:t>roundness</w:t>
      </w:r>
      <w:r w:rsidR="00FD2510" w:rsidRPr="00CB2B98">
        <w:t xml:space="preserve">. </w:t>
      </w:r>
      <w:bookmarkStart w:id="30" w:name="OLE_LINK52"/>
      <w:r w:rsidR="00266EC8" w:rsidRPr="00CB2B98">
        <w:fldChar w:fldCharType="begin"/>
      </w:r>
      <w:r w:rsidR="00266EC8" w:rsidRPr="00CB2B98">
        <w:instrText xml:space="preserve"> REF _Ref534125060 \h </w:instrText>
      </w:r>
      <w:r w:rsidR="00F82162" w:rsidRPr="00CB2B98">
        <w:instrText xml:space="preserve"> \* MERGEFORMAT </w:instrText>
      </w:r>
      <w:r w:rsidR="00266EC8" w:rsidRPr="00CB2B98">
        <w:fldChar w:fldCharType="separate"/>
      </w:r>
      <w:r w:rsidR="002D5751" w:rsidRPr="00CB2B98">
        <w:t xml:space="preserve">Table </w:t>
      </w:r>
      <w:r w:rsidR="002D5751" w:rsidRPr="00CB2B98">
        <w:rPr>
          <w:noProof/>
        </w:rPr>
        <w:t>1</w:t>
      </w:r>
      <w:r w:rsidR="00266EC8" w:rsidRPr="00CB2B98">
        <w:fldChar w:fldCharType="end"/>
      </w:r>
      <w:bookmarkEnd w:id="30"/>
      <w:r w:rsidR="00870595" w:rsidRPr="00CB2B98">
        <w:t xml:space="preserve"> summarises some of these definition</w:t>
      </w:r>
      <w:r w:rsidR="006C4C44" w:rsidRPr="00CB2B98">
        <w:t>s</w:t>
      </w:r>
      <w:r w:rsidR="00870595" w:rsidRPr="00CB2B98">
        <w:t xml:space="preserve"> and </w:t>
      </w:r>
      <w:r w:rsidR="006C4C44" w:rsidRPr="00CB2B98">
        <w:t>formulae to compute 3D sphericity (S1 – S5) empl</w:t>
      </w:r>
      <w:r w:rsidR="00FB74A7" w:rsidRPr="00CB2B98">
        <w:t>oying different parameters</w:t>
      </w:r>
      <w:r w:rsidR="00064F88" w:rsidRPr="00CB2B98">
        <w:t>. While particle volume</w:t>
      </w:r>
      <w:r w:rsidR="00FF4900" w:rsidRPr="00CB2B98">
        <w:t xml:space="preserve"> V</w:t>
      </w:r>
      <w:r w:rsidR="00064F88" w:rsidRPr="00CB2B98">
        <w:t xml:space="preserve"> and surface area </w:t>
      </w:r>
      <w:r w:rsidR="00BD21DB" w:rsidRPr="00CB2B98">
        <w:t xml:space="preserve">SA </w:t>
      </w:r>
      <w:r w:rsidR="00064F88" w:rsidRPr="00CB2B98">
        <w:t xml:space="preserve">are used in S1 and S2, the radius of maximum inscribed and </w:t>
      </w:r>
      <w:r w:rsidR="00C5389F" w:rsidRPr="00CB2B98">
        <w:t>minimum</w:t>
      </w:r>
      <w:r w:rsidR="00064F88" w:rsidRPr="00CB2B98">
        <w:t xml:space="preserve"> </w:t>
      </w:r>
      <w:r w:rsidR="00064F88" w:rsidRPr="00CB2B98">
        <w:rPr>
          <w:noProof/>
        </w:rPr>
        <w:t>circum-scribed</w:t>
      </w:r>
      <w:r w:rsidR="00064F88" w:rsidRPr="00CB2B98">
        <w:t xml:space="preserve"> </w:t>
      </w:r>
      <w:r w:rsidR="00B77EB6" w:rsidRPr="00CB2B98">
        <w:t>sphere</w:t>
      </w:r>
      <w:r w:rsidR="00BD21DB" w:rsidRPr="00CB2B98">
        <w:t xml:space="preserve"> (</w:t>
      </w:r>
      <w:proofErr w:type="spellStart"/>
      <w:r w:rsidR="00BD21DB" w:rsidRPr="00CB2B98">
        <w:t>r</w:t>
      </w:r>
      <w:r w:rsidR="00BD21DB" w:rsidRPr="00CB2B98">
        <w:rPr>
          <w:vertAlign w:val="subscript"/>
        </w:rPr>
        <w:t>max</w:t>
      </w:r>
      <w:proofErr w:type="spellEnd"/>
      <w:r w:rsidR="00BD21DB" w:rsidRPr="00CB2B98">
        <w:rPr>
          <w:vertAlign w:val="subscript"/>
        </w:rPr>
        <w:t>-in</w:t>
      </w:r>
      <w:r w:rsidR="00BD21DB" w:rsidRPr="00CB2B98">
        <w:t xml:space="preserve"> and </w:t>
      </w:r>
      <w:proofErr w:type="spellStart"/>
      <w:r w:rsidR="00BD21DB" w:rsidRPr="00CB2B98">
        <w:t>r</w:t>
      </w:r>
      <w:r w:rsidR="00BD21DB" w:rsidRPr="00CB2B98">
        <w:rPr>
          <w:vertAlign w:val="subscript"/>
        </w:rPr>
        <w:t>min-cir</w:t>
      </w:r>
      <w:proofErr w:type="spellEnd"/>
      <w:r w:rsidR="00BD21DB" w:rsidRPr="00CB2B98">
        <w:t>, respectively)</w:t>
      </w:r>
      <w:r w:rsidR="00064F88" w:rsidRPr="00CB2B98">
        <w:t xml:space="preserve"> are adopted in S3. </w:t>
      </w:r>
      <w:r w:rsidR="00B12ADC" w:rsidRPr="00CB2B98">
        <w:t>T</w:t>
      </w:r>
      <w:r w:rsidR="00064F88" w:rsidRPr="00CB2B98">
        <w:t>he length of principal axes of the particle</w:t>
      </w:r>
      <w:r w:rsidR="00BE627D" w:rsidRPr="00CB2B98">
        <w:t xml:space="preserve"> d</w:t>
      </w:r>
      <w:r w:rsidR="00BE627D" w:rsidRPr="00CB2B98">
        <w:rPr>
          <w:vertAlign w:val="subscript"/>
        </w:rPr>
        <w:t>i</w:t>
      </w:r>
      <w:r w:rsidR="00064F88" w:rsidRPr="00CB2B98">
        <w:t xml:space="preserve"> </w:t>
      </w:r>
      <w:r w:rsidR="005318B6" w:rsidRPr="00CB2B98">
        <w:rPr>
          <w:noProof/>
        </w:rPr>
        <w:t>is</w:t>
      </w:r>
      <w:r w:rsidR="00064F88" w:rsidRPr="00CB2B98">
        <w:t xml:space="preserve"> </w:t>
      </w:r>
      <w:r w:rsidR="00631CE3" w:rsidRPr="00CB2B98">
        <w:t>employed</w:t>
      </w:r>
      <w:r w:rsidR="00064F88" w:rsidRPr="00CB2B98">
        <w:t xml:space="preserve"> in S4 and S5. However, none of the</w:t>
      </w:r>
      <w:r w:rsidR="00B12ADC" w:rsidRPr="00CB2B98">
        <w:t xml:space="preserve">se descriptors </w:t>
      </w:r>
      <w:r w:rsidR="00064F88" w:rsidRPr="00CB2B98">
        <w:t xml:space="preserve">can distinguish all particles with </w:t>
      </w:r>
      <w:r w:rsidR="00064F88" w:rsidRPr="00CB2B98">
        <w:rPr>
          <w:noProof/>
        </w:rPr>
        <w:t>different</w:t>
      </w:r>
      <w:r w:rsidR="00064F88" w:rsidRPr="00CB2B98">
        <w:t xml:space="preserve"> shape</w:t>
      </w:r>
      <w:r w:rsidR="00D14D9F" w:rsidRPr="00CB2B98">
        <w:t>s</w:t>
      </w:r>
      <w:r w:rsidR="00064F88" w:rsidRPr="00CB2B98">
        <w:t xml:space="preserve">. </w:t>
      </w:r>
      <w:r w:rsidR="00E843EC" w:rsidRPr="00CB2B98">
        <w:t xml:space="preserve">For example, </w:t>
      </w:r>
      <w:r w:rsidR="00CA122D" w:rsidRPr="00CB2B98">
        <w:t xml:space="preserve">S1 and S2 </w:t>
      </w:r>
      <w:r w:rsidR="00C5389F" w:rsidRPr="00CB2B98">
        <w:t xml:space="preserve">cannot </w:t>
      </w:r>
      <w:bookmarkStart w:id="31" w:name="OLE_LINK49"/>
      <w:bookmarkStart w:id="32" w:name="OLE_LINK40"/>
      <w:r w:rsidR="00C5389F" w:rsidRPr="00CB2B98">
        <w:t xml:space="preserve">distinguish </w:t>
      </w:r>
      <w:bookmarkEnd w:id="31"/>
      <w:r w:rsidR="00CA1C1B" w:rsidRPr="00CB2B98">
        <w:t xml:space="preserve">between </w:t>
      </w:r>
      <w:r w:rsidR="00C5389F" w:rsidRPr="00CB2B98">
        <w:t xml:space="preserve">disc-shape </w:t>
      </w:r>
      <w:r w:rsidR="00CA1C1B" w:rsidRPr="00CB2B98">
        <w:t xml:space="preserve">particles </w:t>
      </w:r>
      <w:r w:rsidR="00C5389F" w:rsidRPr="00CB2B98">
        <w:t xml:space="preserve">and </w:t>
      </w:r>
      <w:r w:rsidR="00DB665A" w:rsidRPr="00CB2B98">
        <w:t xml:space="preserve">rod-shape </w:t>
      </w:r>
      <w:r w:rsidR="00C5389F" w:rsidRPr="00CB2B98">
        <w:t>particle</w:t>
      </w:r>
      <w:r w:rsidR="00CA1C1B" w:rsidRPr="00CB2B98">
        <w:t>s</w:t>
      </w:r>
      <w:r w:rsidR="00C5389F" w:rsidRPr="00CB2B98">
        <w:t xml:space="preserve"> </w:t>
      </w:r>
      <w:bookmarkEnd w:id="32"/>
      <w:r w:rsidR="004F209B" w:rsidRPr="00CB2B98">
        <w:t>because they</w:t>
      </w:r>
      <w:r w:rsidR="00C5389F" w:rsidRPr="00CB2B98">
        <w:t xml:space="preserve"> may have the same surface area </w:t>
      </w:r>
      <w:r w:rsidR="00446C61" w:rsidRPr="00CB2B98">
        <w:t>and</w:t>
      </w:r>
      <w:r w:rsidR="00C5389F" w:rsidRPr="00CB2B98">
        <w:t xml:space="preserve"> volume</w:t>
      </w:r>
      <w:r w:rsidR="00446C61" w:rsidRPr="00CB2B98">
        <w:t xml:space="preserve">, as </w:t>
      </w:r>
      <w:r w:rsidR="001D0F14" w:rsidRPr="00CB2B98">
        <w:t>depicted</w:t>
      </w:r>
      <w:r w:rsidR="00446C61" w:rsidRPr="00CB2B98">
        <w:t xml:space="preserve"> in </w:t>
      </w:r>
      <w:r w:rsidR="005A2F77" w:rsidRPr="00CB2B98">
        <w:fldChar w:fldCharType="begin"/>
      </w:r>
      <w:r w:rsidR="005A2F77" w:rsidRPr="00CB2B98">
        <w:instrText xml:space="preserve"> REF _Ref2176484 \h </w:instrText>
      </w:r>
      <w:r w:rsidR="00984FFF" w:rsidRPr="00CB2B98">
        <w:instrText xml:space="preserve"> \* MERGEFORMAT </w:instrText>
      </w:r>
      <w:r w:rsidR="005A2F77" w:rsidRPr="00CB2B98">
        <w:fldChar w:fldCharType="separate"/>
      </w:r>
      <w:r w:rsidR="002D5751" w:rsidRPr="00CB2B98">
        <w:t xml:space="preserve">Fig. </w:t>
      </w:r>
      <w:r w:rsidR="002D5751" w:rsidRPr="00CB2B98">
        <w:rPr>
          <w:noProof/>
        </w:rPr>
        <w:t>2</w:t>
      </w:r>
      <w:r w:rsidR="005A2F77" w:rsidRPr="00CB2B98">
        <w:fldChar w:fldCharType="end"/>
      </w:r>
      <w:r w:rsidR="00E82789" w:rsidRPr="00CB2B98">
        <w:t>(a)</w:t>
      </w:r>
      <w:r w:rsidR="005A2F77" w:rsidRPr="00CB2B98">
        <w:t xml:space="preserve">. </w:t>
      </w:r>
      <w:r w:rsidR="001D0F14" w:rsidRPr="00CB2B98">
        <w:t xml:space="preserve">In </w:t>
      </w:r>
      <w:bookmarkStart w:id="33" w:name="OLE_LINK67"/>
      <w:r w:rsidR="005A2F77" w:rsidRPr="00CB2B98">
        <w:fldChar w:fldCharType="begin"/>
      </w:r>
      <w:r w:rsidR="005A2F77" w:rsidRPr="00CB2B98">
        <w:instrText xml:space="preserve"> REF _Ref2176484 \h </w:instrText>
      </w:r>
      <w:r w:rsidR="00984FFF" w:rsidRPr="00CB2B98">
        <w:instrText xml:space="preserve"> \* MERGEFORMAT </w:instrText>
      </w:r>
      <w:r w:rsidR="005A2F77" w:rsidRPr="00CB2B98">
        <w:fldChar w:fldCharType="separate"/>
      </w:r>
      <w:r w:rsidR="002D5751" w:rsidRPr="00CB2B98">
        <w:t xml:space="preserve">Fig. </w:t>
      </w:r>
      <w:r w:rsidR="002D5751" w:rsidRPr="00CB2B98">
        <w:rPr>
          <w:noProof/>
        </w:rPr>
        <w:t>2</w:t>
      </w:r>
      <w:r w:rsidR="005A2F77" w:rsidRPr="00CB2B98">
        <w:fldChar w:fldCharType="end"/>
      </w:r>
      <w:r w:rsidR="00E82789" w:rsidRPr="00CB2B98">
        <w:t>(</w:t>
      </w:r>
      <w:r w:rsidR="005A2F77" w:rsidRPr="00CB2B98">
        <w:t>b</w:t>
      </w:r>
      <w:r w:rsidR="00E82789" w:rsidRPr="00CB2B98">
        <w:t>)</w:t>
      </w:r>
      <w:bookmarkEnd w:id="33"/>
      <w:r w:rsidR="005A2F77" w:rsidRPr="00CB2B98">
        <w:t xml:space="preserve"> </w:t>
      </w:r>
      <w:r w:rsidR="001D0F14" w:rsidRPr="00CB2B98">
        <w:t xml:space="preserve">and </w:t>
      </w:r>
      <w:r w:rsidR="00984FFF" w:rsidRPr="00CB2B98">
        <w:fldChar w:fldCharType="begin"/>
      </w:r>
      <w:r w:rsidR="00984FFF" w:rsidRPr="00CB2B98">
        <w:instrText xml:space="preserve"> REF _Ref2176484 \h  \* MERGEFORMAT </w:instrText>
      </w:r>
      <w:r w:rsidR="00984FFF" w:rsidRPr="00CB2B98">
        <w:fldChar w:fldCharType="separate"/>
      </w:r>
      <w:r w:rsidR="002D5751" w:rsidRPr="00CB2B98">
        <w:t xml:space="preserve">Fig. </w:t>
      </w:r>
      <w:r w:rsidR="002D5751" w:rsidRPr="00CB2B98">
        <w:rPr>
          <w:noProof/>
        </w:rPr>
        <w:t>2</w:t>
      </w:r>
      <w:r w:rsidR="00984FFF" w:rsidRPr="00CB2B98">
        <w:fldChar w:fldCharType="end"/>
      </w:r>
      <w:r w:rsidR="00E82789" w:rsidRPr="00CB2B98">
        <w:t>(</w:t>
      </w:r>
      <w:r w:rsidR="001D0F14" w:rsidRPr="00CB2B98">
        <w:t>c</w:t>
      </w:r>
      <w:r w:rsidR="00E82789" w:rsidRPr="00CB2B98">
        <w:t>)</w:t>
      </w:r>
      <w:r w:rsidR="001D0F14" w:rsidRPr="00CB2B98">
        <w:t xml:space="preserve"> </w:t>
      </w:r>
      <w:r w:rsidR="00B635BA" w:rsidRPr="00CB2B98">
        <w:t xml:space="preserve">S3 cannot </w:t>
      </w:r>
      <w:r w:rsidR="007902DD" w:rsidRPr="00CB2B98">
        <w:t>recognise the difference between</w:t>
      </w:r>
      <w:r w:rsidR="00B635BA" w:rsidRPr="00CB2B98">
        <w:t xml:space="preserve"> </w:t>
      </w:r>
      <w:r w:rsidR="004316BB" w:rsidRPr="00CB2B98">
        <w:t xml:space="preserve">particle 1 and particle 2 because they have the same maximum inscribed circle and the minimum </w:t>
      </w:r>
      <w:r w:rsidR="004316BB" w:rsidRPr="00CB2B98">
        <w:rPr>
          <w:noProof/>
        </w:rPr>
        <w:t>circum-scribed</w:t>
      </w:r>
      <w:r w:rsidR="004316BB" w:rsidRPr="00CB2B98">
        <w:t xml:space="preserve"> circle. </w:t>
      </w:r>
      <w:r w:rsidR="00275CEB" w:rsidRPr="00CB2B98">
        <w:t xml:space="preserve">Moreover, </w:t>
      </w:r>
      <w:r w:rsidR="000A0111" w:rsidRPr="00CB2B98">
        <w:t xml:space="preserve">S4 and S5 cannot </w:t>
      </w:r>
      <w:r w:rsidR="000A0111" w:rsidRPr="00CB2B98">
        <w:lastRenderedPageBreak/>
        <w:t>distinguish</w:t>
      </w:r>
      <w:r w:rsidR="00F50F28" w:rsidRPr="00CB2B98">
        <w:t xml:space="preserve"> </w:t>
      </w:r>
      <w:r w:rsidR="001600C3" w:rsidRPr="00CB2B98">
        <w:t>p</w:t>
      </w:r>
      <w:r w:rsidR="00392EA0" w:rsidRPr="00CB2B98">
        <w:t xml:space="preserve">article 1 and particle 2 in </w:t>
      </w:r>
      <w:r w:rsidR="00984FFF" w:rsidRPr="00CB2B98">
        <w:fldChar w:fldCharType="begin"/>
      </w:r>
      <w:r w:rsidR="00984FFF" w:rsidRPr="00CB2B98">
        <w:instrText xml:space="preserve"> REF _Ref2176484 \h  \* MERGEFORMAT </w:instrText>
      </w:r>
      <w:r w:rsidR="00984FFF" w:rsidRPr="00CB2B98">
        <w:fldChar w:fldCharType="separate"/>
      </w:r>
      <w:r w:rsidR="002D5751" w:rsidRPr="00CB2B98">
        <w:t xml:space="preserve">Fig. </w:t>
      </w:r>
      <w:r w:rsidR="002D5751" w:rsidRPr="00CB2B98">
        <w:rPr>
          <w:noProof/>
        </w:rPr>
        <w:t>2</w:t>
      </w:r>
      <w:r w:rsidR="00984FFF" w:rsidRPr="00CB2B98">
        <w:fldChar w:fldCharType="end"/>
      </w:r>
      <w:r w:rsidR="00E82789" w:rsidRPr="00CB2B98">
        <w:t>(</w:t>
      </w:r>
      <w:r w:rsidR="00071813" w:rsidRPr="00CB2B98">
        <w:t>c</w:t>
      </w:r>
      <w:r w:rsidR="00E82789" w:rsidRPr="00CB2B98">
        <w:t>)</w:t>
      </w:r>
      <w:r w:rsidR="00071813" w:rsidRPr="00CB2B98">
        <w:t xml:space="preserve"> </w:t>
      </w:r>
      <w:r w:rsidR="000A0111" w:rsidRPr="00CB2B98">
        <w:t xml:space="preserve">since they </w:t>
      </w:r>
      <w:r w:rsidR="00392EA0" w:rsidRPr="00CB2B98">
        <w:t xml:space="preserve">have the same principle axes if considering the two particles have </w:t>
      </w:r>
      <w:r w:rsidR="005318B6" w:rsidRPr="00CB2B98">
        <w:t xml:space="preserve">the </w:t>
      </w:r>
      <w:r w:rsidR="00392EA0" w:rsidRPr="00CB2B98">
        <w:rPr>
          <w:noProof/>
        </w:rPr>
        <w:t>same</w:t>
      </w:r>
      <w:r w:rsidR="00392EA0" w:rsidRPr="00CB2B98">
        <w:t xml:space="preserve"> thickness in 3D.</w:t>
      </w:r>
      <w:r w:rsidR="00F73CBC" w:rsidRPr="00CB2B98">
        <w:t xml:space="preserve"> </w:t>
      </w:r>
    </w:p>
    <w:p w14:paraId="5720BFBD" w14:textId="74B62F2A" w:rsidR="00725C50" w:rsidRPr="00CB2B98" w:rsidRDefault="00725C50" w:rsidP="00B12ADC">
      <w:pPr>
        <w:pStyle w:val="BodyText"/>
      </w:pPr>
    </w:p>
    <w:p w14:paraId="7B396FEF" w14:textId="60A73020" w:rsidR="001B6FF7" w:rsidRPr="00CB2B98" w:rsidRDefault="00725C50" w:rsidP="001B6FF7">
      <w:pPr>
        <w:pStyle w:val="Caption"/>
        <w:jc w:val="center"/>
        <w:rPr>
          <w:color w:val="auto"/>
        </w:rPr>
      </w:pPr>
      <w:r w:rsidRPr="00CB2B98">
        <w:rPr>
          <w:noProof/>
          <w:color w:val="auto"/>
        </w:rPr>
        <w:t>Table</w:t>
      </w:r>
      <w:r w:rsidRPr="00CB2B98">
        <w:rPr>
          <w:color w:val="auto"/>
        </w:rPr>
        <w:t xml:space="preserve"> 1</w:t>
      </w:r>
      <w:bookmarkStart w:id="34" w:name="_Toc6128661"/>
      <w:bookmarkStart w:id="35" w:name="_Toc6128849"/>
      <w:r w:rsidR="001B6FF7" w:rsidRPr="00CB2B98">
        <w:rPr>
          <w:color w:val="auto"/>
        </w:rPr>
        <w:t xml:space="preserve"> A summary of various definitions of sphericity</w:t>
      </w:r>
      <w:bookmarkEnd w:id="34"/>
      <w:bookmarkEnd w:id="35"/>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1261"/>
        <w:gridCol w:w="5024"/>
        <w:gridCol w:w="1105"/>
      </w:tblGrid>
      <w:tr w:rsidR="001B6FF7" w:rsidRPr="00CB2B98" w14:paraId="6E44C1AE" w14:textId="77777777" w:rsidTr="006D3F4F">
        <w:tc>
          <w:tcPr>
            <w:tcW w:w="704" w:type="dxa"/>
            <w:tcBorders>
              <w:top w:val="single" w:sz="12" w:space="0" w:color="auto"/>
              <w:bottom w:val="single" w:sz="4" w:space="0" w:color="auto"/>
            </w:tcBorders>
            <w:vAlign w:val="center"/>
          </w:tcPr>
          <w:p w14:paraId="65882C91"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sz w:val="20"/>
              </w:rPr>
              <w:t>Notation</w:t>
            </w:r>
          </w:p>
        </w:tc>
        <w:tc>
          <w:tcPr>
            <w:tcW w:w="1276" w:type="dxa"/>
            <w:tcBorders>
              <w:top w:val="single" w:sz="12" w:space="0" w:color="auto"/>
              <w:bottom w:val="single" w:sz="4" w:space="0" w:color="auto"/>
            </w:tcBorders>
            <w:vAlign w:val="center"/>
          </w:tcPr>
          <w:p w14:paraId="3422A38C"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sz w:val="20"/>
              </w:rPr>
              <w:t>Equation</w:t>
            </w:r>
          </w:p>
        </w:tc>
        <w:tc>
          <w:tcPr>
            <w:tcW w:w="5207" w:type="dxa"/>
            <w:tcBorders>
              <w:top w:val="single" w:sz="12" w:space="0" w:color="auto"/>
              <w:bottom w:val="single" w:sz="4" w:space="0" w:color="auto"/>
            </w:tcBorders>
            <w:vAlign w:val="center"/>
          </w:tcPr>
          <w:p w14:paraId="2FE908C7" w14:textId="77777777" w:rsidR="001B6FF7" w:rsidRPr="00CB2B98" w:rsidRDefault="001B6FF7" w:rsidP="006D3F4F">
            <w:pPr>
              <w:rPr>
                <w:rFonts w:ascii="Times New Roman" w:hAnsi="Times New Roman" w:cs="Times New Roman"/>
                <w:sz w:val="20"/>
              </w:rPr>
            </w:pPr>
            <w:r w:rsidRPr="00CB2B98">
              <w:rPr>
                <w:rFonts w:ascii="Times New Roman" w:hAnsi="Times New Roman" w:cs="Times New Roman"/>
                <w:sz w:val="20"/>
              </w:rPr>
              <w:t>Description</w:t>
            </w:r>
          </w:p>
        </w:tc>
        <w:tc>
          <w:tcPr>
            <w:tcW w:w="1109" w:type="dxa"/>
            <w:tcBorders>
              <w:top w:val="single" w:sz="12" w:space="0" w:color="auto"/>
              <w:bottom w:val="single" w:sz="4" w:space="0" w:color="auto"/>
            </w:tcBorders>
            <w:vAlign w:val="center"/>
          </w:tcPr>
          <w:p w14:paraId="1A0288BF"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sz w:val="20"/>
              </w:rPr>
              <w:t>Reference</w:t>
            </w:r>
          </w:p>
        </w:tc>
      </w:tr>
      <w:tr w:rsidR="001B6FF7" w:rsidRPr="00CB2B98" w14:paraId="4B13584A" w14:textId="77777777" w:rsidTr="006D3F4F">
        <w:trPr>
          <w:trHeight w:val="641"/>
        </w:trPr>
        <w:tc>
          <w:tcPr>
            <w:tcW w:w="704" w:type="dxa"/>
            <w:tcBorders>
              <w:top w:val="single" w:sz="4" w:space="0" w:color="auto"/>
            </w:tcBorders>
            <w:vAlign w:val="center"/>
          </w:tcPr>
          <w:p w14:paraId="5EC71630"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sz w:val="20"/>
              </w:rPr>
              <w:t>S1</w:t>
            </w:r>
          </w:p>
        </w:tc>
        <w:bookmarkStart w:id="36" w:name="OLE_LINK27"/>
        <w:tc>
          <w:tcPr>
            <w:tcW w:w="1276" w:type="dxa"/>
            <w:tcBorders>
              <w:top w:val="single" w:sz="4" w:space="0" w:color="auto"/>
            </w:tcBorders>
            <w:vAlign w:val="center"/>
          </w:tcPr>
          <w:p w14:paraId="16AB1185" w14:textId="77777777" w:rsidR="001B6FF7" w:rsidRPr="00CB2B98" w:rsidRDefault="00DE2404" w:rsidP="006D3F4F">
            <w:pPr>
              <w:jc w:val="center"/>
              <w:rPr>
                <w:rFonts w:ascii="Times New Roman" w:hAnsi="Times New Roman" w:cs="Times New Roman"/>
                <w:sz w:val="20"/>
              </w:rPr>
            </w:pPr>
            <m:oMathPara>
              <m:oMath>
                <m:f>
                  <m:fPr>
                    <m:ctrlPr>
                      <w:rPr>
                        <w:rFonts w:ascii="Cambria Math" w:hAnsi="Cambria Math" w:cs="Times New Roman"/>
                        <w:sz w:val="20"/>
                      </w:rPr>
                    </m:ctrlPr>
                  </m:fPr>
                  <m:num>
                    <m:rad>
                      <m:radPr>
                        <m:ctrlPr>
                          <w:rPr>
                            <w:rFonts w:ascii="Cambria Math" w:hAnsi="Cambria Math" w:cs="Times New Roman"/>
                            <w:sz w:val="20"/>
                          </w:rPr>
                        </m:ctrlPr>
                      </m:radPr>
                      <m:deg>
                        <m:r>
                          <w:rPr>
                            <w:rFonts w:ascii="Cambria Math" w:hAnsi="Cambria Math" w:cs="Times New Roman"/>
                            <w:sz w:val="20"/>
                          </w:rPr>
                          <m:t>3</m:t>
                        </m:r>
                        <m:ctrlPr>
                          <w:rPr>
                            <w:rFonts w:ascii="Cambria Math" w:hAnsi="Cambria Math" w:cs="Times New Roman"/>
                            <w:i/>
                            <w:sz w:val="20"/>
                          </w:rPr>
                        </m:ctrlPr>
                      </m:deg>
                      <m:e>
                        <m:r>
                          <w:rPr>
                            <w:rFonts w:ascii="Cambria Math" w:hAnsi="Cambria Math" w:cs="Times New Roman"/>
                            <w:sz w:val="20"/>
                          </w:rPr>
                          <m:t>36π</m:t>
                        </m:r>
                        <m:sSup>
                          <m:sSupPr>
                            <m:ctrlPr>
                              <w:rPr>
                                <w:rFonts w:ascii="Cambria Math" w:hAnsi="Cambria Math" w:cs="Times New Roman"/>
                                <w:i/>
                                <w:sz w:val="20"/>
                              </w:rPr>
                            </m:ctrlPr>
                          </m:sSupPr>
                          <m:e>
                            <m:r>
                              <w:rPr>
                                <w:rFonts w:ascii="Cambria Math" w:hAnsi="Cambria Math" w:cs="Times New Roman"/>
                                <w:sz w:val="20"/>
                              </w:rPr>
                              <m:t>V</m:t>
                            </m:r>
                          </m:e>
                          <m:sup>
                            <m:r>
                              <w:rPr>
                                <w:rFonts w:ascii="Cambria Math" w:hAnsi="Cambria Math" w:cs="Times New Roman"/>
                                <w:sz w:val="20"/>
                              </w:rPr>
                              <m:t>2</m:t>
                            </m:r>
                          </m:sup>
                        </m:sSup>
                      </m:e>
                    </m:rad>
                  </m:num>
                  <m:den>
                    <m:r>
                      <m:rPr>
                        <m:sty m:val="p"/>
                      </m:rPr>
                      <w:rPr>
                        <w:rFonts w:ascii="Cambria Math" w:hAnsi="Cambria Math" w:cs="Times New Roman"/>
                        <w:sz w:val="20"/>
                      </w:rPr>
                      <m:t>SA</m:t>
                    </m:r>
                  </m:den>
                </m:f>
              </m:oMath>
            </m:oMathPara>
            <w:bookmarkEnd w:id="36"/>
          </w:p>
        </w:tc>
        <w:tc>
          <w:tcPr>
            <w:tcW w:w="5207" w:type="dxa"/>
            <w:tcBorders>
              <w:top w:val="single" w:sz="4" w:space="0" w:color="auto"/>
            </w:tcBorders>
            <w:vAlign w:val="center"/>
          </w:tcPr>
          <w:p w14:paraId="3BCBEC3D" w14:textId="77777777" w:rsidR="001B6FF7" w:rsidRPr="00CB2B98" w:rsidRDefault="001B6FF7" w:rsidP="006D3F4F">
            <w:pPr>
              <w:rPr>
                <w:rFonts w:ascii="Times New Roman" w:hAnsi="Times New Roman" w:cs="Times New Roman"/>
                <w:sz w:val="20"/>
              </w:rPr>
            </w:pPr>
            <w:bookmarkStart w:id="37" w:name="OLE_LINK38"/>
            <w:r w:rsidRPr="00CB2B98">
              <w:rPr>
                <w:rFonts w:ascii="Times New Roman" w:hAnsi="Times New Roman" w:cs="Times New Roman"/>
                <w:sz w:val="20"/>
              </w:rPr>
              <w:t>The ratio of the surface area of the equivalent sphere of a particle to the real surface area of the particle</w:t>
            </w:r>
            <w:bookmarkEnd w:id="37"/>
            <w:r w:rsidRPr="00CB2B98">
              <w:rPr>
                <w:rFonts w:ascii="Times New Roman" w:hAnsi="Times New Roman" w:cs="Times New Roman"/>
                <w:sz w:val="20"/>
              </w:rPr>
              <w:t>. V is particle volume and SA is particle surface area.</w:t>
            </w:r>
          </w:p>
        </w:tc>
        <w:tc>
          <w:tcPr>
            <w:tcW w:w="1109" w:type="dxa"/>
            <w:tcBorders>
              <w:top w:val="single" w:sz="4" w:space="0" w:color="auto"/>
            </w:tcBorders>
            <w:vAlign w:val="center"/>
          </w:tcPr>
          <w:p w14:paraId="1932C098" w14:textId="77777777" w:rsidR="001B6FF7" w:rsidRPr="00CB2B98" w:rsidRDefault="001B6FF7" w:rsidP="006D3F4F">
            <w:pPr>
              <w:jc w:val="center"/>
              <w:rPr>
                <w:rFonts w:ascii="Times New Roman" w:hAnsi="Times New Roman" w:cs="Times New Roman"/>
                <w:sz w:val="20"/>
              </w:rPr>
            </w:pPr>
            <w:r w:rsidRPr="00CB2B98">
              <w:rPr>
                <w:noProof/>
              </w:rPr>
              <w:t>[</w:t>
            </w:r>
            <w:r w:rsidRPr="00CB2B98">
              <w:rPr>
                <w:rStyle w:val="Hyperlink"/>
                <w:noProof/>
                <w:u w:val="none"/>
              </w:rPr>
              <w:t>24</w:t>
            </w:r>
            <w:r w:rsidRPr="00CB2B98">
              <w:rPr>
                <w:noProof/>
              </w:rPr>
              <w:t>]</w:t>
            </w:r>
          </w:p>
        </w:tc>
      </w:tr>
      <w:tr w:rsidR="001B6FF7" w:rsidRPr="00CB2B98" w14:paraId="4A093FD6" w14:textId="77777777" w:rsidTr="006D3F4F">
        <w:tc>
          <w:tcPr>
            <w:tcW w:w="704" w:type="dxa"/>
            <w:vAlign w:val="center"/>
          </w:tcPr>
          <w:p w14:paraId="402EFD41"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sz w:val="20"/>
              </w:rPr>
              <w:t>S2</w:t>
            </w:r>
          </w:p>
        </w:tc>
        <w:bookmarkStart w:id="38" w:name="OLE_LINK32"/>
        <w:tc>
          <w:tcPr>
            <w:tcW w:w="1276" w:type="dxa"/>
            <w:vAlign w:val="center"/>
          </w:tcPr>
          <w:p w14:paraId="65B66F71" w14:textId="77777777" w:rsidR="001B6FF7" w:rsidRPr="00CB2B98" w:rsidRDefault="00DE2404" w:rsidP="006D3F4F">
            <w:pPr>
              <w:jc w:val="center"/>
              <w:rPr>
                <w:rFonts w:ascii="Times New Roman" w:hAnsi="Times New Roman" w:cs="Times New Roman"/>
                <w:sz w:val="20"/>
              </w:rPr>
            </w:pPr>
            <m:oMathPara>
              <m:oMath>
                <m:f>
                  <m:fPr>
                    <m:ctrlPr>
                      <w:rPr>
                        <w:rFonts w:ascii="Cambria Math" w:hAnsi="Cambria Math" w:cs="Times New Roman"/>
                        <w:sz w:val="20"/>
                      </w:rPr>
                    </m:ctrlPr>
                  </m:fPr>
                  <m:num>
                    <m:r>
                      <w:rPr>
                        <w:rFonts w:ascii="Cambria Math" w:hAnsi="Cambria Math" w:cs="Times New Roman"/>
                        <w:sz w:val="20"/>
                      </w:rPr>
                      <m:t>36π</m:t>
                    </m:r>
                    <m:sSup>
                      <m:sSupPr>
                        <m:ctrlPr>
                          <w:rPr>
                            <w:rFonts w:ascii="Cambria Math" w:hAnsi="Cambria Math" w:cs="Times New Roman"/>
                            <w:i/>
                            <w:sz w:val="20"/>
                          </w:rPr>
                        </m:ctrlPr>
                      </m:sSupPr>
                      <m:e>
                        <m:r>
                          <w:rPr>
                            <w:rFonts w:ascii="Cambria Math" w:hAnsi="Cambria Math" w:cs="Times New Roman"/>
                            <w:sz w:val="20"/>
                          </w:rPr>
                          <m:t>V</m:t>
                        </m:r>
                      </m:e>
                      <m:sup>
                        <m:r>
                          <w:rPr>
                            <w:rFonts w:ascii="Cambria Math" w:hAnsi="Cambria Math" w:cs="Times New Roman"/>
                            <w:sz w:val="20"/>
                          </w:rPr>
                          <m:t>2</m:t>
                        </m:r>
                      </m:sup>
                    </m:sSup>
                    <m:ctrlPr>
                      <w:rPr>
                        <w:rFonts w:ascii="Cambria Math" w:hAnsi="Cambria Math" w:cs="Times New Roman"/>
                        <w:i/>
                        <w:sz w:val="20"/>
                      </w:rPr>
                    </m:ctrlPr>
                  </m:num>
                  <m:den>
                    <m:sSup>
                      <m:sSupPr>
                        <m:ctrlPr>
                          <w:rPr>
                            <w:rFonts w:ascii="Cambria Math" w:hAnsi="Cambria Math" w:cs="Times New Roman"/>
                            <w:sz w:val="20"/>
                          </w:rPr>
                        </m:ctrlPr>
                      </m:sSupPr>
                      <m:e>
                        <m:r>
                          <m:rPr>
                            <m:sty m:val="p"/>
                          </m:rPr>
                          <w:rPr>
                            <w:rFonts w:ascii="Cambria Math" w:hAnsi="Cambria Math" w:cs="Times New Roman"/>
                            <w:sz w:val="20"/>
                          </w:rPr>
                          <m:t>SA</m:t>
                        </m:r>
                      </m:e>
                      <m:sup>
                        <m:r>
                          <m:rPr>
                            <m:sty m:val="p"/>
                          </m:rPr>
                          <w:rPr>
                            <w:rFonts w:ascii="Cambria Math" w:hAnsi="Cambria Math" w:cs="Times New Roman"/>
                            <w:sz w:val="20"/>
                          </w:rPr>
                          <m:t>3</m:t>
                        </m:r>
                      </m:sup>
                    </m:sSup>
                  </m:den>
                </m:f>
              </m:oMath>
            </m:oMathPara>
            <w:bookmarkEnd w:id="38"/>
          </w:p>
        </w:tc>
        <w:tc>
          <w:tcPr>
            <w:tcW w:w="5207" w:type="dxa"/>
            <w:vAlign w:val="center"/>
          </w:tcPr>
          <w:p w14:paraId="22DE312C" w14:textId="77777777" w:rsidR="001B6FF7" w:rsidRPr="00CB2B98" w:rsidRDefault="001B6FF7" w:rsidP="006D3F4F">
            <w:pPr>
              <w:rPr>
                <w:rFonts w:ascii="Times New Roman" w:hAnsi="Times New Roman" w:cs="Times New Roman"/>
                <w:sz w:val="20"/>
              </w:rPr>
            </w:pPr>
            <w:r w:rsidRPr="00CB2B98">
              <w:rPr>
                <w:rFonts w:ascii="Times New Roman" w:hAnsi="Times New Roman" w:cs="Times New Roman"/>
                <w:sz w:val="20"/>
              </w:rPr>
              <w:t>The cubic order of S1.</w:t>
            </w:r>
          </w:p>
        </w:tc>
        <w:tc>
          <w:tcPr>
            <w:tcW w:w="1109" w:type="dxa"/>
            <w:vAlign w:val="center"/>
          </w:tcPr>
          <w:p w14:paraId="411126C6"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noProof/>
                <w:sz w:val="20"/>
              </w:rPr>
              <w:t>[</w:t>
            </w:r>
            <w:r w:rsidRPr="00CB2B98">
              <w:rPr>
                <w:rStyle w:val="Hyperlink"/>
                <w:rFonts w:ascii="Times New Roman" w:hAnsi="Times New Roman" w:cs="Times New Roman"/>
                <w:noProof/>
                <w:sz w:val="20"/>
                <w:u w:val="none"/>
              </w:rPr>
              <w:t>26</w:t>
            </w:r>
            <w:r w:rsidRPr="00CB2B98">
              <w:rPr>
                <w:rFonts w:ascii="Times New Roman" w:hAnsi="Times New Roman" w:cs="Times New Roman"/>
                <w:noProof/>
                <w:sz w:val="20"/>
              </w:rPr>
              <w:t>]</w:t>
            </w:r>
          </w:p>
        </w:tc>
      </w:tr>
      <w:tr w:rsidR="001B6FF7" w:rsidRPr="00CB2B98" w14:paraId="7C27A958" w14:textId="77777777" w:rsidTr="006D3F4F">
        <w:trPr>
          <w:trHeight w:val="557"/>
        </w:trPr>
        <w:tc>
          <w:tcPr>
            <w:tcW w:w="704" w:type="dxa"/>
            <w:vAlign w:val="center"/>
          </w:tcPr>
          <w:p w14:paraId="5FE2E0A3"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sz w:val="20"/>
              </w:rPr>
              <w:t>S3</w:t>
            </w:r>
          </w:p>
        </w:tc>
        <w:tc>
          <w:tcPr>
            <w:tcW w:w="1276" w:type="dxa"/>
            <w:vAlign w:val="center"/>
          </w:tcPr>
          <w:p w14:paraId="1DD0BCA3" w14:textId="77777777" w:rsidR="001B6FF7" w:rsidRPr="00CB2B98" w:rsidRDefault="00DE2404" w:rsidP="006D3F4F">
            <w:pPr>
              <w:jc w:val="center"/>
              <w:rPr>
                <w:rFonts w:ascii="Times New Roman" w:hAnsi="Times New Roman" w:cs="Times New Roman"/>
                <w:sz w:val="20"/>
              </w:rPr>
            </w:pPr>
            <m:oMathPara>
              <m:oMath>
                <m:f>
                  <m:fPr>
                    <m:ctrlPr>
                      <w:rPr>
                        <w:rFonts w:ascii="Cambria Math" w:hAnsi="Cambria Math" w:cs="Times New Roman"/>
                        <w:sz w:val="20"/>
                      </w:rPr>
                    </m:ctrlPr>
                  </m:fPr>
                  <m:num>
                    <m:sSub>
                      <m:sSubPr>
                        <m:ctrlPr>
                          <w:rPr>
                            <w:rFonts w:ascii="Cambria Math" w:hAnsi="Cambria Math" w:cs="Times New Roman"/>
                            <w:sz w:val="20"/>
                          </w:rPr>
                        </m:ctrlPr>
                      </m:sSubPr>
                      <m:e>
                        <m:r>
                          <m:rPr>
                            <m:sty m:val="p"/>
                          </m:rPr>
                          <w:rPr>
                            <w:rFonts w:ascii="Cambria Math" w:hAnsi="Cambria Math" w:cs="Times New Roman"/>
                            <w:sz w:val="20"/>
                          </w:rPr>
                          <m:t>r</m:t>
                        </m:r>
                      </m:e>
                      <m:sub>
                        <m:r>
                          <m:rPr>
                            <m:sty m:val="p"/>
                          </m:rPr>
                          <w:rPr>
                            <w:rFonts w:ascii="Cambria Math" w:hAnsi="Cambria Math" w:cs="Times New Roman"/>
                            <w:sz w:val="20"/>
                          </w:rPr>
                          <m:t>max-in</m:t>
                        </m:r>
                      </m:sub>
                    </m:sSub>
                    <m:ctrlPr>
                      <w:rPr>
                        <w:rFonts w:ascii="Cambria Math" w:hAnsi="Cambria Math" w:cs="Times New Roman"/>
                        <w:i/>
                        <w:sz w:val="20"/>
                      </w:rPr>
                    </m:ctrlPr>
                  </m:num>
                  <m:den>
                    <m:sSub>
                      <m:sSubPr>
                        <m:ctrlPr>
                          <w:rPr>
                            <w:rFonts w:ascii="Cambria Math" w:hAnsi="Cambria Math" w:cs="Times New Roman"/>
                            <w:sz w:val="20"/>
                          </w:rPr>
                        </m:ctrlPr>
                      </m:sSubPr>
                      <m:e>
                        <m:r>
                          <m:rPr>
                            <m:sty m:val="p"/>
                          </m:rPr>
                          <w:rPr>
                            <w:rFonts w:ascii="Cambria Math" w:hAnsi="Cambria Math" w:cs="Times New Roman"/>
                            <w:sz w:val="20"/>
                          </w:rPr>
                          <m:t>r</m:t>
                        </m:r>
                      </m:e>
                      <m:sub>
                        <m:r>
                          <m:rPr>
                            <m:sty m:val="p"/>
                          </m:rPr>
                          <w:rPr>
                            <w:rFonts w:ascii="Cambria Math" w:hAnsi="Cambria Math" w:cs="Times New Roman"/>
                            <w:sz w:val="20"/>
                          </w:rPr>
                          <m:t>min-</m:t>
                        </m:r>
                        <m:r>
                          <m:rPr>
                            <m:sty m:val="p"/>
                          </m:rPr>
                          <w:rPr>
                            <w:rFonts w:ascii="Cambria Math" w:hAnsi="Cambria Math" w:cs="Times New Roman"/>
                            <w:noProof/>
                            <w:sz w:val="20"/>
                          </w:rPr>
                          <m:t>cir</m:t>
                        </m:r>
                      </m:sub>
                    </m:sSub>
                  </m:den>
                </m:f>
              </m:oMath>
            </m:oMathPara>
          </w:p>
        </w:tc>
        <w:tc>
          <w:tcPr>
            <w:tcW w:w="5207" w:type="dxa"/>
            <w:vAlign w:val="center"/>
          </w:tcPr>
          <w:p w14:paraId="6BE17082" w14:textId="77777777" w:rsidR="001B6FF7" w:rsidRPr="00CB2B98" w:rsidRDefault="001B6FF7" w:rsidP="006D3F4F">
            <w:pPr>
              <w:rPr>
                <w:rFonts w:ascii="Times New Roman" w:hAnsi="Times New Roman" w:cs="Times New Roman"/>
                <w:sz w:val="20"/>
              </w:rPr>
            </w:pPr>
            <w:r w:rsidRPr="00CB2B98">
              <w:rPr>
                <w:rFonts w:ascii="Times New Roman" w:hAnsi="Times New Roman" w:cs="Times New Roman"/>
                <w:sz w:val="20"/>
              </w:rPr>
              <w:t xml:space="preserve">The ratio of the </w:t>
            </w:r>
            <w:bookmarkStart w:id="39" w:name="OLE_LINK41"/>
            <w:r w:rsidRPr="00CB2B98">
              <w:rPr>
                <w:rFonts w:ascii="Times New Roman" w:hAnsi="Times New Roman" w:cs="Times New Roman"/>
                <w:noProof/>
                <w:sz w:val="20"/>
              </w:rPr>
              <w:t>radius</w:t>
            </w:r>
            <w:r w:rsidRPr="00CB2B98">
              <w:rPr>
                <w:rFonts w:ascii="Times New Roman" w:hAnsi="Times New Roman" w:cs="Times New Roman"/>
                <w:sz w:val="20"/>
              </w:rPr>
              <w:t xml:space="preserve"> </w:t>
            </w:r>
            <m:oMath>
              <m:sSub>
                <m:sSubPr>
                  <m:ctrlPr>
                    <w:rPr>
                      <w:rFonts w:ascii="Cambria Math" w:hAnsi="Cambria Math" w:cs="Times New Roman"/>
                      <w:sz w:val="20"/>
                    </w:rPr>
                  </m:ctrlPr>
                </m:sSubPr>
                <m:e>
                  <m:r>
                    <m:rPr>
                      <m:sty m:val="p"/>
                    </m:rPr>
                    <w:rPr>
                      <w:rFonts w:ascii="Cambria Math" w:hAnsi="Cambria Math" w:cs="Times New Roman"/>
                      <w:sz w:val="20"/>
                    </w:rPr>
                    <m:t>r</m:t>
                  </m:r>
                </m:e>
                <m:sub>
                  <m:r>
                    <m:rPr>
                      <m:sty m:val="p"/>
                    </m:rPr>
                    <w:rPr>
                      <w:rFonts w:ascii="Cambria Math" w:hAnsi="Cambria Math" w:cs="Times New Roman"/>
                      <w:sz w:val="20"/>
                    </w:rPr>
                    <m:t>max-in</m:t>
                  </m:r>
                </m:sub>
              </m:sSub>
            </m:oMath>
            <w:r w:rsidRPr="00CB2B98">
              <w:rPr>
                <w:rFonts w:ascii="Times New Roman" w:hAnsi="Times New Roman" w:cs="Times New Roman"/>
                <w:sz w:val="20"/>
              </w:rPr>
              <w:t xml:space="preserve"> of the maximum inscribed circle (sphere in 3D) to </w:t>
            </w:r>
            <w:r w:rsidRPr="00CB2B98">
              <w:rPr>
                <w:rFonts w:ascii="Times New Roman" w:hAnsi="Times New Roman" w:cs="Times New Roman" w:hint="eastAsia"/>
                <w:sz w:val="20"/>
              </w:rPr>
              <w:t>t</w:t>
            </w:r>
            <w:r w:rsidRPr="00CB2B98">
              <w:rPr>
                <w:rFonts w:ascii="Times New Roman" w:hAnsi="Times New Roman" w:cs="Times New Roman"/>
                <w:sz w:val="20"/>
              </w:rPr>
              <w:t>he radius (</w:t>
            </w:r>
            <m:oMath>
              <m:sSub>
                <m:sSubPr>
                  <m:ctrlPr>
                    <w:rPr>
                      <w:rFonts w:ascii="Cambria Math" w:hAnsi="Cambria Math" w:cs="Times New Roman"/>
                      <w:sz w:val="20"/>
                    </w:rPr>
                  </m:ctrlPr>
                </m:sSubPr>
                <m:e>
                  <m:r>
                    <m:rPr>
                      <m:sty m:val="p"/>
                    </m:rPr>
                    <w:rPr>
                      <w:rFonts w:ascii="Cambria Math" w:hAnsi="Cambria Math" w:cs="Times New Roman"/>
                      <w:sz w:val="20"/>
                    </w:rPr>
                    <m:t>r</m:t>
                  </m:r>
                </m:e>
                <m:sub>
                  <m:r>
                    <m:rPr>
                      <m:sty m:val="p"/>
                    </m:rPr>
                    <w:rPr>
                      <w:rFonts w:ascii="Cambria Math" w:hAnsi="Cambria Math" w:cs="Times New Roman"/>
                      <w:sz w:val="20"/>
                    </w:rPr>
                    <m:t>min-</m:t>
                  </m:r>
                  <m:r>
                    <m:rPr>
                      <m:sty m:val="p"/>
                    </m:rPr>
                    <w:rPr>
                      <w:rFonts w:ascii="Cambria Math" w:hAnsi="Cambria Math" w:cs="Times New Roman"/>
                      <w:noProof/>
                      <w:sz w:val="20"/>
                    </w:rPr>
                    <m:t>cir</m:t>
                  </m:r>
                </m:sub>
              </m:sSub>
            </m:oMath>
            <w:r w:rsidRPr="00CB2B98">
              <w:rPr>
                <w:rFonts w:ascii="Times New Roman" w:hAnsi="Times New Roman" w:cs="Times New Roman"/>
                <w:sz w:val="20"/>
              </w:rPr>
              <w:t xml:space="preserve">) of the </w:t>
            </w:r>
            <w:r w:rsidRPr="00CB2B98">
              <w:rPr>
                <w:rFonts w:ascii="Times New Roman" w:hAnsi="Times New Roman" w:cs="Times New Roman"/>
                <w:noProof/>
                <w:sz w:val="20"/>
              </w:rPr>
              <w:t>minimum</w:t>
            </w:r>
            <w:r w:rsidRPr="00CB2B98">
              <w:rPr>
                <w:rFonts w:ascii="Times New Roman" w:hAnsi="Times New Roman" w:cs="Times New Roman"/>
                <w:sz w:val="20"/>
              </w:rPr>
              <w:t xml:space="preserve"> </w:t>
            </w:r>
            <w:r w:rsidRPr="00CB2B98">
              <w:rPr>
                <w:rFonts w:ascii="Times New Roman" w:hAnsi="Times New Roman" w:cs="Times New Roman"/>
                <w:noProof/>
                <w:sz w:val="20"/>
              </w:rPr>
              <w:t>circum-scribed</w:t>
            </w:r>
            <w:r w:rsidRPr="00CB2B98">
              <w:rPr>
                <w:rFonts w:ascii="Times New Roman" w:hAnsi="Times New Roman" w:cs="Times New Roman"/>
                <w:sz w:val="20"/>
              </w:rPr>
              <w:t xml:space="preserve"> </w:t>
            </w:r>
            <w:bookmarkEnd w:id="39"/>
            <w:r w:rsidRPr="00CB2B98">
              <w:rPr>
                <w:rFonts w:ascii="Times New Roman" w:hAnsi="Times New Roman" w:cs="Times New Roman"/>
                <w:sz w:val="20"/>
              </w:rPr>
              <w:t xml:space="preserve">circle of a particle shown </w:t>
            </w:r>
            <w:r w:rsidRPr="00CB2B98">
              <w:rPr>
                <w:rFonts w:ascii="Times New Roman" w:hAnsi="Times New Roman" w:cs="Times New Roman"/>
                <w:noProof/>
                <w:sz w:val="20"/>
              </w:rPr>
              <w:t>in Fig. 2(b).</w:t>
            </w:r>
          </w:p>
        </w:tc>
        <w:tc>
          <w:tcPr>
            <w:tcW w:w="1109" w:type="dxa"/>
            <w:vAlign w:val="center"/>
          </w:tcPr>
          <w:p w14:paraId="42A62D61"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noProof/>
                <w:sz w:val="20"/>
              </w:rPr>
              <w:t>[</w:t>
            </w:r>
            <w:r w:rsidRPr="00CB2B98">
              <w:rPr>
                <w:rStyle w:val="Hyperlink"/>
                <w:rFonts w:ascii="Times New Roman" w:hAnsi="Times New Roman" w:cs="Times New Roman"/>
                <w:noProof/>
                <w:sz w:val="20"/>
                <w:u w:val="none"/>
              </w:rPr>
              <w:t>27</w:t>
            </w:r>
            <w:r w:rsidRPr="00CB2B98">
              <w:rPr>
                <w:rFonts w:ascii="Times New Roman" w:hAnsi="Times New Roman" w:cs="Times New Roman"/>
                <w:noProof/>
                <w:sz w:val="20"/>
              </w:rPr>
              <w:t>]</w:t>
            </w:r>
          </w:p>
        </w:tc>
      </w:tr>
      <w:tr w:rsidR="001B6FF7" w:rsidRPr="00CB2B98" w14:paraId="31FE6CE9" w14:textId="77777777" w:rsidTr="006D3F4F">
        <w:trPr>
          <w:trHeight w:val="707"/>
        </w:trPr>
        <w:tc>
          <w:tcPr>
            <w:tcW w:w="704" w:type="dxa"/>
            <w:tcBorders>
              <w:bottom w:val="nil"/>
            </w:tcBorders>
            <w:vAlign w:val="center"/>
          </w:tcPr>
          <w:p w14:paraId="18987D46"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sz w:val="20"/>
              </w:rPr>
              <w:t>S4</w:t>
            </w:r>
          </w:p>
        </w:tc>
        <w:tc>
          <w:tcPr>
            <w:tcW w:w="1276" w:type="dxa"/>
            <w:tcBorders>
              <w:bottom w:val="nil"/>
            </w:tcBorders>
            <w:vAlign w:val="center"/>
          </w:tcPr>
          <w:p w14:paraId="2D0A93EA" w14:textId="77777777" w:rsidR="001B6FF7" w:rsidRPr="00CB2B98" w:rsidRDefault="00DE2404" w:rsidP="006D3F4F">
            <w:pPr>
              <w:jc w:val="center"/>
              <w:rPr>
                <w:rFonts w:ascii="Times New Roman" w:hAnsi="Times New Roman" w:cs="Times New Roman"/>
                <w:sz w:val="20"/>
              </w:rPr>
            </w:pPr>
            <m:oMathPara>
              <m:oMath>
                <m:f>
                  <m:fPr>
                    <m:ctrlPr>
                      <w:rPr>
                        <w:rFonts w:ascii="Cambria Math" w:hAnsi="Cambria Math" w:cs="Times New Roman"/>
                        <w:i/>
                        <w:sz w:val="20"/>
                      </w:rPr>
                    </m:ctrlPr>
                  </m:fPr>
                  <m:num>
                    <m:sSub>
                      <m:sSubPr>
                        <m:ctrlPr>
                          <w:rPr>
                            <w:rFonts w:ascii="Cambria Math" w:hAnsi="Cambria Math" w:cs="Times New Roman"/>
                            <w:sz w:val="20"/>
                          </w:rPr>
                        </m:ctrlPr>
                      </m:sSubPr>
                      <m:e>
                        <m:r>
                          <m:rPr>
                            <m:sty m:val="p"/>
                          </m:rPr>
                          <w:rPr>
                            <w:rFonts w:ascii="Cambria Math" w:hAnsi="Cambria Math" w:cs="Times New Roman"/>
                            <w:sz w:val="20"/>
                          </w:rPr>
                          <m:t>d</m:t>
                        </m:r>
                      </m:e>
                      <m:sub>
                        <m:r>
                          <m:rPr>
                            <m:sty m:val="p"/>
                          </m:rPr>
                          <w:rPr>
                            <w:rFonts w:ascii="Cambria Math" w:hAnsi="Cambria Math" w:cs="Times New Roman"/>
                            <w:sz w:val="20"/>
                          </w:rPr>
                          <m:t>S</m:t>
                        </m:r>
                      </m:sub>
                    </m:sSub>
                  </m:num>
                  <m:den>
                    <m:sSub>
                      <m:sSubPr>
                        <m:ctrlPr>
                          <w:rPr>
                            <w:rFonts w:ascii="Cambria Math" w:hAnsi="Cambria Math" w:cs="Times New Roman"/>
                            <w:i/>
                            <w:sz w:val="20"/>
                          </w:rPr>
                        </m:ctrlPr>
                      </m:sSubPr>
                      <m:e>
                        <m:r>
                          <w:rPr>
                            <w:rFonts w:ascii="Cambria Math" w:hAnsi="Cambria Math" w:cs="Times New Roman"/>
                            <w:sz w:val="20"/>
                          </w:rPr>
                          <m:t>d</m:t>
                        </m:r>
                      </m:e>
                      <m:sub>
                        <m:r>
                          <w:rPr>
                            <w:rFonts w:ascii="Cambria Math" w:hAnsi="Cambria Math" w:cs="Times New Roman"/>
                            <w:sz w:val="20"/>
                          </w:rPr>
                          <m:t>L</m:t>
                        </m:r>
                      </m:sub>
                    </m:sSub>
                  </m:den>
                </m:f>
              </m:oMath>
            </m:oMathPara>
          </w:p>
        </w:tc>
        <w:tc>
          <w:tcPr>
            <w:tcW w:w="5207" w:type="dxa"/>
            <w:tcBorders>
              <w:bottom w:val="nil"/>
            </w:tcBorders>
            <w:vAlign w:val="center"/>
          </w:tcPr>
          <w:p w14:paraId="09D9354E" w14:textId="77777777" w:rsidR="001B6FF7" w:rsidRPr="00CB2B98" w:rsidRDefault="001B6FF7" w:rsidP="006D3F4F">
            <w:pPr>
              <w:rPr>
                <w:rFonts w:ascii="Times New Roman" w:hAnsi="Times New Roman" w:cs="Times New Roman"/>
                <w:sz w:val="20"/>
              </w:rPr>
            </w:pPr>
            <w:r w:rsidRPr="00CB2B98">
              <w:rPr>
                <w:rFonts w:ascii="Times New Roman" w:hAnsi="Times New Roman" w:cs="Times New Roman"/>
                <w:sz w:val="20"/>
              </w:rPr>
              <w:t>The ratio of the maximum axial length (</w:t>
            </w:r>
            <w:proofErr w:type="spellStart"/>
            <w:r w:rsidRPr="00CB2B98">
              <w:rPr>
                <w:rFonts w:ascii="Times New Roman" w:hAnsi="Times New Roman" w:cs="Times New Roman"/>
                <w:sz w:val="20"/>
              </w:rPr>
              <w:t>d</w:t>
            </w:r>
            <w:r w:rsidRPr="00CB2B98">
              <w:rPr>
                <w:rFonts w:ascii="Times New Roman" w:hAnsi="Times New Roman" w:cs="Times New Roman"/>
                <w:sz w:val="20"/>
                <w:vertAlign w:val="subscript"/>
              </w:rPr>
              <w:t>S</w:t>
            </w:r>
            <w:proofErr w:type="spellEnd"/>
            <w:r w:rsidRPr="00CB2B98">
              <w:rPr>
                <w:rFonts w:ascii="Times New Roman" w:hAnsi="Times New Roman" w:cs="Times New Roman"/>
                <w:sz w:val="20"/>
              </w:rPr>
              <w:t>) to the minimum axial length (d</w:t>
            </w:r>
            <w:r w:rsidRPr="00CB2B98">
              <w:rPr>
                <w:rFonts w:ascii="Times New Roman" w:hAnsi="Times New Roman" w:cs="Times New Roman" w:hint="eastAsia"/>
                <w:sz w:val="20"/>
                <w:vertAlign w:val="subscript"/>
              </w:rPr>
              <w:t>L</w:t>
            </w:r>
            <w:r w:rsidRPr="00CB2B98">
              <w:rPr>
                <w:rFonts w:ascii="Times New Roman" w:hAnsi="Times New Roman" w:cs="Times New Roman"/>
                <w:sz w:val="20"/>
              </w:rPr>
              <w:t>) of a particle.</w:t>
            </w:r>
          </w:p>
        </w:tc>
        <w:tc>
          <w:tcPr>
            <w:tcW w:w="1109" w:type="dxa"/>
            <w:tcBorders>
              <w:bottom w:val="nil"/>
            </w:tcBorders>
            <w:vAlign w:val="center"/>
          </w:tcPr>
          <w:p w14:paraId="6CDE94C6"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noProof/>
                <w:sz w:val="20"/>
              </w:rPr>
              <w:t>[</w:t>
            </w:r>
            <w:r w:rsidRPr="00CB2B98">
              <w:rPr>
                <w:rStyle w:val="Hyperlink"/>
                <w:rFonts w:ascii="Times New Roman" w:hAnsi="Times New Roman" w:cs="Times New Roman"/>
                <w:noProof/>
                <w:sz w:val="20"/>
                <w:u w:val="none"/>
              </w:rPr>
              <w:t>28</w:t>
            </w:r>
            <w:r w:rsidRPr="00CB2B98">
              <w:rPr>
                <w:rFonts w:ascii="Times New Roman" w:hAnsi="Times New Roman" w:cs="Times New Roman"/>
                <w:noProof/>
                <w:sz w:val="20"/>
              </w:rPr>
              <w:t>]</w:t>
            </w:r>
          </w:p>
        </w:tc>
      </w:tr>
      <w:tr w:rsidR="001B6FF7" w:rsidRPr="00CB2B98" w14:paraId="30317F81" w14:textId="77777777" w:rsidTr="006D3F4F">
        <w:tc>
          <w:tcPr>
            <w:tcW w:w="704" w:type="dxa"/>
            <w:tcBorders>
              <w:bottom w:val="single" w:sz="12" w:space="0" w:color="auto"/>
            </w:tcBorders>
            <w:vAlign w:val="center"/>
          </w:tcPr>
          <w:p w14:paraId="08A4FF97"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sz w:val="20"/>
              </w:rPr>
              <w:t>S5</w:t>
            </w:r>
          </w:p>
        </w:tc>
        <w:tc>
          <w:tcPr>
            <w:tcW w:w="1276" w:type="dxa"/>
            <w:tcBorders>
              <w:bottom w:val="single" w:sz="12" w:space="0" w:color="auto"/>
            </w:tcBorders>
            <w:vAlign w:val="center"/>
          </w:tcPr>
          <w:p w14:paraId="3CEDE845" w14:textId="77777777" w:rsidR="001B6FF7" w:rsidRPr="00CB2B98" w:rsidRDefault="00DE2404" w:rsidP="006D3F4F">
            <w:pPr>
              <w:jc w:val="center"/>
              <w:rPr>
                <w:rFonts w:ascii="Times New Roman" w:hAnsi="Times New Roman" w:cs="Times New Roman"/>
                <w:sz w:val="20"/>
              </w:rPr>
            </w:pPr>
            <m:oMathPara>
              <m:oMath>
                <m:rad>
                  <m:radPr>
                    <m:ctrlPr>
                      <w:rPr>
                        <w:rFonts w:ascii="Cambria Math" w:hAnsi="Cambria Math" w:cs="Times New Roman"/>
                        <w:sz w:val="20"/>
                      </w:rPr>
                    </m:ctrlPr>
                  </m:radPr>
                  <m:deg>
                    <m:r>
                      <m:rPr>
                        <m:sty m:val="p"/>
                      </m:rPr>
                      <w:rPr>
                        <w:rFonts w:ascii="Cambria Math" w:hAnsi="Cambria Math" w:cs="Times New Roman"/>
                        <w:sz w:val="20"/>
                      </w:rPr>
                      <m:t>3</m:t>
                    </m:r>
                  </m:deg>
                  <m:e>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d</m:t>
                            </m:r>
                          </m:e>
                          <m:sub>
                            <m:r>
                              <w:rPr>
                                <w:rFonts w:ascii="Cambria Math" w:hAnsi="Cambria Math" w:cs="Times New Roman"/>
                                <w:sz w:val="20"/>
                              </w:rPr>
                              <m:t>S</m:t>
                            </m:r>
                          </m:sub>
                          <m:sup>
                            <m:r>
                              <w:rPr>
                                <w:rFonts w:ascii="Cambria Math" w:hAnsi="Cambria Math" w:cs="Times New Roman"/>
                                <w:sz w:val="20"/>
                              </w:rPr>
                              <m:t>2</m:t>
                            </m:r>
                          </m:sup>
                        </m:sSubSup>
                      </m:num>
                      <m:den>
                        <m:sSub>
                          <m:sSubPr>
                            <m:ctrlPr>
                              <w:rPr>
                                <w:rFonts w:ascii="Cambria Math" w:hAnsi="Cambria Math" w:cs="Times New Roman"/>
                                <w:i/>
                                <w:sz w:val="20"/>
                              </w:rPr>
                            </m:ctrlPr>
                          </m:sSubPr>
                          <m:e>
                            <m:r>
                              <w:rPr>
                                <w:rFonts w:ascii="Cambria Math" w:hAnsi="Cambria Math" w:cs="Times New Roman"/>
                                <w:sz w:val="20"/>
                              </w:rPr>
                              <m:t>d</m:t>
                            </m:r>
                          </m:e>
                          <m:sub>
                            <m:r>
                              <w:rPr>
                                <w:rFonts w:ascii="Cambria Math" w:hAnsi="Cambria Math" w:cs="Times New Roman"/>
                                <w:sz w:val="20"/>
                              </w:rPr>
                              <m:t>L</m:t>
                            </m:r>
                          </m:sub>
                        </m:sSub>
                        <m:sSub>
                          <m:sSubPr>
                            <m:ctrlPr>
                              <w:rPr>
                                <w:rFonts w:ascii="Cambria Math" w:hAnsi="Cambria Math" w:cs="Times New Roman"/>
                                <w:i/>
                                <w:sz w:val="20"/>
                              </w:rPr>
                            </m:ctrlPr>
                          </m:sSubPr>
                          <m:e>
                            <m:r>
                              <w:rPr>
                                <w:rFonts w:ascii="Cambria Math" w:hAnsi="Cambria Math" w:cs="Times New Roman"/>
                                <w:sz w:val="20"/>
                              </w:rPr>
                              <m:t>d</m:t>
                            </m:r>
                          </m:e>
                          <m:sub>
                            <m:r>
                              <w:rPr>
                                <w:rFonts w:ascii="Cambria Math" w:hAnsi="Cambria Math" w:cs="Times New Roman"/>
                                <w:sz w:val="20"/>
                              </w:rPr>
                              <m:t>I</m:t>
                            </m:r>
                          </m:sub>
                        </m:sSub>
                      </m:den>
                    </m:f>
                  </m:e>
                </m:rad>
              </m:oMath>
            </m:oMathPara>
          </w:p>
        </w:tc>
        <w:tc>
          <w:tcPr>
            <w:tcW w:w="5207" w:type="dxa"/>
            <w:tcBorders>
              <w:bottom w:val="single" w:sz="12" w:space="0" w:color="auto"/>
            </w:tcBorders>
            <w:vAlign w:val="center"/>
          </w:tcPr>
          <w:p w14:paraId="0DF4838C" w14:textId="77777777" w:rsidR="001B6FF7" w:rsidRPr="00CB2B98" w:rsidRDefault="001B6FF7" w:rsidP="006D3F4F">
            <w:pPr>
              <w:rPr>
                <w:rFonts w:ascii="Times New Roman" w:hAnsi="Times New Roman" w:cs="Times New Roman"/>
                <w:sz w:val="20"/>
              </w:rPr>
            </w:pPr>
            <w:r w:rsidRPr="00CB2B98">
              <w:rPr>
                <w:rFonts w:ascii="Times New Roman" w:hAnsi="Times New Roman" w:cs="Times New Roman"/>
                <w:sz w:val="20"/>
              </w:rPr>
              <w:t xml:space="preserve">Fitting a particle to an ellipsoid, </w:t>
            </w:r>
            <w:proofErr w:type="spellStart"/>
            <w:r w:rsidRPr="00CB2B98">
              <w:rPr>
                <w:rFonts w:ascii="Times New Roman" w:hAnsi="Times New Roman" w:cs="Times New Roman"/>
                <w:sz w:val="20"/>
              </w:rPr>
              <w:t>d</w:t>
            </w:r>
            <w:r w:rsidRPr="00CB2B98">
              <w:rPr>
                <w:rFonts w:ascii="Times New Roman" w:hAnsi="Times New Roman" w:cs="Times New Roman"/>
                <w:sz w:val="20"/>
                <w:vertAlign w:val="subscript"/>
              </w:rPr>
              <w:t>S</w:t>
            </w:r>
            <w:proofErr w:type="spellEnd"/>
            <w:r w:rsidRPr="00CB2B98">
              <w:rPr>
                <w:rFonts w:ascii="Times New Roman" w:hAnsi="Times New Roman" w:cs="Times New Roman"/>
                <w:sz w:val="20"/>
              </w:rPr>
              <w:t xml:space="preserve">, </w:t>
            </w:r>
            <w:proofErr w:type="spellStart"/>
            <w:r w:rsidRPr="00CB2B98">
              <w:rPr>
                <w:rFonts w:ascii="Times New Roman" w:hAnsi="Times New Roman" w:cs="Times New Roman"/>
                <w:sz w:val="20"/>
              </w:rPr>
              <w:t>d</w:t>
            </w:r>
            <w:r w:rsidRPr="00CB2B98">
              <w:rPr>
                <w:rFonts w:ascii="Times New Roman" w:hAnsi="Times New Roman" w:cs="Times New Roman"/>
                <w:sz w:val="20"/>
                <w:vertAlign w:val="subscript"/>
              </w:rPr>
              <w:t>I</w:t>
            </w:r>
            <w:proofErr w:type="spellEnd"/>
            <w:r w:rsidRPr="00CB2B98">
              <w:rPr>
                <w:rFonts w:ascii="Times New Roman" w:hAnsi="Times New Roman" w:cs="Times New Roman"/>
                <w:sz w:val="20"/>
              </w:rPr>
              <w:t xml:space="preserve"> and d</w:t>
            </w:r>
            <w:r w:rsidRPr="00CB2B98">
              <w:rPr>
                <w:rFonts w:ascii="Times New Roman" w:hAnsi="Times New Roman" w:cs="Times New Roman"/>
                <w:sz w:val="20"/>
                <w:vertAlign w:val="subscript"/>
              </w:rPr>
              <w:t>L</w:t>
            </w:r>
            <w:r w:rsidRPr="00CB2B98">
              <w:rPr>
                <w:rFonts w:ascii="Times New Roman" w:hAnsi="Times New Roman" w:cs="Times New Roman"/>
                <w:sz w:val="20"/>
              </w:rPr>
              <w:t xml:space="preserve"> are the shortest, intermediate and the longest axial length of the fitted ellipsoid. </w:t>
            </w:r>
          </w:p>
        </w:tc>
        <w:tc>
          <w:tcPr>
            <w:tcW w:w="1109" w:type="dxa"/>
            <w:tcBorders>
              <w:bottom w:val="single" w:sz="12" w:space="0" w:color="auto"/>
            </w:tcBorders>
            <w:vAlign w:val="center"/>
          </w:tcPr>
          <w:p w14:paraId="78675B96" w14:textId="77777777" w:rsidR="001B6FF7" w:rsidRPr="00CB2B98" w:rsidRDefault="001B6FF7" w:rsidP="006D3F4F">
            <w:pPr>
              <w:jc w:val="center"/>
              <w:rPr>
                <w:rFonts w:ascii="Times New Roman" w:hAnsi="Times New Roman" w:cs="Times New Roman"/>
                <w:sz w:val="20"/>
              </w:rPr>
            </w:pPr>
            <w:r w:rsidRPr="00CB2B98">
              <w:rPr>
                <w:rFonts w:ascii="Times New Roman" w:hAnsi="Times New Roman" w:cs="Times New Roman"/>
                <w:noProof/>
                <w:sz w:val="20"/>
              </w:rPr>
              <w:t>[</w:t>
            </w:r>
            <w:r w:rsidRPr="00CB2B98">
              <w:rPr>
                <w:rStyle w:val="Hyperlink"/>
                <w:rFonts w:ascii="Times New Roman" w:hAnsi="Times New Roman" w:cs="Times New Roman"/>
                <w:noProof/>
                <w:sz w:val="20"/>
                <w:u w:val="none"/>
              </w:rPr>
              <w:t>29</w:t>
            </w:r>
            <w:r w:rsidRPr="00CB2B98">
              <w:rPr>
                <w:rFonts w:ascii="Times New Roman" w:hAnsi="Times New Roman" w:cs="Times New Roman"/>
                <w:noProof/>
                <w:sz w:val="20"/>
              </w:rPr>
              <w:t>]</w:t>
            </w:r>
          </w:p>
        </w:tc>
      </w:tr>
    </w:tbl>
    <w:p w14:paraId="75F554FF" w14:textId="77777777" w:rsidR="001B6FF7" w:rsidRPr="00CB2B98" w:rsidRDefault="001B6FF7" w:rsidP="001B6FF7"/>
    <w:p w14:paraId="138F5219" w14:textId="536772B8" w:rsidR="00CC11FB" w:rsidRPr="00CB2B98" w:rsidRDefault="004B43B1" w:rsidP="003F03DC">
      <w:pPr>
        <w:pStyle w:val="BodyText"/>
        <w:jc w:val="center"/>
      </w:pPr>
      <w:r w:rsidRPr="00CB2B98">
        <w:rPr>
          <w:noProof/>
        </w:rPr>
        <w:lastRenderedPageBreak/>
        <w:drawing>
          <wp:inline distT="0" distB="0" distL="0" distR="0" wp14:anchorId="42A8DEDA" wp14:editId="637A1B26">
            <wp:extent cx="2905125" cy="5724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2905125" cy="5724525"/>
                    </a:xfrm>
                    <a:prstGeom prst="rect">
                      <a:avLst/>
                    </a:prstGeom>
                    <a:noFill/>
                    <a:ln>
                      <a:noFill/>
                    </a:ln>
                  </pic:spPr>
                </pic:pic>
              </a:graphicData>
            </a:graphic>
          </wp:inline>
        </w:drawing>
      </w:r>
    </w:p>
    <w:p w14:paraId="65BE33D6" w14:textId="5960FD2E" w:rsidR="00FC5DC5" w:rsidRPr="00CB2B98" w:rsidRDefault="00FC5DC5" w:rsidP="004B43B1">
      <w:pPr>
        <w:pStyle w:val="BodyText"/>
        <w:jc w:val="left"/>
        <w:rPr>
          <w:noProof/>
        </w:rPr>
      </w:pPr>
      <w:r w:rsidRPr="00CB2B98">
        <w:rPr>
          <w:noProof/>
        </w:rPr>
        <w:fldChar w:fldCharType="begin"/>
      </w:r>
      <w:r w:rsidRPr="00CB2B98">
        <w:rPr>
          <w:noProof/>
        </w:rPr>
        <w:instrText xml:space="preserve"> REF _Ref2176484 \h </w:instrText>
      </w:r>
      <w:r w:rsidR="004B43B1" w:rsidRPr="00CB2B98">
        <w:rPr>
          <w:noProof/>
        </w:rPr>
        <w:instrText xml:space="preserve"> \* MERGEFORMAT </w:instrText>
      </w:r>
      <w:r w:rsidRPr="00CB2B98">
        <w:rPr>
          <w:noProof/>
        </w:rPr>
      </w:r>
      <w:r w:rsidRPr="00CB2B98">
        <w:rPr>
          <w:noProof/>
        </w:rPr>
        <w:fldChar w:fldCharType="separate"/>
      </w:r>
      <w:r w:rsidRPr="00CB2B98">
        <w:t xml:space="preserve">Fig. </w:t>
      </w:r>
      <w:r w:rsidRPr="00CB2B98">
        <w:rPr>
          <w:noProof/>
        </w:rPr>
        <w:t>2</w:t>
      </w:r>
      <w:r w:rsidRPr="00CB2B98">
        <w:rPr>
          <w:noProof/>
        </w:rPr>
        <w:fldChar w:fldCharType="end"/>
      </w:r>
      <w:r w:rsidRPr="00CB2B98">
        <w:rPr>
          <w:noProof/>
        </w:rPr>
        <w:t xml:space="preserve"> </w:t>
      </w:r>
      <w:r w:rsidR="004B43B1" w:rsidRPr="00CB2B98">
        <w:rPr>
          <w:rStyle w:val="Hyperlink"/>
          <w:noProof/>
          <w:color w:val="auto"/>
          <w:u w:val="none"/>
        </w:rPr>
        <w:t>Examples of potential shortcomings of the various definitions of sphericity and roundness: (a) Example of two particles of different shape but same sphericity (S1 and S2 in Table 1); (b) Example of two particles of different shape but same sphericity (S3 in Table 1) and roundness. (c) Example of two particles of different shape but same sphericity (S4 and S5 in Table 1) and roundness</w:t>
      </w:r>
    </w:p>
    <w:p w14:paraId="4B7F86E8" w14:textId="3F4383A9" w:rsidR="003031C2" w:rsidRPr="00CB2B98" w:rsidRDefault="003031C2" w:rsidP="006C38AA">
      <w:pPr>
        <w:pStyle w:val="Caption"/>
        <w:rPr>
          <w:color w:val="auto"/>
        </w:rPr>
      </w:pPr>
    </w:p>
    <w:p w14:paraId="3430E617" w14:textId="193D146F" w:rsidR="00406EB4" w:rsidRPr="00CB2B98" w:rsidRDefault="00406EB4" w:rsidP="0010185C">
      <w:pPr>
        <w:pStyle w:val="BodyText"/>
      </w:pPr>
      <w:r w:rsidRPr="00CB2B98">
        <w:t>In contrast to the various definition</w:t>
      </w:r>
      <w:r w:rsidR="00077681" w:rsidRPr="00CB2B98">
        <w:t>s</w:t>
      </w:r>
      <w:r w:rsidR="00D2074E" w:rsidRPr="00CB2B98">
        <w:t xml:space="preserve"> of sphericity, </w:t>
      </w:r>
      <w:r w:rsidR="00A153C2" w:rsidRPr="00CB2B98">
        <w:t xml:space="preserve">only </w:t>
      </w:r>
      <w:r w:rsidR="00D2074E" w:rsidRPr="00CB2B98">
        <w:t>few equations</w:t>
      </w:r>
      <w:r w:rsidRPr="00CB2B98">
        <w:t xml:space="preserve"> </w:t>
      </w:r>
      <w:r w:rsidR="00A153C2" w:rsidRPr="00CB2B98">
        <w:t xml:space="preserve">have been </w:t>
      </w:r>
      <w:r w:rsidR="00D2074E" w:rsidRPr="00CB2B98">
        <w:t>proposed</w:t>
      </w:r>
      <w:r w:rsidRPr="00CB2B98">
        <w:t xml:space="preserve"> to compute 3D roundness. </w:t>
      </w:r>
      <w:r w:rsidR="00D2074E" w:rsidRPr="00CB2B98">
        <w:t xml:space="preserve">Equation </w:t>
      </w:r>
      <w:r w:rsidR="00863086" w:rsidRPr="00CB2B98">
        <w:fldChar w:fldCharType="begin"/>
      </w:r>
      <w:r w:rsidR="00863086" w:rsidRPr="00CB2B98">
        <w:instrText xml:space="preserve"> REF OLE_eq1 \h </w:instrText>
      </w:r>
      <w:r w:rsidR="00863086" w:rsidRPr="00CB2B98">
        <w:fldChar w:fldCharType="separate"/>
      </w:r>
      <w:r w:rsidR="00863086" w:rsidRPr="00CB2B98">
        <w:rPr>
          <w:noProof/>
        </w:rPr>
        <w:t>1</w:t>
      </w:r>
      <w:r w:rsidR="00863086" w:rsidRPr="00CB2B98">
        <w:fldChar w:fldCharType="end"/>
      </w:r>
      <w:r w:rsidR="005A5561" w:rsidRPr="00CB2B98">
        <w:t xml:space="preserve"> below</w:t>
      </w:r>
      <w:r w:rsidRPr="00CB2B98">
        <w:t xml:space="preserve"> </w:t>
      </w:r>
      <w:r w:rsidR="00D2074E" w:rsidRPr="00CB2B98">
        <w:t>is</w:t>
      </w:r>
      <w:r w:rsidRPr="00CB2B98">
        <w:t xml:space="preserve"> </w:t>
      </w:r>
      <w:r w:rsidR="00D2074E" w:rsidRPr="00CB2B98">
        <w:t xml:space="preserve">used to </w:t>
      </w:r>
      <w:r w:rsidRPr="00CB2B98">
        <w:t>calculate</w:t>
      </w:r>
      <w:r w:rsidR="00D2074E" w:rsidRPr="00CB2B98">
        <w:t xml:space="preserve"> 3D roundness</w:t>
      </w:r>
      <w:r w:rsidRPr="00CB2B98">
        <w:t xml:space="preserve"> as the ratio </w:t>
      </w:r>
      <w:bookmarkStart w:id="40" w:name="OLE_LINK42"/>
      <w:r w:rsidRPr="00CB2B98">
        <w:t xml:space="preserve">of the average radius of the particle corners </w:t>
      </w:r>
      <w:r w:rsidR="00C5153B" w:rsidRPr="00CB2B98">
        <w:t>to</w:t>
      </w:r>
      <w:r w:rsidRPr="00CB2B98">
        <w:t xml:space="preserve"> the radius of the maximum inscribed </w:t>
      </w:r>
      <w:bookmarkEnd w:id="40"/>
      <w:r w:rsidR="00BD0288" w:rsidRPr="00CB2B98">
        <w:t>sphere</w:t>
      </w:r>
      <w:r w:rsidR="00514B54" w:rsidRPr="00CB2B98">
        <w:t xml:space="preserve"> (</w:t>
      </w:r>
      <w:r w:rsidR="005A5561" w:rsidRPr="00CB2B98">
        <w:t>see</w:t>
      </w:r>
      <w:r w:rsidR="00E20CE2" w:rsidRPr="00CB2B98">
        <w:t xml:space="preserve"> </w:t>
      </w:r>
      <w:r w:rsidR="00C44DD1" w:rsidRPr="00CB2B98">
        <w:fldChar w:fldCharType="begin"/>
      </w:r>
      <w:r w:rsidR="00C44DD1" w:rsidRPr="00CB2B98">
        <w:instrText xml:space="preserve"> REF _Ref2176484 \h  \* MERGEFORMAT </w:instrText>
      </w:r>
      <w:r w:rsidR="00C44DD1" w:rsidRPr="00CB2B98">
        <w:fldChar w:fldCharType="separate"/>
      </w:r>
      <w:r w:rsidR="002D5751" w:rsidRPr="00CB2B98">
        <w:t xml:space="preserve">Fig. </w:t>
      </w:r>
      <w:r w:rsidR="002D5751" w:rsidRPr="00CB2B98">
        <w:rPr>
          <w:noProof/>
        </w:rPr>
        <w:t>2</w:t>
      </w:r>
      <w:r w:rsidR="00C44DD1" w:rsidRPr="00CB2B98">
        <w:fldChar w:fldCharType="end"/>
      </w:r>
      <w:r w:rsidR="00291510" w:rsidRPr="00CB2B98">
        <w:t>(</w:t>
      </w:r>
      <w:r w:rsidR="00E20CE2" w:rsidRPr="00CB2B98">
        <w:t>b</w:t>
      </w:r>
      <w:r w:rsidR="00291510" w:rsidRPr="00CB2B98">
        <w:t>)</w:t>
      </w:r>
      <w:r w:rsidR="00514B54" w:rsidRPr="00CB2B98">
        <w:t>)</w:t>
      </w:r>
      <w:r w:rsidR="00784676" w:rsidRPr="00CB2B98">
        <w:t>:</w:t>
      </w:r>
      <w:r w:rsidR="00DB29FF" w:rsidRPr="00CB2B98">
        <w:t xml:space="preserve"> </w:t>
      </w:r>
    </w:p>
    <w:p w14:paraId="38959D13" w14:textId="77777777" w:rsidR="0010185C" w:rsidRPr="00CB2B98" w:rsidRDefault="0010185C" w:rsidP="0010185C">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027"/>
        <w:gridCol w:w="757"/>
      </w:tblGrid>
      <w:tr w:rsidR="00D17851" w:rsidRPr="00CB2B98" w14:paraId="1818CEB7" w14:textId="77777777" w:rsidTr="002B1F78">
        <w:tc>
          <w:tcPr>
            <w:tcW w:w="562" w:type="dxa"/>
            <w:vAlign w:val="center"/>
          </w:tcPr>
          <w:p w14:paraId="406AFA5A" w14:textId="77777777" w:rsidR="008E298D" w:rsidRPr="00CB2B98" w:rsidRDefault="008E298D" w:rsidP="00BB3292">
            <w:pPr>
              <w:pStyle w:val="BodyText"/>
            </w:pPr>
          </w:p>
        </w:tc>
        <w:tc>
          <w:tcPr>
            <w:tcW w:w="7797" w:type="dxa"/>
            <w:vAlign w:val="center"/>
          </w:tcPr>
          <w:p w14:paraId="631333FF" w14:textId="13774F84" w:rsidR="008E298D" w:rsidRPr="00CB2B98" w:rsidRDefault="00011EF6" w:rsidP="00BB3292">
            <w:pPr>
              <w:pStyle w:val="BodyText"/>
            </w:pPr>
            <w:bookmarkStart w:id="41" w:name="OLE_LINK26"/>
            <m:oMathPara>
              <m:oMath>
                <m:r>
                  <w:rPr>
                    <w:rFonts w:ascii="Cambria Math" w:hAnsi="Cambria Math"/>
                  </w:rPr>
                  <m:t>R</m:t>
                </m:r>
                <m:r>
                  <m:rPr>
                    <m:sty m:val="p"/>
                  </m:rP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N</m:t>
                        </m:r>
                      </m:e>
                    </m:nary>
                  </m:num>
                  <m:den>
                    <m:sSub>
                      <m:sSubPr>
                        <m:ctrlPr>
                          <w:rPr>
                            <w:rFonts w:ascii="Cambria Math" w:hAnsi="Cambria Math"/>
                          </w:rPr>
                        </m:ctrlPr>
                      </m:sSubPr>
                      <m:e>
                        <m:r>
                          <w:rPr>
                            <w:rFonts w:ascii="Cambria Math" w:hAnsi="Cambria Math"/>
                          </w:rPr>
                          <m:t>r</m:t>
                        </m:r>
                      </m:e>
                      <m:sub>
                        <m:r>
                          <w:rPr>
                            <w:rFonts w:ascii="Cambria Math" w:hAnsi="Cambria Math"/>
                          </w:rPr>
                          <m:t>max</m:t>
                        </m:r>
                        <m:r>
                          <m:rPr>
                            <m:sty m:val="p"/>
                          </m:rPr>
                          <w:rPr>
                            <w:rFonts w:ascii="Cambria Math" w:hAnsi="Cambria Math"/>
                          </w:rPr>
                          <m:t>-</m:t>
                        </m:r>
                        <m:r>
                          <w:rPr>
                            <w:rFonts w:ascii="Cambria Math" w:hAnsi="Cambria Math"/>
                          </w:rPr>
                          <m:t>in</m:t>
                        </m:r>
                      </m:sub>
                    </m:sSub>
                  </m:den>
                </m:f>
              </m:oMath>
            </m:oMathPara>
            <w:bookmarkEnd w:id="41"/>
          </w:p>
        </w:tc>
        <w:tc>
          <w:tcPr>
            <w:tcW w:w="657" w:type="dxa"/>
            <w:vAlign w:val="center"/>
          </w:tcPr>
          <w:p w14:paraId="72BEADA7" w14:textId="228F1E2A" w:rsidR="008E298D" w:rsidRPr="00CB2B98" w:rsidRDefault="008E298D" w:rsidP="00BB3292">
            <w:pPr>
              <w:pStyle w:val="BodyText"/>
            </w:pPr>
            <w:r w:rsidRPr="00CB2B98">
              <w:t>(</w:t>
            </w:r>
            <w:bookmarkStart w:id="42" w:name="OLE_eq1"/>
            <w:r w:rsidR="00973D34" w:rsidRPr="00CB2B98">
              <w:rPr>
                <w:noProof/>
              </w:rPr>
              <w:fldChar w:fldCharType="begin"/>
            </w:r>
            <w:r w:rsidR="00973D34" w:rsidRPr="00CB2B98">
              <w:rPr>
                <w:noProof/>
              </w:rPr>
              <w:instrText xml:space="preserve"> SEQ eq \* MERGEFORMAT </w:instrText>
            </w:r>
            <w:r w:rsidR="00973D34" w:rsidRPr="00CB2B98">
              <w:rPr>
                <w:noProof/>
              </w:rPr>
              <w:fldChar w:fldCharType="separate"/>
            </w:r>
            <w:r w:rsidR="002D5751" w:rsidRPr="00CB2B98">
              <w:rPr>
                <w:noProof/>
              </w:rPr>
              <w:t>1</w:t>
            </w:r>
            <w:r w:rsidR="00973D34" w:rsidRPr="00CB2B98">
              <w:rPr>
                <w:noProof/>
              </w:rPr>
              <w:fldChar w:fldCharType="end"/>
            </w:r>
            <w:bookmarkEnd w:id="42"/>
            <w:r w:rsidRPr="00CB2B98">
              <w:t>)</w:t>
            </w:r>
          </w:p>
        </w:tc>
      </w:tr>
    </w:tbl>
    <w:p w14:paraId="0F5C624C" w14:textId="565BF981" w:rsidR="00490F3D" w:rsidRPr="00CB2B98" w:rsidRDefault="00A5519A" w:rsidP="00093D3A">
      <w:pPr>
        <w:pStyle w:val="BodyText"/>
        <w:ind w:firstLine="0"/>
      </w:pPr>
      <w:r w:rsidRPr="00CB2B98">
        <w:t xml:space="preserve">where </w:t>
      </w:r>
      <m:oMath>
        <m:r>
          <m:rPr>
            <m:sty m:val="p"/>
          </m:rPr>
          <w:rPr>
            <w:rFonts w:ascii="Cambria Math" w:hAnsi="Cambria Math"/>
          </w:rPr>
          <m:t>r</m:t>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i</m:t>
            </m:r>
          </m:sub>
        </m:sSub>
      </m:oMath>
      <w:r w:rsidRPr="00CB2B98">
        <w:t xml:space="preserve"> is the radius of corners in a particle as shown in</w:t>
      </w:r>
      <w:r w:rsidR="00340B8A" w:rsidRPr="00CB2B98">
        <w:t xml:space="preserve"> </w:t>
      </w:r>
      <w:r w:rsidR="00340B8A" w:rsidRPr="00CB2B98">
        <w:fldChar w:fldCharType="begin"/>
      </w:r>
      <w:r w:rsidR="00340B8A" w:rsidRPr="00CB2B98">
        <w:instrText xml:space="preserve"> REF _Ref2176484 \h  \* MERGEFORMAT </w:instrText>
      </w:r>
      <w:r w:rsidR="00340B8A" w:rsidRPr="00CB2B98">
        <w:fldChar w:fldCharType="separate"/>
      </w:r>
      <w:r w:rsidR="00340B8A" w:rsidRPr="00CB2B98">
        <w:t xml:space="preserve">Fig. </w:t>
      </w:r>
      <w:r w:rsidR="00340B8A" w:rsidRPr="00CB2B98">
        <w:rPr>
          <w:noProof/>
        </w:rPr>
        <w:t>2</w:t>
      </w:r>
      <w:r w:rsidR="00340B8A" w:rsidRPr="00CB2B98">
        <w:fldChar w:fldCharType="end"/>
      </w:r>
      <w:r w:rsidR="00340B8A" w:rsidRPr="00CB2B98">
        <w:t>(b)</w:t>
      </w:r>
      <w:r w:rsidRPr="00CB2B98">
        <w:t xml:space="preserve">, N is the total number of </w:t>
      </w:r>
      <w:r w:rsidR="008D01BC" w:rsidRPr="00CB2B98">
        <w:t xml:space="preserve">corners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in</m:t>
            </m:r>
          </m:sub>
        </m:sSub>
      </m:oMath>
      <w:r w:rsidR="008D01BC" w:rsidRPr="00CB2B98">
        <w:t xml:space="preserve"> is the maximum inscribed circle of a particle.</w:t>
      </w:r>
      <w:r w:rsidR="00C51EF5" w:rsidRPr="00CB2B98">
        <w:t xml:space="preserve"> However, the roundness of the particles in </w:t>
      </w:r>
      <w:r w:rsidR="00093D3A" w:rsidRPr="00CB2B98">
        <w:fldChar w:fldCharType="begin"/>
      </w:r>
      <w:r w:rsidR="00093D3A" w:rsidRPr="00CB2B98">
        <w:instrText xml:space="preserve"> REF _Ref2176484 \h  \* MERGEFORMAT </w:instrText>
      </w:r>
      <w:r w:rsidR="00093D3A" w:rsidRPr="00CB2B98">
        <w:fldChar w:fldCharType="separate"/>
      </w:r>
      <w:r w:rsidR="002D5751" w:rsidRPr="00CB2B98">
        <w:t xml:space="preserve">Fig. </w:t>
      </w:r>
      <w:r w:rsidR="002D5751" w:rsidRPr="00CB2B98">
        <w:rPr>
          <w:noProof/>
        </w:rPr>
        <w:t>2</w:t>
      </w:r>
      <w:r w:rsidR="00093D3A" w:rsidRPr="00CB2B98">
        <w:fldChar w:fldCharType="end"/>
      </w:r>
      <w:r w:rsidR="00291510" w:rsidRPr="00CB2B98">
        <w:t>(</w:t>
      </w:r>
      <w:r w:rsidR="00C51EF5" w:rsidRPr="00CB2B98">
        <w:t>c</w:t>
      </w:r>
      <w:r w:rsidR="00291510" w:rsidRPr="00CB2B98">
        <w:t>)</w:t>
      </w:r>
      <w:r w:rsidR="00784676" w:rsidRPr="00CB2B98">
        <w:t xml:space="preserve"> </w:t>
      </w:r>
      <w:r w:rsidR="00C51EF5" w:rsidRPr="00CB2B98">
        <w:t>cannot be distinguished if neglecting the local feature on particle surface where the radius of curvature is larger than the maximum inscribed circle.</w:t>
      </w:r>
    </w:p>
    <w:p w14:paraId="179A4B16" w14:textId="4852A0C9" w:rsidR="004E493E" w:rsidRPr="00CB2B98" w:rsidRDefault="00744449" w:rsidP="0010185C">
      <w:pPr>
        <w:pStyle w:val="BodyText"/>
      </w:pPr>
      <w:r w:rsidRPr="00CB2B98">
        <w:t>Since</w:t>
      </w:r>
      <w:r w:rsidR="00B131C8" w:rsidRPr="00CB2B98">
        <w:t xml:space="preserve"> </w:t>
      </w:r>
      <w:r w:rsidRPr="00CB2B98">
        <w:t xml:space="preserve">neither sphericity nor </w:t>
      </w:r>
      <w:r w:rsidR="001D1C7E" w:rsidRPr="00CB2B98">
        <w:t>roundness</w:t>
      </w:r>
      <w:r w:rsidR="00490090" w:rsidRPr="00CB2B98">
        <w:t xml:space="preserve"> alone</w:t>
      </w:r>
      <w:r w:rsidR="001D1C7E" w:rsidRPr="00CB2B98">
        <w:t xml:space="preserve"> can distinguish </w:t>
      </w:r>
      <w:r w:rsidR="001D1C7E" w:rsidRPr="00CB2B98">
        <w:rPr>
          <w:i/>
        </w:rPr>
        <w:t>all</w:t>
      </w:r>
      <w:r w:rsidR="001D1C7E" w:rsidRPr="00CB2B98">
        <w:t xml:space="preserve"> particles with </w:t>
      </w:r>
      <w:r w:rsidR="001D1C7E" w:rsidRPr="00CB2B98">
        <w:rPr>
          <w:noProof/>
        </w:rPr>
        <w:t>different</w:t>
      </w:r>
      <w:r w:rsidR="001D1C7E" w:rsidRPr="00CB2B98">
        <w:t xml:space="preserve"> shape</w:t>
      </w:r>
      <w:r w:rsidR="00FD33FB" w:rsidRPr="00CB2B98">
        <w:t>s</w:t>
      </w:r>
      <w:r w:rsidR="002D131A" w:rsidRPr="00CB2B98">
        <w:t>,</w:t>
      </w:r>
      <w:r w:rsidR="001D1C7E" w:rsidRPr="00CB2B98">
        <w:t xml:space="preserve"> </w:t>
      </w:r>
      <w:r w:rsidR="002D131A" w:rsidRPr="00CB2B98">
        <w:t>c</w:t>
      </w:r>
      <w:r w:rsidR="006E76B1" w:rsidRPr="00CB2B98">
        <w:t>ombinations</w:t>
      </w:r>
      <w:r w:rsidR="001D1C7E" w:rsidRPr="00CB2B98">
        <w:t xml:space="preserve"> of sphericity and roundness</w:t>
      </w:r>
      <w:r w:rsidR="006E76B1" w:rsidRPr="00CB2B98">
        <w:t xml:space="preserve"> </w:t>
      </w:r>
      <w:r w:rsidR="00E77F34" w:rsidRPr="00CB2B98">
        <w:t xml:space="preserve">have been </w:t>
      </w:r>
      <w:r w:rsidR="00490090" w:rsidRPr="00CB2B98">
        <w:t xml:space="preserve">used </w:t>
      </w:r>
      <w:r w:rsidR="006E76B1" w:rsidRPr="00CB2B98">
        <w:t xml:space="preserve">to </w:t>
      </w:r>
      <w:r w:rsidR="009C403F" w:rsidRPr="00CB2B98">
        <w:t xml:space="preserve">ensure </w:t>
      </w:r>
      <w:r w:rsidR="00147181" w:rsidRPr="00CB2B98">
        <w:t xml:space="preserve">that </w:t>
      </w:r>
      <w:r w:rsidR="009C403F" w:rsidRPr="00CB2B98">
        <w:t>all particles with various shapes can be identified</w:t>
      </w:r>
      <w:r w:rsidR="00975276" w:rsidRPr="00CB2B98">
        <w:t xml:space="preserve"> </w:t>
      </w:r>
      <w:r w:rsidR="005269E6" w:rsidRPr="00CB2B98">
        <w:fldChar w:fldCharType="begin"/>
      </w:r>
      <w:r w:rsidR="00C13A59" w:rsidRPr="00CB2B98">
        <w:instrText xml:space="preserve"> ADDIN EN.CITE &lt;EndNote&gt;&lt;Cite&gt;&lt;Author&gt;Zhou&lt;/Author&gt;&lt;Year&gt;2017&lt;/Year&gt;&lt;RecNum&gt;130&lt;/RecNum&gt;&lt;DisplayText&gt;[41]&lt;/DisplayText&gt;&lt;record&gt;&lt;rec-number&gt;130&lt;/rec-number&gt;&lt;foreign-keys&gt;&lt;key app="EN" db-id="rvwr2vxxd9szv3efd5t5f9db0pfrrr0pfz90" timestamp="1546845672"&gt;130&lt;/key&gt;&lt;/foreign-keys&gt;&lt;ref-type name="Journal Article"&gt;17&lt;/ref-type&gt;&lt;contributors&gt;&lt;authors&gt;&lt;author&gt;Zhou, B&lt;/author&gt;&lt;author&gt;Wang, J&lt;/author&gt;&lt;author&gt;Wang, H&lt;/author&gt;&lt;/authors&gt;&lt;/contributors&gt;&lt;titles&gt;&lt;title&gt;Three-dimensional sphericity, roundness and fractal dimension of sand particles&lt;/title&gt;&lt;secondary-title&gt;Géotechnique&lt;/secondary-title&gt;&lt;/titles&gt;&lt;pages&gt;18-30&lt;/pages&gt;&lt;volume&gt;68&lt;/volume&gt;&lt;number&gt;1&lt;/number&gt;&lt;dates&gt;&lt;year&gt;2017&lt;/year&gt;&lt;/dates&gt;&lt;isbn&gt;1751-7656&lt;/isbn&gt;&lt;urls&gt;&lt;/urls&gt;&lt;/record&gt;&lt;/Cite&gt;&lt;/EndNote&gt;</w:instrText>
      </w:r>
      <w:r w:rsidR="005269E6" w:rsidRPr="00CB2B98">
        <w:fldChar w:fldCharType="separate"/>
      </w:r>
      <w:r w:rsidR="004C19F0" w:rsidRPr="00CB2B98">
        <w:rPr>
          <w:noProof/>
        </w:rPr>
        <w:t>[</w:t>
      </w:r>
      <w:hyperlink w:anchor="_ENREF_41" w:tooltip="Zhou, 2017 #130" w:history="1">
        <w:r w:rsidR="00D17851" w:rsidRPr="00CB2B98">
          <w:rPr>
            <w:rStyle w:val="Hyperlink"/>
            <w:u w:val="none"/>
          </w:rPr>
          <w:t>41</w:t>
        </w:r>
      </w:hyperlink>
      <w:r w:rsidR="004C19F0" w:rsidRPr="00CB2B98">
        <w:rPr>
          <w:noProof/>
        </w:rPr>
        <w:t>]</w:t>
      </w:r>
      <w:r w:rsidR="005269E6" w:rsidRPr="00CB2B98">
        <w:fldChar w:fldCharType="end"/>
      </w:r>
      <w:r w:rsidR="006E76B1" w:rsidRPr="00CB2B98">
        <w:t xml:space="preserve">. </w:t>
      </w:r>
      <w:r w:rsidR="002B1F78" w:rsidRPr="00CB2B98">
        <w:t xml:space="preserve">From the previous explanation, particles </w:t>
      </w:r>
      <w:r w:rsidR="002B1F78" w:rsidRPr="00CB2B98">
        <w:rPr>
          <w:noProof/>
        </w:rPr>
        <w:t>shown</w:t>
      </w:r>
      <w:r w:rsidR="002B1F78" w:rsidRPr="00CB2B98">
        <w:t xml:space="preserve"> in </w:t>
      </w:r>
      <w:r w:rsidR="00093D3A" w:rsidRPr="00CB2B98">
        <w:fldChar w:fldCharType="begin"/>
      </w:r>
      <w:r w:rsidR="00093D3A" w:rsidRPr="00CB2B98">
        <w:instrText xml:space="preserve"> REF _Ref2176484 \h  \* MERGEFORMAT </w:instrText>
      </w:r>
      <w:r w:rsidR="00093D3A" w:rsidRPr="00CB2B98">
        <w:fldChar w:fldCharType="separate"/>
      </w:r>
      <w:r w:rsidR="002D5751" w:rsidRPr="00CB2B98">
        <w:t xml:space="preserve">Fig. </w:t>
      </w:r>
      <w:r w:rsidR="002D5751" w:rsidRPr="00CB2B98">
        <w:rPr>
          <w:noProof/>
        </w:rPr>
        <w:t>2</w:t>
      </w:r>
      <w:r w:rsidR="00093D3A" w:rsidRPr="00CB2B98">
        <w:fldChar w:fldCharType="end"/>
      </w:r>
      <w:r w:rsidR="00291510" w:rsidRPr="00CB2B98">
        <w:t>(</w:t>
      </w:r>
      <w:r w:rsidR="00E77F34" w:rsidRPr="00CB2B98">
        <w:t>c</w:t>
      </w:r>
      <w:r w:rsidR="00291510" w:rsidRPr="00CB2B98">
        <w:t>)</w:t>
      </w:r>
      <w:r w:rsidR="002B1F78" w:rsidRPr="00CB2B98">
        <w:t xml:space="preserve"> still cannot be distinguished</w:t>
      </w:r>
      <w:r w:rsidR="00C01531" w:rsidRPr="00CB2B98">
        <w:t xml:space="preserve"> </w:t>
      </w:r>
      <w:r w:rsidR="0010185C" w:rsidRPr="00CB2B98">
        <w:t xml:space="preserve">even </w:t>
      </w:r>
      <w:r w:rsidR="00C01531" w:rsidRPr="00CB2B98">
        <w:t xml:space="preserve">if </w:t>
      </w:r>
      <w:r w:rsidR="0010185C" w:rsidRPr="00CB2B98">
        <w:rPr>
          <w:rFonts w:hint="eastAsia"/>
        </w:rPr>
        <w:t>rou</w:t>
      </w:r>
      <w:r w:rsidR="0010185C" w:rsidRPr="00CB2B98">
        <w:t xml:space="preserve">ndness </w:t>
      </w:r>
      <w:r w:rsidR="00D35F92" w:rsidRPr="00CB2B98">
        <w:t xml:space="preserve">is combined </w:t>
      </w:r>
      <w:r w:rsidR="0010185C" w:rsidRPr="00CB2B98">
        <w:t xml:space="preserve">with </w:t>
      </w:r>
      <w:r w:rsidR="00D35F92" w:rsidRPr="00CB2B98">
        <w:t xml:space="preserve">sphericities </w:t>
      </w:r>
      <w:r w:rsidR="0010185C" w:rsidRPr="00CB2B98">
        <w:t>S4 or S5</w:t>
      </w:r>
      <w:r w:rsidR="00C01531" w:rsidRPr="00CB2B98">
        <w:t>. Furthermore, S3 cannot distinguish the two particles in</w:t>
      </w:r>
      <w:r w:rsidR="00DA0EB3" w:rsidRPr="00CB2B98">
        <w:t xml:space="preserve"> </w:t>
      </w:r>
      <w:r w:rsidR="003E532B" w:rsidRPr="00CB2B98">
        <w:fldChar w:fldCharType="begin"/>
      </w:r>
      <w:r w:rsidR="003E532B" w:rsidRPr="00CB2B98">
        <w:instrText xml:space="preserve"> REF _Ref2176484 \h  \* MERGEFORMAT </w:instrText>
      </w:r>
      <w:r w:rsidR="003E532B" w:rsidRPr="00CB2B98">
        <w:fldChar w:fldCharType="separate"/>
      </w:r>
      <w:r w:rsidR="002D5751" w:rsidRPr="00CB2B98">
        <w:t xml:space="preserve">Fig. </w:t>
      </w:r>
      <w:r w:rsidR="002D5751" w:rsidRPr="00CB2B98">
        <w:rPr>
          <w:noProof/>
        </w:rPr>
        <w:t>2</w:t>
      </w:r>
      <w:r w:rsidR="003E532B" w:rsidRPr="00CB2B98">
        <w:fldChar w:fldCharType="end"/>
      </w:r>
      <w:r w:rsidR="00A77791" w:rsidRPr="00CB2B98">
        <w:t>(</w:t>
      </w:r>
      <w:r w:rsidR="00DA0EB3" w:rsidRPr="00CB2B98">
        <w:t>c</w:t>
      </w:r>
      <w:r w:rsidR="00A77791" w:rsidRPr="00CB2B98">
        <w:t>)</w:t>
      </w:r>
      <w:r w:rsidR="00C01531" w:rsidRPr="00CB2B98">
        <w:t xml:space="preserve">, hence </w:t>
      </w:r>
      <w:r w:rsidR="00DA0EB3" w:rsidRPr="00CB2B98">
        <w:t xml:space="preserve">using </w:t>
      </w:r>
      <w:r w:rsidR="00C01531" w:rsidRPr="00CB2B98">
        <w:t xml:space="preserve">roundness with S3 still fails to </w:t>
      </w:r>
      <w:r w:rsidR="00514B54" w:rsidRPr="00CB2B98">
        <w:t>recognise</w:t>
      </w:r>
      <w:r w:rsidR="0000017E" w:rsidRPr="00CB2B98">
        <w:t xml:space="preserve"> the two</w:t>
      </w:r>
      <w:r w:rsidR="00DA0EB3" w:rsidRPr="00CB2B98">
        <w:t xml:space="preserve"> different</w:t>
      </w:r>
      <w:r w:rsidR="0000017E" w:rsidRPr="00CB2B98">
        <w:t xml:space="preserve"> particles.</w:t>
      </w:r>
      <w:r w:rsidR="00C01531" w:rsidRPr="00CB2B98">
        <w:t xml:space="preserve"> </w:t>
      </w:r>
      <w:r w:rsidR="00062344" w:rsidRPr="00CB2B98">
        <w:t>Consequently, t</w:t>
      </w:r>
      <w:r w:rsidR="0000017E" w:rsidRPr="00CB2B98">
        <w:t>he remaining S1 and S2</w:t>
      </w:r>
      <w:r w:rsidR="0008767D" w:rsidRPr="00CB2B98">
        <w:t xml:space="preserve"> definitions are good candidates </w:t>
      </w:r>
      <w:r w:rsidR="00201747" w:rsidRPr="00CB2B98">
        <w:t>which</w:t>
      </w:r>
      <w:r w:rsidR="0008767D" w:rsidRPr="00CB2B98">
        <w:t xml:space="preserve"> together </w:t>
      </w:r>
      <w:r w:rsidR="0000017E" w:rsidRPr="00CB2B98">
        <w:t xml:space="preserve">with </w:t>
      </w:r>
      <w:r w:rsidR="0000017E" w:rsidRPr="00CB2B98">
        <w:rPr>
          <w:noProof/>
        </w:rPr>
        <w:t>roundness</w:t>
      </w:r>
      <w:r w:rsidR="0000017E" w:rsidRPr="00CB2B98">
        <w:t xml:space="preserve"> </w:t>
      </w:r>
      <w:r w:rsidR="00D9163F" w:rsidRPr="00CB2B98">
        <w:t xml:space="preserve">could </w:t>
      </w:r>
      <w:r w:rsidR="0000017E" w:rsidRPr="00CB2B98">
        <w:t>characterise particle shape</w:t>
      </w:r>
      <w:r w:rsidR="00D9163F" w:rsidRPr="00CB2B98">
        <w:t xml:space="preserve"> unambiguously</w:t>
      </w:r>
      <w:r w:rsidR="0000017E" w:rsidRPr="00CB2B98">
        <w:t xml:space="preserve">. </w:t>
      </w:r>
    </w:p>
    <w:p w14:paraId="0EAC9B51" w14:textId="0C107EF2" w:rsidR="00A14D71" w:rsidRPr="00CB2B98" w:rsidRDefault="004E493E" w:rsidP="0010185C">
      <w:pPr>
        <w:pStyle w:val="BodyText"/>
      </w:pPr>
      <w:r w:rsidRPr="00CB2B98">
        <w:t>T</w:t>
      </w:r>
      <w:r w:rsidR="004706D0" w:rsidRPr="00CB2B98">
        <w:t>o analyse the performance of S1 and S2</w:t>
      </w:r>
      <w:r w:rsidRPr="00CB2B98">
        <w:t>, a</w:t>
      </w:r>
      <w:r w:rsidR="0000017E" w:rsidRPr="00CB2B98">
        <w:t xml:space="preserve"> hexahedron </w:t>
      </w:r>
      <w:r w:rsidR="00357D11" w:rsidRPr="00CB2B98">
        <w:t>with dimension</w:t>
      </w:r>
      <w:r w:rsidR="00F638A5" w:rsidRPr="00CB2B98">
        <w:t>s</w:t>
      </w:r>
      <w:r w:rsidR="00357D11" w:rsidRPr="00CB2B98">
        <w:t xml:space="preserv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3</m:t>
            </m:r>
          </m:sub>
        </m:sSub>
      </m:oMath>
      <w:r w:rsidR="001125A5" w:rsidRPr="00CB2B98">
        <w:t xml:space="preserve"> is </w:t>
      </w:r>
      <w:r w:rsidR="001125A5" w:rsidRPr="00CB2B98">
        <w:rPr>
          <w:noProof/>
        </w:rPr>
        <w:t>adopted</w:t>
      </w:r>
      <w:r w:rsidR="008E3EDC" w:rsidRPr="00CB2B98">
        <w:rPr>
          <w:noProof/>
        </w:rPr>
        <w:t xml:space="preserve"> </w:t>
      </w:r>
      <w:r w:rsidRPr="00CB2B98">
        <w:t xml:space="preserve">but </w:t>
      </w:r>
      <w:r w:rsidR="007E37DD" w:rsidRPr="00CB2B98">
        <w:t>keeping</w:t>
      </w:r>
      <w:r w:rsidR="00357D11" w:rsidRPr="00CB2B98">
        <w:t xml:space="preserve"> </w:t>
      </w:r>
      <m:oMath>
        <m:sSub>
          <m:sSubPr>
            <m:ctrlPr>
              <w:rPr>
                <w:rFonts w:ascii="Cambria Math" w:hAnsi="Cambria Math"/>
              </w:rPr>
            </m:ctrlPr>
          </m:sSubPr>
          <m:e>
            <m:r>
              <m:rPr>
                <m:sty m:val="p"/>
              </m:rPr>
              <w:rPr>
                <w:rFonts w:ascii="Cambria Math" w:hAnsi="Cambria Math" w:hint="eastAsia"/>
              </w:rPr>
              <m:t>L</m:t>
            </m:r>
            <m:ctrlPr>
              <w:rPr>
                <w:rFonts w:ascii="Cambria Math" w:hAnsi="Cambria Math" w:hint="eastAsia"/>
              </w:rPr>
            </m:ctrlPr>
          </m:e>
          <m:sub>
            <m:r>
              <m:rPr>
                <m:sty m:val="p"/>
              </m:rPr>
              <w:rPr>
                <w:rFonts w:ascii="Cambria Math" w:hAnsi="Cambria Math"/>
              </w:rPr>
              <m:t>1</m:t>
            </m:r>
          </m:sub>
        </m:sSub>
      </m:oMath>
      <w:r w:rsidR="00357D11" w:rsidRPr="00CB2B98">
        <w:t xml:space="preserve"> equal </w:t>
      </w:r>
      <w:r w:rsidR="00FA0E7F" w:rsidRPr="00CB2B98">
        <w:t>to</w:t>
      </w:r>
      <w:r w:rsidR="00357D11" w:rsidRPr="00CB2B98">
        <w:t xml:space="preserv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357D11" w:rsidRPr="00CB2B98">
        <w:t xml:space="preserve"> and </w:t>
      </w:r>
      <w:r w:rsidR="009A6A91" w:rsidRPr="00CB2B98">
        <w:t xml:space="preserve">then </w:t>
      </w:r>
      <w:r w:rsidR="00357D11" w:rsidRPr="00CB2B98">
        <w:t xml:space="preserve">changing the ratio of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3</m:t>
            </m:r>
          </m:sub>
        </m:sSub>
      </m:oMath>
      <w:r w:rsidR="00357D11" w:rsidRPr="00CB2B98">
        <w:t xml:space="preserve"> to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125A5" w:rsidRPr="00CB2B98">
        <w:t xml:space="preserve">. </w:t>
      </w:r>
      <w:r w:rsidR="00B56C08" w:rsidRPr="00CB2B98">
        <w:t xml:space="preserve">According to the results in </w:t>
      </w:r>
      <w:r w:rsidR="00B56C08" w:rsidRPr="00CB2B98">
        <w:fldChar w:fldCharType="begin"/>
      </w:r>
      <w:r w:rsidR="00B56C08" w:rsidRPr="00CB2B98">
        <w:instrText xml:space="preserve"> REF _Ref534191926 \h </w:instrText>
      </w:r>
      <w:r w:rsidR="00F82162" w:rsidRPr="00CB2B98">
        <w:instrText xml:space="preserve"> \* MERGEFORMAT </w:instrText>
      </w:r>
      <w:r w:rsidR="00B56C08" w:rsidRPr="00CB2B98">
        <w:fldChar w:fldCharType="separate"/>
      </w:r>
      <w:r w:rsidR="002D5751" w:rsidRPr="00CB2B98">
        <w:t xml:space="preserve">Fig. </w:t>
      </w:r>
      <w:r w:rsidR="002D5751" w:rsidRPr="00CB2B98">
        <w:rPr>
          <w:noProof/>
        </w:rPr>
        <w:t>3</w:t>
      </w:r>
      <w:r w:rsidR="00B56C08" w:rsidRPr="00CB2B98">
        <w:fldChar w:fldCharType="end"/>
      </w:r>
      <w:r w:rsidR="00B56C08" w:rsidRPr="00CB2B98">
        <w:t xml:space="preserve">, </w:t>
      </w:r>
      <w:r w:rsidR="00E53826" w:rsidRPr="00CB2B98">
        <w:t>a hexahedron with</w:t>
      </w:r>
      <w:r w:rsidR="00B56C08" w:rsidRPr="00CB2B98">
        <w:t xml:space="preserve"> </w:t>
      </w:r>
      <m:oMath>
        <m:sSub>
          <m:sSubPr>
            <m:ctrlPr>
              <w:rPr>
                <w:rFonts w:ascii="Cambria Math" w:hAnsi="Cambria Math"/>
              </w:rPr>
            </m:ctrlPr>
          </m:sSubPr>
          <m:e>
            <m:r>
              <m:rPr>
                <m:sty m:val="p"/>
              </m:rPr>
              <w:rPr>
                <w:rFonts w:ascii="Cambria Math" w:hAnsi="Cambria Math"/>
              </w:rPr>
              <m:t>L</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hint="eastAsia"/>
              </w:rPr>
              <m:t>L</m:t>
            </m:r>
          </m:e>
          <m:sub>
            <m:r>
              <m:rPr>
                <m:sty m:val="p"/>
              </m:rPr>
              <w:rPr>
                <w:rFonts w:ascii="Cambria Math" w:hAnsi="Cambria Math"/>
              </w:rPr>
              <m:t>1</m:t>
            </m:r>
          </m:sub>
        </m:sSub>
      </m:oMath>
      <w:r w:rsidR="00E53826" w:rsidRPr="00CB2B98">
        <w:t xml:space="preserve"> </w:t>
      </w:r>
      <w:r w:rsidR="00761DE9" w:rsidRPr="00CB2B98">
        <w:t xml:space="preserve">varying between </w:t>
      </w:r>
      <w:r w:rsidR="006666F7" w:rsidRPr="00CB2B98">
        <w:t xml:space="preserve">1 </w:t>
      </w:r>
      <w:r w:rsidR="00761DE9" w:rsidRPr="00CB2B98">
        <w:t>and</w:t>
      </w:r>
      <w:r w:rsidR="006666F7" w:rsidRPr="00CB2B98">
        <w:t xml:space="preserve"> 7, </w:t>
      </w:r>
      <w:r w:rsidR="00761DE9" w:rsidRPr="00CB2B98">
        <w:t xml:space="preserve">shows </w:t>
      </w:r>
      <w:r w:rsidR="00484798" w:rsidRPr="00CB2B98">
        <w:t xml:space="preserve">a </w:t>
      </w:r>
      <w:r w:rsidR="00E53826" w:rsidRPr="00CB2B98">
        <w:t>sphericity</w:t>
      </w:r>
      <w:r w:rsidR="00484798" w:rsidRPr="00CB2B98">
        <w:t xml:space="preserve"> that</w:t>
      </w:r>
      <w:r w:rsidR="00E53826" w:rsidRPr="00CB2B98">
        <w:t xml:space="preserve"> </w:t>
      </w:r>
      <w:r w:rsidR="006523F8" w:rsidRPr="00CB2B98">
        <w:t>shifts</w:t>
      </w:r>
      <w:r w:rsidR="00365BDA" w:rsidRPr="00CB2B98">
        <w:t xml:space="preserve"> from</w:t>
      </w:r>
      <w:r w:rsidR="00E53826" w:rsidRPr="00CB2B98">
        <w:t xml:space="preserve"> 0.81 </w:t>
      </w:r>
      <w:r w:rsidR="00365BDA" w:rsidRPr="00CB2B98">
        <w:t xml:space="preserve">to 0.59 </w:t>
      </w:r>
      <w:r w:rsidR="00E53826" w:rsidRPr="00CB2B98">
        <w:t xml:space="preserve">when using </w:t>
      </w:r>
      <w:r w:rsidR="00484798" w:rsidRPr="00CB2B98">
        <w:t xml:space="preserve">definition </w:t>
      </w:r>
      <w:r w:rsidR="00E53826" w:rsidRPr="00CB2B98">
        <w:rPr>
          <w:rFonts w:hint="eastAsia"/>
        </w:rPr>
        <w:t>S</w:t>
      </w:r>
      <w:r w:rsidR="00E53826" w:rsidRPr="00CB2B98">
        <w:t>1</w:t>
      </w:r>
      <w:r w:rsidR="0019483A" w:rsidRPr="00CB2B98">
        <w:t>,</w:t>
      </w:r>
      <w:r w:rsidR="00E53826" w:rsidRPr="00CB2B98">
        <w:t xml:space="preserve"> while </w:t>
      </w:r>
      <w:r w:rsidR="007247EE" w:rsidRPr="00CB2B98">
        <w:t>it change</w:t>
      </w:r>
      <w:r w:rsidR="0019483A" w:rsidRPr="00CB2B98">
        <w:t>s</w:t>
      </w:r>
      <w:r w:rsidR="007247EE" w:rsidRPr="00CB2B98">
        <w:t xml:space="preserve"> </w:t>
      </w:r>
      <w:r w:rsidR="001819C1" w:rsidRPr="00CB2B98">
        <w:t xml:space="preserve">from 0.52 </w:t>
      </w:r>
      <w:r w:rsidR="007247EE" w:rsidRPr="00CB2B98">
        <w:t xml:space="preserve">to </w:t>
      </w:r>
      <w:r w:rsidR="00E53826" w:rsidRPr="00CB2B98">
        <w:t>0.</w:t>
      </w:r>
      <w:r w:rsidR="001819C1" w:rsidRPr="00CB2B98">
        <w:t xml:space="preserve">21 </w:t>
      </w:r>
      <w:r w:rsidR="00E53826" w:rsidRPr="00CB2B98">
        <w:t xml:space="preserve">when </w:t>
      </w:r>
      <w:r w:rsidR="0019483A" w:rsidRPr="00CB2B98">
        <w:t xml:space="preserve">using definition </w:t>
      </w:r>
      <w:r w:rsidR="00E53826" w:rsidRPr="00CB2B98">
        <w:t xml:space="preserve">S2. </w:t>
      </w:r>
      <w:r w:rsidR="00D75C3C" w:rsidRPr="00CB2B98">
        <w:t>Since sphericity</w:t>
      </w:r>
      <w:r w:rsidR="00C542C7" w:rsidRPr="00CB2B98">
        <w:t xml:space="preserve"> is conceptually defined</w:t>
      </w:r>
      <w:r w:rsidR="00D75C3C" w:rsidRPr="00CB2B98">
        <w:t xml:space="preserve"> as the proximity of a particle</w:t>
      </w:r>
      <w:r w:rsidR="00C542C7" w:rsidRPr="00CB2B98">
        <w:t xml:space="preserve"> shape</w:t>
      </w:r>
      <w:r w:rsidR="00D75C3C" w:rsidRPr="00CB2B98">
        <w:t xml:space="preserve"> to a sphere </w:t>
      </w:r>
      <w:r w:rsidR="004648F0" w:rsidRPr="00CB2B98">
        <w:t>(</w:t>
      </w:r>
      <w:r w:rsidR="00D75C3C" w:rsidRPr="00CB2B98">
        <w:t>sphericity is 1</w:t>
      </w:r>
      <w:r w:rsidR="004648F0" w:rsidRPr="00CB2B98">
        <w:t>)</w:t>
      </w:r>
      <w:r w:rsidR="00895F34" w:rsidRPr="00CB2B98">
        <w:t xml:space="preserve"> and a </w:t>
      </w:r>
      <w:bookmarkStart w:id="43" w:name="OLE_LINK60"/>
      <w:r w:rsidR="00895F34" w:rsidRPr="00CB2B98">
        <w:t xml:space="preserve">hexahedron with </w:t>
      </w:r>
      <m:oMath>
        <m:sSub>
          <m:sSubPr>
            <m:ctrlPr>
              <w:rPr>
                <w:rFonts w:ascii="Cambria Math" w:hAnsi="Cambria Math"/>
              </w:rPr>
            </m:ctrlPr>
          </m:sSubPr>
          <m:e>
            <m:r>
              <m:rPr>
                <m:sty m:val="p"/>
              </m:rPr>
              <w:rPr>
                <w:rFonts w:ascii="Cambria Math" w:hAnsi="Cambria Math"/>
              </w:rPr>
              <m:t>L</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ctrlPr>
              <w:rPr>
                <w:rFonts w:ascii="Cambria Math" w:hAnsi="Cambria Math" w:hint="eastAsia"/>
              </w:rPr>
            </m:ctrlPr>
          </m:e>
          <m:sub>
            <m:r>
              <m:rPr>
                <m:sty m:val="p"/>
              </m:rPr>
              <w:rPr>
                <w:rFonts w:ascii="Cambria Math" w:hAnsi="Cambria Math"/>
              </w:rPr>
              <m:t>1</m:t>
            </m:r>
          </m:sub>
        </m:sSub>
        <m:r>
          <m:rPr>
            <m:sty m:val="p"/>
          </m:rPr>
          <w:rPr>
            <w:rFonts w:ascii="Cambria Math" w:hAnsi="Cambria Math"/>
          </w:rPr>
          <m:t xml:space="preserve"> </m:t>
        </m:r>
        <m:r>
          <w:rPr>
            <w:rFonts w:ascii="Cambria Math" w:hAnsi="Cambria Math"/>
          </w:rPr>
          <m:t>=7</m:t>
        </m:r>
      </m:oMath>
      <w:r w:rsidR="00895F34" w:rsidRPr="00CB2B98">
        <w:t xml:space="preserve"> </w:t>
      </w:r>
      <w:bookmarkEnd w:id="43"/>
      <w:r w:rsidR="00895F34" w:rsidRPr="00CB2B98">
        <w:t>is far from a sphere, assigning 0.59 to the sphericity of such a</w:t>
      </w:r>
      <w:r w:rsidR="0032001C" w:rsidRPr="00CB2B98">
        <w:t>n</w:t>
      </w:r>
      <w:r w:rsidR="00F107A8" w:rsidRPr="00CB2B98">
        <w:t xml:space="preserve"> elongated</w:t>
      </w:r>
      <w:r w:rsidR="00895F34" w:rsidRPr="00CB2B98">
        <w:t xml:space="preserve"> particle </w:t>
      </w:r>
      <w:r w:rsidR="00C542C7" w:rsidRPr="00CB2B98">
        <w:t>may</w:t>
      </w:r>
      <w:r w:rsidR="00A14D71" w:rsidRPr="00CB2B98">
        <w:t xml:space="preserve"> be intrinsically</w:t>
      </w:r>
      <w:r w:rsidR="00C542C7" w:rsidRPr="00CB2B98">
        <w:t xml:space="preserve"> </w:t>
      </w:r>
      <w:r w:rsidR="00895F34" w:rsidRPr="00CB2B98">
        <w:t>unacceptable</w:t>
      </w:r>
      <w:r w:rsidR="00D5743A" w:rsidRPr="00CB2B98">
        <w:t>, as one would expect a much lower value</w:t>
      </w:r>
      <w:r w:rsidR="00895F34" w:rsidRPr="00CB2B98">
        <w:t xml:space="preserve">. </w:t>
      </w:r>
    </w:p>
    <w:p w14:paraId="0F314F9D" w14:textId="2A4D09A5" w:rsidR="001D1C7E" w:rsidRPr="00CB2B98" w:rsidRDefault="00A14D71" w:rsidP="0010185C">
      <w:pPr>
        <w:pStyle w:val="BodyText"/>
      </w:pPr>
      <w:r w:rsidRPr="00CB2B98">
        <w:t>As a c</w:t>
      </w:r>
      <w:r w:rsidR="00895F34" w:rsidRPr="00CB2B98">
        <w:t>onsequent</w:t>
      </w:r>
      <w:r w:rsidRPr="00CB2B98">
        <w:t xml:space="preserve"> of </w:t>
      </w:r>
      <w:r w:rsidR="00C70649" w:rsidRPr="00CB2B98">
        <w:t>the</w:t>
      </w:r>
      <w:r w:rsidRPr="00CB2B98">
        <w:t xml:space="preserve"> above </w:t>
      </w:r>
      <w:r w:rsidR="00C70649" w:rsidRPr="00CB2B98">
        <w:t>discussions</w:t>
      </w:r>
      <w:r w:rsidR="00895F34" w:rsidRPr="00CB2B98">
        <w:t xml:space="preserve">, </w:t>
      </w:r>
      <w:r w:rsidR="00963E3D" w:rsidRPr="00CB2B98">
        <w:t>in this work</w:t>
      </w:r>
      <w:r w:rsidR="00C70649" w:rsidRPr="00CB2B98">
        <w:t xml:space="preserve"> sphericity as defined in</w:t>
      </w:r>
      <w:r w:rsidR="00963E3D" w:rsidRPr="00CB2B98">
        <w:t xml:space="preserve"> </w:t>
      </w:r>
      <w:r w:rsidR="00895F34" w:rsidRPr="00CB2B98">
        <w:t xml:space="preserve">S2 in </w:t>
      </w:r>
      <w:r w:rsidR="00895F34" w:rsidRPr="00CB2B98">
        <w:fldChar w:fldCharType="begin"/>
      </w:r>
      <w:r w:rsidR="00895F34" w:rsidRPr="00CB2B98">
        <w:instrText xml:space="preserve"> REF _Ref534125060 \h </w:instrText>
      </w:r>
      <w:r w:rsidR="00F82162" w:rsidRPr="00CB2B98">
        <w:instrText xml:space="preserve"> \* MERGEFORMAT </w:instrText>
      </w:r>
      <w:r w:rsidR="00895F34" w:rsidRPr="00CB2B98">
        <w:fldChar w:fldCharType="separate"/>
      </w:r>
      <w:r w:rsidR="002D5751" w:rsidRPr="00CB2B98">
        <w:t xml:space="preserve">Table </w:t>
      </w:r>
      <w:r w:rsidR="002D5751" w:rsidRPr="00CB2B98">
        <w:rPr>
          <w:noProof/>
        </w:rPr>
        <w:t>1</w:t>
      </w:r>
      <w:r w:rsidR="00895F34" w:rsidRPr="00CB2B98">
        <w:fldChar w:fldCharType="end"/>
      </w:r>
      <w:r w:rsidR="00895F34" w:rsidRPr="00CB2B98">
        <w:t xml:space="preserve"> and rou</w:t>
      </w:r>
      <w:r w:rsidR="0032001C" w:rsidRPr="00CB2B98">
        <w:t xml:space="preserve">ndness </w:t>
      </w:r>
      <w:r w:rsidR="00C70649" w:rsidRPr="00CB2B98">
        <w:t xml:space="preserve">as defined </w:t>
      </w:r>
      <w:r w:rsidR="0032001C" w:rsidRPr="00CB2B98">
        <w:t>in E</w:t>
      </w:r>
      <w:r w:rsidR="00895F34" w:rsidRPr="00CB2B98">
        <w:t xml:space="preserve">quation </w:t>
      </w:r>
      <w:r w:rsidR="00895F34" w:rsidRPr="00CB2B98">
        <w:fldChar w:fldCharType="begin"/>
      </w:r>
      <w:r w:rsidR="00895F34" w:rsidRPr="00CB2B98">
        <w:instrText xml:space="preserve"> REF OLE_eq1 \h </w:instrText>
      </w:r>
      <w:r w:rsidR="00F82162" w:rsidRPr="00CB2B98">
        <w:instrText xml:space="preserve"> \* MERGEFORMAT </w:instrText>
      </w:r>
      <w:r w:rsidR="00895F34" w:rsidRPr="00CB2B98">
        <w:fldChar w:fldCharType="separate"/>
      </w:r>
      <w:r w:rsidR="002D5751" w:rsidRPr="00CB2B98">
        <w:rPr>
          <w:noProof/>
        </w:rPr>
        <w:t>5</w:t>
      </w:r>
      <w:r w:rsidR="00895F34" w:rsidRPr="00CB2B98">
        <w:fldChar w:fldCharType="end"/>
      </w:r>
      <w:r w:rsidR="00895F34" w:rsidRPr="00CB2B98">
        <w:t xml:space="preserve"> </w:t>
      </w:r>
      <w:r w:rsidR="00C70649" w:rsidRPr="00CB2B98">
        <w:t>are</w:t>
      </w:r>
      <w:r w:rsidR="00895F34" w:rsidRPr="00CB2B98">
        <w:t xml:space="preserve"> selected as </w:t>
      </w:r>
      <w:r w:rsidR="00FE0799" w:rsidRPr="00CB2B98">
        <w:t>the</w:t>
      </w:r>
      <w:r w:rsidR="00895F34" w:rsidRPr="00CB2B98">
        <w:t xml:space="preserve"> combination</w:t>
      </w:r>
      <w:r w:rsidR="00FE0799" w:rsidRPr="00CB2B98">
        <w:t xml:space="preserve"> of descriptors</w:t>
      </w:r>
      <w:r w:rsidR="00895F34" w:rsidRPr="00CB2B98">
        <w:t xml:space="preserve"> to </w:t>
      </w:r>
      <w:r w:rsidR="00FE0799" w:rsidRPr="00CB2B98">
        <w:t xml:space="preserve">better </w:t>
      </w:r>
      <w:r w:rsidR="00895F34" w:rsidRPr="00CB2B98">
        <w:t xml:space="preserve">characterise the shape of particles in natural </w:t>
      </w:r>
      <w:r w:rsidR="001A3AA3" w:rsidRPr="00CB2B98">
        <w:t xml:space="preserve">granular materials like </w:t>
      </w:r>
      <w:r w:rsidR="00895F34" w:rsidRPr="00CB2B98">
        <w:t xml:space="preserve">sands. </w:t>
      </w:r>
    </w:p>
    <w:p w14:paraId="44048D61" w14:textId="416BEDF6" w:rsidR="00955763" w:rsidRPr="00CB2B98" w:rsidRDefault="00955763" w:rsidP="0010185C">
      <w:pPr>
        <w:pStyle w:val="BodyText"/>
      </w:pPr>
    </w:p>
    <w:p w14:paraId="6494BAC6" w14:textId="59543FB1" w:rsidR="00C615F7" w:rsidRPr="00CB2B98" w:rsidRDefault="00C615F7" w:rsidP="00C615F7">
      <w:pPr>
        <w:pStyle w:val="BodyText"/>
        <w:ind w:firstLine="0"/>
      </w:pPr>
      <w:r w:rsidRPr="00CB2B98">
        <w:rPr>
          <w:noProof/>
        </w:rPr>
        <w:drawing>
          <wp:inline distT="0" distB="0" distL="0" distR="0" wp14:anchorId="101C5068" wp14:editId="294556DC">
            <wp:extent cx="511175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111750" cy="2057400"/>
                    </a:xfrm>
                    <a:prstGeom prst="rect">
                      <a:avLst/>
                    </a:prstGeom>
                    <a:noFill/>
                    <a:ln>
                      <a:noFill/>
                    </a:ln>
                  </pic:spPr>
                </pic:pic>
              </a:graphicData>
            </a:graphic>
          </wp:inline>
        </w:drawing>
      </w:r>
    </w:p>
    <w:p w14:paraId="739AC41E" w14:textId="6D946F8C" w:rsidR="00FC5DC5" w:rsidRPr="00CB2B98" w:rsidRDefault="00FC5DC5" w:rsidP="00C615F7">
      <w:pPr>
        <w:pStyle w:val="BodyText"/>
        <w:jc w:val="left"/>
      </w:pPr>
      <w:r w:rsidRPr="00CB2B98">
        <w:rPr>
          <w:noProof/>
        </w:rPr>
        <w:fldChar w:fldCharType="begin"/>
      </w:r>
      <w:r w:rsidRPr="00CB2B98">
        <w:rPr>
          <w:noProof/>
        </w:rPr>
        <w:instrText xml:space="preserve"> REF _Ref6129350 \h </w:instrText>
      </w:r>
      <w:r w:rsidRPr="00CB2B98">
        <w:rPr>
          <w:noProof/>
        </w:rPr>
      </w:r>
      <w:r w:rsidRPr="00CB2B98">
        <w:rPr>
          <w:noProof/>
        </w:rPr>
        <w:fldChar w:fldCharType="separate"/>
      </w:r>
      <w:r w:rsidRPr="00CB2B98">
        <w:t xml:space="preserve">Fig. </w:t>
      </w:r>
      <w:r w:rsidRPr="00CB2B98">
        <w:rPr>
          <w:noProof/>
        </w:rPr>
        <w:t>3</w:t>
      </w:r>
      <w:r w:rsidRPr="00CB2B98">
        <w:rPr>
          <w:noProof/>
        </w:rPr>
        <w:fldChar w:fldCharType="end"/>
      </w:r>
      <w:r w:rsidRPr="00CB2B98">
        <w:rPr>
          <w:noProof/>
        </w:rPr>
        <w:t xml:space="preserve"> </w:t>
      </w:r>
      <w:r w:rsidR="00C615F7" w:rsidRPr="00CB2B98">
        <w:rPr>
          <w:rStyle w:val="Hyperlink"/>
          <w:noProof/>
          <w:color w:val="auto"/>
          <w:u w:val="none"/>
        </w:rPr>
        <w:t>Comparison of sphericity S1 and S2 defined in Table 1 of a hexahedron with varying dimensions (L</w:t>
      </w:r>
      <w:r w:rsidR="00C615F7" w:rsidRPr="00CB2B98">
        <w:rPr>
          <w:rStyle w:val="Hyperlink"/>
          <w:noProof/>
          <w:color w:val="auto"/>
          <w:u w:val="none"/>
          <w:vertAlign w:val="subscript"/>
        </w:rPr>
        <w:t>1</w:t>
      </w:r>
      <w:r w:rsidR="00C615F7" w:rsidRPr="00CB2B98">
        <w:rPr>
          <w:rStyle w:val="Hyperlink"/>
          <w:noProof/>
          <w:color w:val="auto"/>
          <w:u w:val="none"/>
        </w:rPr>
        <w:t>=L</w:t>
      </w:r>
      <w:r w:rsidR="00C615F7" w:rsidRPr="00CB2B98">
        <w:rPr>
          <w:rStyle w:val="Hyperlink"/>
          <w:noProof/>
          <w:color w:val="auto"/>
          <w:u w:val="none"/>
          <w:vertAlign w:val="subscript"/>
        </w:rPr>
        <w:t>2</w:t>
      </w:r>
      <w:r w:rsidR="00C615F7" w:rsidRPr="00CB2B98">
        <w:rPr>
          <w:rStyle w:val="Hyperlink"/>
          <w:noProof/>
          <w:color w:val="auto"/>
          <w:u w:val="none"/>
        </w:rPr>
        <w:t>, 1</w:t>
      </w:r>
      <w:r w:rsidR="00C615F7" w:rsidRPr="00CB2B98">
        <w:rPr>
          <w:rStyle w:val="Hyperlink"/>
          <w:rFonts w:hint="eastAsia"/>
          <w:noProof/>
          <w:color w:val="auto"/>
          <w:u w:val="none"/>
        </w:rPr>
        <w:t>≤</w:t>
      </w:r>
      <w:r w:rsidR="00C615F7" w:rsidRPr="00CB2B98">
        <w:rPr>
          <w:rStyle w:val="Hyperlink"/>
          <w:noProof/>
          <w:color w:val="auto"/>
          <w:u w:val="none"/>
        </w:rPr>
        <w:t xml:space="preserve"> L</w:t>
      </w:r>
      <w:r w:rsidR="00C615F7" w:rsidRPr="00CB2B98">
        <w:rPr>
          <w:rStyle w:val="Hyperlink"/>
          <w:noProof/>
          <w:color w:val="auto"/>
          <w:u w:val="none"/>
          <w:vertAlign w:val="subscript"/>
        </w:rPr>
        <w:t>3</w:t>
      </w:r>
      <w:r w:rsidR="00C615F7" w:rsidRPr="00CB2B98">
        <w:rPr>
          <w:rStyle w:val="Hyperlink"/>
          <w:noProof/>
          <w:color w:val="auto"/>
          <w:u w:val="none"/>
        </w:rPr>
        <w:t>/L</w:t>
      </w:r>
      <w:r w:rsidR="00C615F7" w:rsidRPr="00CB2B98">
        <w:rPr>
          <w:rStyle w:val="Hyperlink"/>
          <w:noProof/>
          <w:color w:val="auto"/>
          <w:u w:val="none"/>
          <w:vertAlign w:val="subscript"/>
        </w:rPr>
        <w:t>1</w:t>
      </w:r>
      <w:r w:rsidR="00C615F7" w:rsidRPr="00CB2B98">
        <w:rPr>
          <w:rStyle w:val="Hyperlink"/>
          <w:rFonts w:hint="eastAsia"/>
          <w:noProof/>
          <w:color w:val="auto"/>
          <w:u w:val="none"/>
        </w:rPr>
        <w:t>≤</w:t>
      </w:r>
      <w:r w:rsidR="00C615F7" w:rsidRPr="00CB2B98">
        <w:rPr>
          <w:rStyle w:val="Hyperlink"/>
          <w:noProof/>
          <w:color w:val="auto"/>
          <w:u w:val="none"/>
        </w:rPr>
        <w:t>7)</w:t>
      </w:r>
    </w:p>
    <w:p w14:paraId="15E5E94D" w14:textId="132758EF" w:rsidR="00920E82" w:rsidRPr="00CB2B98" w:rsidRDefault="00920E82" w:rsidP="00920E82"/>
    <w:p w14:paraId="678B8DE8" w14:textId="77777777" w:rsidR="00441F3C" w:rsidRPr="00CB2B98" w:rsidRDefault="00441F3C" w:rsidP="00920E82"/>
    <w:p w14:paraId="502CD8E0" w14:textId="1D6F2BB2" w:rsidR="00B131C8" w:rsidRPr="00CB2B98" w:rsidRDefault="004537D3" w:rsidP="00FF1EEF">
      <w:pPr>
        <w:pStyle w:val="Heading2"/>
      </w:pPr>
      <w:r w:rsidRPr="00CB2B98">
        <w:t>C</w:t>
      </w:r>
      <w:r w:rsidR="00915C09" w:rsidRPr="00CB2B98">
        <w:t xml:space="preserve">alculation of sphericity and </w:t>
      </w:r>
      <w:r w:rsidR="00E5368B" w:rsidRPr="00CB2B98">
        <w:t>roundness</w:t>
      </w:r>
    </w:p>
    <w:p w14:paraId="3DAF0F25" w14:textId="43C19112" w:rsidR="005F3A52" w:rsidRPr="00CB2B98" w:rsidRDefault="00C4620A">
      <w:pPr>
        <w:pStyle w:val="BodyText"/>
      </w:pPr>
      <w:r w:rsidRPr="00CB2B98">
        <w:t xml:space="preserve">From </w:t>
      </w:r>
      <w:r w:rsidR="005318B6" w:rsidRPr="00CB2B98">
        <w:t xml:space="preserve">the </w:t>
      </w:r>
      <w:r w:rsidRPr="00CB2B98">
        <w:rPr>
          <w:noProof/>
        </w:rPr>
        <w:t>last</w:t>
      </w:r>
      <w:r w:rsidRPr="00CB2B98">
        <w:t xml:space="preserve"> section, it is known that </w:t>
      </w:r>
      <w:r w:rsidR="005318B6" w:rsidRPr="00CB2B98">
        <w:t xml:space="preserve">the </w:t>
      </w:r>
      <w:r w:rsidRPr="00CB2B98">
        <w:rPr>
          <w:noProof/>
        </w:rPr>
        <w:t>particle</w:t>
      </w:r>
      <w:r w:rsidRPr="00CB2B98">
        <w:t xml:space="preserve"> surface area and volume are required to compute sphericity </w:t>
      </w:r>
      <w:r w:rsidR="00BE1C6C" w:rsidRPr="00CB2B98">
        <w:t>whereas</w:t>
      </w:r>
      <w:r w:rsidRPr="00CB2B98">
        <w:t xml:space="preserve"> curvature is required for calculating roundness. </w:t>
      </w:r>
      <w:r w:rsidR="00963177" w:rsidRPr="00CB2B98">
        <w:t xml:space="preserve">While </w:t>
      </w:r>
      <w:r w:rsidR="001C4486" w:rsidRPr="00CB2B98">
        <w:t xml:space="preserve">Fiji </w:t>
      </w:r>
      <w:r w:rsidR="001C4486" w:rsidRPr="00CB2B98">
        <w:fldChar w:fldCharType="begin"/>
      </w:r>
      <w:r w:rsidR="00C13A59" w:rsidRPr="00CB2B98">
        <w:instrText xml:space="preserve"> ADDIN EN.CITE &lt;EndNote&gt;&lt;Cite&gt;&lt;Author&gt;Schindelin&lt;/Author&gt;&lt;Year&gt;2012&lt;/Year&gt;&lt;RecNum&gt;95&lt;/RecNum&gt;&lt;DisplayText&gt;[43]&lt;/DisplayText&gt;&lt;record&gt;&lt;rec-number&gt;95&lt;/rec-number&gt;&lt;foreign-keys&gt;&lt;key app="EN" db-id="rvwr2vxxd9szv3efd5t5f9db0pfrrr0pfz90" timestamp="1546816715"&gt;95&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ages&gt;676&lt;/pages&gt;&lt;volume&gt;9&lt;/volume&gt;&lt;number&gt;7&lt;/number&gt;&lt;dates&gt;&lt;year&gt;2012&lt;/year&gt;&lt;/dates&gt;&lt;isbn&gt;1548-7105&lt;/isbn&gt;&lt;urls&gt;&lt;/urls&gt;&lt;/record&gt;&lt;/Cite&gt;&lt;/EndNote&gt;</w:instrText>
      </w:r>
      <w:r w:rsidR="001C4486" w:rsidRPr="00CB2B98">
        <w:fldChar w:fldCharType="separate"/>
      </w:r>
      <w:r w:rsidR="00A31CB8" w:rsidRPr="00CB2B98">
        <w:rPr>
          <w:noProof/>
        </w:rPr>
        <w:t>[</w:t>
      </w:r>
      <w:hyperlink w:anchor="_ENREF_43" w:tooltip="Schindelin, 2012 #95" w:history="1">
        <w:r w:rsidR="00D17851" w:rsidRPr="00CB2B98">
          <w:rPr>
            <w:rStyle w:val="Hyperlink"/>
            <w:u w:val="none"/>
          </w:rPr>
          <w:t>43</w:t>
        </w:r>
      </w:hyperlink>
      <w:r w:rsidR="00A31CB8" w:rsidRPr="00CB2B98">
        <w:rPr>
          <w:noProof/>
        </w:rPr>
        <w:t>]</w:t>
      </w:r>
      <w:r w:rsidR="001C4486" w:rsidRPr="00CB2B98">
        <w:fldChar w:fldCharType="end"/>
      </w:r>
      <w:r w:rsidR="001C4486" w:rsidRPr="00CB2B98">
        <w:t xml:space="preserve"> </w:t>
      </w:r>
      <w:r w:rsidR="0026203A" w:rsidRPr="00CB2B98">
        <w:t xml:space="preserve">is available </w:t>
      </w:r>
      <w:r w:rsidR="00905AFC" w:rsidRPr="00CB2B98">
        <w:t xml:space="preserve">to compute the </w:t>
      </w:r>
      <w:r w:rsidR="00B65779" w:rsidRPr="00CB2B98">
        <w:t>par</w:t>
      </w:r>
      <w:r w:rsidR="00F50B25" w:rsidRPr="00CB2B98">
        <w:t>ticle surface area and volume, the computation</w:t>
      </w:r>
      <w:r w:rsidR="006F4285" w:rsidRPr="00CB2B98">
        <w:t xml:space="preserve">s are based on voxel-constructed particles which have </w:t>
      </w:r>
      <w:r w:rsidR="006F4285" w:rsidRPr="00CB2B98">
        <w:rPr>
          <w:noProof/>
        </w:rPr>
        <w:t>saw-tooth</w:t>
      </w:r>
      <w:r w:rsidR="006F4285" w:rsidRPr="00CB2B98">
        <w:t xml:space="preserve"> boundary patterns. </w:t>
      </w:r>
      <w:r w:rsidR="003A3937" w:rsidRPr="00CB2B98">
        <w:t xml:space="preserve">The </w:t>
      </w:r>
      <w:r w:rsidR="003A3937" w:rsidRPr="00CB2B98">
        <w:rPr>
          <w:noProof/>
        </w:rPr>
        <w:t>saw-tooth</w:t>
      </w:r>
      <w:r w:rsidR="003A3937" w:rsidRPr="00CB2B98">
        <w:t xml:space="preserve"> boundary patterns </w:t>
      </w:r>
      <w:r w:rsidRPr="00CB2B98">
        <w:t>may lead to overestimation of</w:t>
      </w:r>
      <w:r w:rsidR="00CE44D5" w:rsidRPr="00CB2B98">
        <w:t xml:space="preserve"> </w:t>
      </w:r>
      <w:r w:rsidRPr="00CB2B98">
        <w:t xml:space="preserve">real </w:t>
      </w:r>
      <w:r w:rsidR="00CE44D5" w:rsidRPr="00CB2B98">
        <w:t xml:space="preserve">particle surface area and </w:t>
      </w:r>
      <w:r w:rsidR="00EC50A1" w:rsidRPr="00CB2B98">
        <w:t xml:space="preserve">an </w:t>
      </w:r>
      <w:r w:rsidRPr="00CB2B98">
        <w:t xml:space="preserve">incorrect calculation of curvature, the computation of sphericity and roundness </w:t>
      </w:r>
      <w:r w:rsidR="00D37313" w:rsidRPr="00CB2B98">
        <w:t xml:space="preserve">should be </w:t>
      </w:r>
      <w:r w:rsidRPr="00CB2B98">
        <w:t>based on smooth particles.</w:t>
      </w:r>
      <w:r w:rsidR="00D5146B" w:rsidRPr="00CB2B98">
        <w:t xml:space="preserve"> However, no commercial soft</w:t>
      </w:r>
      <w:r w:rsidR="00C66C2B" w:rsidRPr="00CB2B98">
        <w:t xml:space="preserve">ware or open-source code is available to </w:t>
      </w:r>
      <w:r w:rsidR="00777045" w:rsidRPr="00CB2B98">
        <w:t>achi</w:t>
      </w:r>
      <w:r w:rsidR="00944C60" w:rsidRPr="00CB2B98">
        <w:t>e</w:t>
      </w:r>
      <w:r w:rsidR="00777045" w:rsidRPr="00CB2B98">
        <w:t xml:space="preserve">ve smooth particle geometry and calculate </w:t>
      </w:r>
      <w:r w:rsidR="00261032" w:rsidRPr="00CB2B98">
        <w:t xml:space="preserve">3D sphericity and roundness using the equations we selected. </w:t>
      </w:r>
      <w:r w:rsidR="00D37313" w:rsidRPr="00CB2B98">
        <w:t xml:space="preserve">In this work, </w:t>
      </w:r>
      <w:r w:rsidR="00EA215D" w:rsidRPr="00CB2B98">
        <w:t xml:space="preserve">we first identify each individual particle and then </w:t>
      </w:r>
      <w:r w:rsidR="00D37313" w:rsidRPr="00CB2B98">
        <w:t>t</w:t>
      </w:r>
      <w:r w:rsidR="00E30ADC" w:rsidRPr="00CB2B98">
        <w:t xml:space="preserve">he smoothing particle surface is made up of </w:t>
      </w:r>
      <w:r w:rsidR="0021777E" w:rsidRPr="00CB2B98">
        <w:t>triangle surface meshes</w:t>
      </w:r>
      <w:r w:rsidR="00780830" w:rsidRPr="00CB2B98">
        <w:t xml:space="preserve"> (similar to </w:t>
      </w:r>
      <w:r w:rsidR="005269E6" w:rsidRPr="00CB2B98">
        <w:fldChar w:fldCharType="begin"/>
      </w:r>
      <w:r w:rsidR="00C13A59" w:rsidRPr="00CB2B98">
        <w:instrText xml:space="preserve"> ADDIN EN.CITE &lt;EndNote&gt;&lt;Cite&gt;&lt;Author&gt;Zhou&lt;/Author&gt;&lt;Year&gt;2017&lt;/Year&gt;&lt;RecNum&gt;130&lt;/RecNum&gt;&lt;DisplayText&gt;[41]&lt;/DisplayText&gt;&lt;record&gt;&lt;rec-number&gt;130&lt;/rec-number&gt;&lt;foreign-keys&gt;&lt;key app="EN" db-id="rvwr2vxxd9szv3efd5t5f9db0pfrrr0pfz90" timestamp="1546845672"&gt;130&lt;/key&gt;&lt;/foreign-keys&gt;&lt;ref-type name="Journal Article"&gt;17&lt;/ref-type&gt;&lt;contributors&gt;&lt;authors&gt;&lt;author&gt;Zhou, B&lt;/author&gt;&lt;author&gt;Wang, J&lt;/author&gt;&lt;author&gt;Wang, H&lt;/author&gt;&lt;/authors&gt;&lt;/contributors&gt;&lt;titles&gt;&lt;title&gt;Three-dimensional sphericity, roundness and fractal dimension of sand particles&lt;/title&gt;&lt;secondary-title&gt;Géotechnique&lt;/secondary-title&gt;&lt;/titles&gt;&lt;pages&gt;18-30&lt;/pages&gt;&lt;volume&gt;68&lt;/volume&gt;&lt;number&gt;1&lt;/number&gt;&lt;dates&gt;&lt;year&gt;2017&lt;/year&gt;&lt;/dates&gt;&lt;isbn&gt;1751-7656&lt;/isbn&gt;&lt;urls&gt;&lt;/urls&gt;&lt;/record&gt;&lt;/Cite&gt;&lt;/EndNote&gt;</w:instrText>
      </w:r>
      <w:r w:rsidR="005269E6" w:rsidRPr="00CB2B98">
        <w:fldChar w:fldCharType="separate"/>
      </w:r>
      <w:r w:rsidR="004C19F0" w:rsidRPr="00CB2B98">
        <w:rPr>
          <w:noProof/>
        </w:rPr>
        <w:t>[</w:t>
      </w:r>
      <w:hyperlink w:anchor="_ENREF_41" w:tooltip="Zhou, 2017 #130" w:history="1">
        <w:r w:rsidR="00D17851" w:rsidRPr="00CB2B98">
          <w:rPr>
            <w:rStyle w:val="Hyperlink"/>
            <w:u w:val="none"/>
          </w:rPr>
          <w:t>41</w:t>
        </w:r>
      </w:hyperlink>
      <w:r w:rsidR="004C19F0" w:rsidRPr="00CB2B98">
        <w:rPr>
          <w:noProof/>
        </w:rPr>
        <w:t>]</w:t>
      </w:r>
      <w:r w:rsidR="005269E6" w:rsidRPr="00CB2B98">
        <w:fldChar w:fldCharType="end"/>
      </w:r>
      <w:r w:rsidR="00D21ACF" w:rsidRPr="00CB2B98">
        <w:t xml:space="preserve"> </w:t>
      </w:r>
      <w:r w:rsidR="0021777E" w:rsidRPr="00CB2B98">
        <w:t xml:space="preserve">as shown in </w:t>
      </w:r>
      <w:r w:rsidR="0021777E" w:rsidRPr="00CB2B98">
        <w:fldChar w:fldCharType="begin"/>
      </w:r>
      <w:r w:rsidR="0021777E" w:rsidRPr="00CB2B98">
        <w:instrText xml:space="preserve"> REF _Ref534207412 \h </w:instrText>
      </w:r>
      <w:r w:rsidR="00F44763" w:rsidRPr="00CB2B98">
        <w:instrText xml:space="preserve"> \* MERGEFORMAT </w:instrText>
      </w:r>
      <w:r w:rsidR="0021777E" w:rsidRPr="00CB2B98">
        <w:fldChar w:fldCharType="separate"/>
      </w:r>
      <w:r w:rsidR="002D5751" w:rsidRPr="00CB2B98">
        <w:t xml:space="preserve">Fig. </w:t>
      </w:r>
      <w:r w:rsidR="002D5751" w:rsidRPr="00CB2B98">
        <w:rPr>
          <w:noProof/>
        </w:rPr>
        <w:t>4</w:t>
      </w:r>
      <w:r w:rsidR="0021777E" w:rsidRPr="00CB2B98">
        <w:fldChar w:fldCharType="end"/>
      </w:r>
      <w:r w:rsidR="0021777E" w:rsidRPr="00CB2B98">
        <w:t>(a)</w:t>
      </w:r>
      <w:r w:rsidR="00FB49F1" w:rsidRPr="00CB2B98">
        <w:t xml:space="preserve">. </w:t>
      </w:r>
      <w:r w:rsidR="003A4850" w:rsidRPr="00CB2B98">
        <w:t>Therefore, the surface area of each facet</w:t>
      </w:r>
      <w:r w:rsidR="0021777E" w:rsidRPr="00CB2B98">
        <w:t xml:space="preserve"> on the particle surface</w:t>
      </w:r>
      <w:r w:rsidR="003A4850" w:rsidRPr="00CB2B98">
        <w:t xml:space="preserve"> is easily computed</w:t>
      </w:r>
      <w:r w:rsidR="00A425DB" w:rsidRPr="00CB2B98">
        <w:t>,</w:t>
      </w:r>
      <w:r w:rsidR="003A4850" w:rsidRPr="00CB2B98">
        <w:t xml:space="preserve"> and the summation of all the </w:t>
      </w:r>
      <w:r w:rsidR="00A425DB" w:rsidRPr="00CB2B98">
        <w:t xml:space="preserve">triangular </w:t>
      </w:r>
      <w:r w:rsidR="003A4850" w:rsidRPr="00CB2B98">
        <w:t>facet area</w:t>
      </w:r>
      <w:r w:rsidR="003F0B0E" w:rsidRPr="00CB2B98">
        <w:t>s</w:t>
      </w:r>
      <w:r w:rsidR="003A4850" w:rsidRPr="00CB2B98">
        <w:t xml:space="preserve"> is the surface area of the particle</w:t>
      </w:r>
      <w:r w:rsidR="0021777E" w:rsidRPr="00CB2B98">
        <w:t xml:space="preserve"> (</w:t>
      </w:r>
      <w:r w:rsidR="0021777E" w:rsidRPr="00CB2B98">
        <w:fldChar w:fldCharType="begin"/>
      </w:r>
      <w:r w:rsidR="0021777E" w:rsidRPr="00CB2B98">
        <w:instrText xml:space="preserve"> REF _Ref534207412 \h </w:instrText>
      </w:r>
      <w:r w:rsidR="00F44763" w:rsidRPr="00CB2B98">
        <w:instrText xml:space="preserve"> \* MERGEFORMAT </w:instrText>
      </w:r>
      <w:r w:rsidR="0021777E" w:rsidRPr="00CB2B98">
        <w:fldChar w:fldCharType="separate"/>
      </w:r>
      <w:r w:rsidR="005B1845" w:rsidRPr="00CB2B98">
        <w:t xml:space="preserve">Fig. </w:t>
      </w:r>
      <w:r w:rsidR="005B1845" w:rsidRPr="00CB2B98">
        <w:rPr>
          <w:noProof/>
        </w:rPr>
        <w:t>4</w:t>
      </w:r>
      <w:r w:rsidR="0021777E" w:rsidRPr="00CB2B98">
        <w:fldChar w:fldCharType="end"/>
      </w:r>
      <w:r w:rsidR="0021777E" w:rsidRPr="00CB2B98">
        <w:t>(b))</w:t>
      </w:r>
      <w:r w:rsidR="003A4850" w:rsidRPr="00CB2B98">
        <w:t xml:space="preserve">. </w:t>
      </w:r>
      <w:r w:rsidR="003F0B0E" w:rsidRPr="00CB2B98">
        <w:t xml:space="preserve">To </w:t>
      </w:r>
      <w:r w:rsidR="00ED2397" w:rsidRPr="00CB2B98">
        <w:t>compute</w:t>
      </w:r>
      <w:r w:rsidR="00280E7E" w:rsidRPr="00CB2B98">
        <w:t xml:space="preserve"> the individual particle volume, the following procedure is followed. A</w:t>
      </w:r>
      <w:r w:rsidR="000E7114" w:rsidRPr="00CB2B98">
        <w:t xml:space="preserve"> point inside the </w:t>
      </w:r>
      <w:r w:rsidR="007429D3" w:rsidRPr="00CB2B98">
        <w:t xml:space="preserve">particle together with </w:t>
      </w:r>
      <w:r w:rsidR="00C3306A" w:rsidRPr="00CB2B98">
        <w:t xml:space="preserve">the three points </w:t>
      </w:r>
      <w:r w:rsidR="00756B40" w:rsidRPr="00CB2B98">
        <w:t xml:space="preserve">of a </w:t>
      </w:r>
      <w:r w:rsidR="002A383F" w:rsidRPr="00CB2B98">
        <w:t xml:space="preserve">single triangular </w:t>
      </w:r>
      <w:r w:rsidR="00756B40" w:rsidRPr="00CB2B98">
        <w:t xml:space="preserve">facet </w:t>
      </w:r>
      <w:r w:rsidR="002A383F" w:rsidRPr="00CB2B98">
        <w:t>form</w:t>
      </w:r>
      <w:r w:rsidR="00756B40" w:rsidRPr="00CB2B98">
        <w:t xml:space="preserve"> a tetrahedron</w:t>
      </w:r>
      <w:r w:rsidR="00054238" w:rsidRPr="00CB2B98">
        <w:t>,</w:t>
      </w:r>
      <w:r w:rsidR="00756B40" w:rsidRPr="00CB2B98">
        <w:t xml:space="preserve"> </w:t>
      </w:r>
      <w:r w:rsidR="00054238" w:rsidRPr="00CB2B98">
        <w:t>so t</w:t>
      </w:r>
      <w:r w:rsidR="000244C5" w:rsidRPr="00CB2B98">
        <w:t xml:space="preserve">he total volume of the </w:t>
      </w:r>
      <w:r w:rsidR="0021777E" w:rsidRPr="00CB2B98">
        <w:t>tetrahedrons</w:t>
      </w:r>
      <w:r w:rsidR="000244C5" w:rsidRPr="00CB2B98">
        <w:t xml:space="preserve"> relat</w:t>
      </w:r>
      <w:r w:rsidR="009B71FE" w:rsidRPr="00CB2B98">
        <w:t>ed</w:t>
      </w:r>
      <w:r w:rsidR="000244C5" w:rsidRPr="00CB2B98">
        <w:t xml:space="preserve"> to all facets is the particle volume</w:t>
      </w:r>
      <w:r w:rsidR="0021777E" w:rsidRPr="00CB2B98">
        <w:t xml:space="preserve"> (</w:t>
      </w:r>
      <w:r w:rsidR="0021777E" w:rsidRPr="00CB2B98">
        <w:rPr>
          <w:iCs/>
          <w:sz w:val="20"/>
          <w:szCs w:val="18"/>
        </w:rPr>
        <w:fldChar w:fldCharType="begin"/>
      </w:r>
      <w:r w:rsidR="0021777E" w:rsidRPr="00CB2B98">
        <w:instrText xml:space="preserve"> REF _Ref534207412 \h </w:instrText>
      </w:r>
      <w:r w:rsidR="00F44763" w:rsidRPr="00CB2B98">
        <w:instrText xml:space="preserve"> \* MERGEFORMAT </w:instrText>
      </w:r>
      <w:r w:rsidR="0021777E" w:rsidRPr="00CB2B98">
        <w:rPr>
          <w:iCs/>
          <w:sz w:val="20"/>
          <w:szCs w:val="18"/>
        </w:rPr>
      </w:r>
      <w:r w:rsidR="0021777E" w:rsidRPr="00CB2B98">
        <w:rPr>
          <w:iCs/>
          <w:sz w:val="20"/>
          <w:szCs w:val="18"/>
        </w:rPr>
        <w:fldChar w:fldCharType="separate"/>
      </w:r>
      <w:r w:rsidR="002D5751" w:rsidRPr="00CB2B98">
        <w:t xml:space="preserve">Fig. </w:t>
      </w:r>
      <w:r w:rsidR="002D5751" w:rsidRPr="00CB2B98">
        <w:rPr>
          <w:noProof/>
        </w:rPr>
        <w:t>4</w:t>
      </w:r>
      <w:r w:rsidR="0021777E" w:rsidRPr="00CB2B98">
        <w:fldChar w:fldCharType="end"/>
      </w:r>
      <w:r w:rsidR="0021777E" w:rsidRPr="00CB2B98">
        <w:t>(b))</w:t>
      </w:r>
      <w:r w:rsidR="009B71FE" w:rsidRPr="00CB2B98">
        <w:t xml:space="preserve">. </w:t>
      </w:r>
      <w:r w:rsidR="007C6695" w:rsidRPr="00CB2B98">
        <w:t xml:space="preserve">Thus, </w:t>
      </w:r>
      <w:r w:rsidR="009B71FE" w:rsidRPr="00CB2B98">
        <w:t>to calculate the particle surface area and volume</w:t>
      </w:r>
      <w:r w:rsidR="007C6695" w:rsidRPr="00CB2B98">
        <w:t xml:space="preserve">, </w:t>
      </w:r>
      <w:r w:rsidR="006540B5" w:rsidRPr="00CB2B98">
        <w:t xml:space="preserve">Equations </w:t>
      </w:r>
      <w:r w:rsidR="009B71FE" w:rsidRPr="00CB2B98">
        <w:fldChar w:fldCharType="begin"/>
      </w:r>
      <w:r w:rsidR="009B71FE" w:rsidRPr="00CB2B98">
        <w:instrText xml:space="preserve"> REF OLE_eq2 \h </w:instrText>
      </w:r>
      <w:r w:rsidR="00F44763" w:rsidRPr="00CB2B98">
        <w:instrText xml:space="preserve"> \* MERGEFORMAT </w:instrText>
      </w:r>
      <w:r w:rsidR="009B71FE" w:rsidRPr="00CB2B98">
        <w:fldChar w:fldCharType="separate"/>
      </w:r>
      <w:r w:rsidR="002D5751" w:rsidRPr="00CB2B98">
        <w:rPr>
          <w:noProof/>
        </w:rPr>
        <w:t>2</w:t>
      </w:r>
      <w:r w:rsidR="009B71FE" w:rsidRPr="00CB2B98">
        <w:fldChar w:fldCharType="end"/>
      </w:r>
      <w:r w:rsidR="009B71FE" w:rsidRPr="00CB2B98">
        <w:t xml:space="preserve"> and </w:t>
      </w:r>
      <w:r w:rsidR="009B71FE" w:rsidRPr="00CB2B98">
        <w:rPr>
          <w:noProof/>
        </w:rPr>
        <w:fldChar w:fldCharType="begin"/>
      </w:r>
      <w:r w:rsidR="009B71FE" w:rsidRPr="00CB2B98">
        <w:rPr>
          <w:noProof/>
        </w:rPr>
        <w:instrText xml:space="preserve"> REF OLE_eq3 \h </w:instrText>
      </w:r>
      <w:r w:rsidR="00F44763" w:rsidRPr="00CB2B98">
        <w:rPr>
          <w:noProof/>
        </w:rPr>
        <w:instrText xml:space="preserve"> \* MERGEFORMAT </w:instrText>
      </w:r>
      <w:r w:rsidR="009B71FE" w:rsidRPr="00CB2B98">
        <w:rPr>
          <w:noProof/>
        </w:rPr>
      </w:r>
      <w:r w:rsidR="009B71FE" w:rsidRPr="00CB2B98">
        <w:rPr>
          <w:noProof/>
        </w:rPr>
        <w:fldChar w:fldCharType="separate"/>
      </w:r>
      <w:r w:rsidR="002D5751" w:rsidRPr="00CB2B98">
        <w:rPr>
          <w:noProof/>
        </w:rPr>
        <w:t>3</w:t>
      </w:r>
      <w:r w:rsidR="009B71FE" w:rsidRPr="00CB2B98">
        <w:rPr>
          <w:noProof/>
        </w:rPr>
        <w:fldChar w:fldCharType="end"/>
      </w:r>
      <w:r w:rsidR="007C6695" w:rsidRPr="00CB2B98">
        <w:rPr>
          <w:noProof/>
        </w:rPr>
        <w:t xml:space="preserve"> are used</w:t>
      </w:r>
      <w:r w:rsidR="009B71FE" w:rsidRPr="00CB2B98">
        <w:rPr>
          <w:noProof/>
        </w:rPr>
        <w:t>.</w:t>
      </w:r>
      <w:r w:rsidR="004143E2" w:rsidRPr="00CB2B98">
        <w:rPr>
          <w:noProof/>
        </w:rPr>
        <w:t xml:space="preserve"> </w:t>
      </w:r>
      <w:r w:rsidR="003434A6" w:rsidRPr="00CB2B98">
        <w:rPr>
          <w:noProof/>
        </w:rPr>
        <w:t>Given</w:t>
      </w:r>
      <w:r w:rsidR="003434A6" w:rsidRPr="00CB2B98">
        <w:t xml:space="preserve"> particle volume and surface area, </w:t>
      </w:r>
      <w:r w:rsidR="00A02098" w:rsidRPr="00CB2B98">
        <w:t xml:space="preserve">then </w:t>
      </w:r>
      <w:r w:rsidR="0021777E" w:rsidRPr="00CB2B98">
        <w:t xml:space="preserve">S2 </w:t>
      </w:r>
      <w:r w:rsidR="003434A6" w:rsidRPr="00CB2B98">
        <w:t>can be calcul</w:t>
      </w:r>
      <w:r w:rsidR="0021777E" w:rsidRPr="00CB2B98">
        <w:t>ated as the sphericity</w:t>
      </w:r>
      <w:r w:rsidR="00A02098" w:rsidRPr="00CB2B98">
        <w:t xml:space="preserve"> of each particle</w:t>
      </w:r>
      <w:r w:rsidR="003434A6" w:rsidRPr="00CB2B9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
        <w:gridCol w:w="7028"/>
        <w:gridCol w:w="757"/>
      </w:tblGrid>
      <w:tr w:rsidR="00D17851" w:rsidRPr="00CB2B98" w14:paraId="41C7E0F5" w14:textId="77777777" w:rsidTr="00F9068E">
        <w:tc>
          <w:tcPr>
            <w:tcW w:w="521" w:type="dxa"/>
            <w:vAlign w:val="center"/>
          </w:tcPr>
          <w:p w14:paraId="7ECBDE9E" w14:textId="77777777" w:rsidR="00011EF6" w:rsidRPr="00CB2B98" w:rsidRDefault="00011EF6" w:rsidP="00BB3292">
            <w:pPr>
              <w:pStyle w:val="BodyText"/>
            </w:pPr>
          </w:p>
        </w:tc>
        <w:tc>
          <w:tcPr>
            <w:tcW w:w="7028" w:type="dxa"/>
            <w:vAlign w:val="center"/>
          </w:tcPr>
          <w:p w14:paraId="6E285D0A" w14:textId="2C1E1400" w:rsidR="00011EF6" w:rsidRPr="00CB2B98" w:rsidRDefault="00011EF6" w:rsidP="00BB3292">
            <w:pPr>
              <w:pStyle w:val="BodyText"/>
            </w:pPr>
            <m:oMathPara>
              <m:oMath>
                <m:r>
                  <w:rPr>
                    <w:rFonts w:ascii="Cambria Math" w:hAnsi="Cambria Math"/>
                  </w:rPr>
                  <m:t>SA</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nary>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hint="eastAsia"/>
                          </w:rPr>
                          <m:t>B</m:t>
                        </m:r>
                        <m:ctrlPr>
                          <w:rPr>
                            <w:rFonts w:ascii="Cambria Math" w:hAnsi="Cambria Math" w:hint="eastAsia"/>
                          </w:rPr>
                        </m:ctrlPr>
                      </m:e>
                      <m:sub>
                        <m:r>
                          <w:rPr>
                            <w:rFonts w:ascii="Cambria Math" w:hAnsi="Cambria Math"/>
                          </w:rPr>
                          <m:t>i</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sub>
                    </m:sSub>
                  </m:e>
                </m:acc>
                <m:r>
                  <m:rPr>
                    <m:sty m:val="p"/>
                  </m:rPr>
                  <w:rPr>
                    <w:rFonts w:ascii="Cambria Math" w:hAnsi="Cambria Math"/>
                  </w:rPr>
                  <m:t>|</m:t>
                </m:r>
              </m:oMath>
            </m:oMathPara>
          </w:p>
        </w:tc>
        <w:tc>
          <w:tcPr>
            <w:tcW w:w="757" w:type="dxa"/>
            <w:vAlign w:val="center"/>
          </w:tcPr>
          <w:p w14:paraId="1D863C66" w14:textId="39658CB3" w:rsidR="00011EF6" w:rsidRPr="00CB2B98" w:rsidRDefault="00011EF6" w:rsidP="00BB3292">
            <w:pPr>
              <w:pStyle w:val="BodyText"/>
            </w:pPr>
            <w:r w:rsidRPr="00CB2B98">
              <w:t>(</w:t>
            </w:r>
            <w:bookmarkStart w:id="44" w:name="OLE_eq2"/>
            <w:r w:rsidRPr="00CB2B98">
              <w:fldChar w:fldCharType="begin"/>
            </w:r>
            <w:r w:rsidRPr="00CB2B98">
              <w:instrText xml:space="preserve"> SEQ eq \* MERGEFORMAT </w:instrText>
            </w:r>
            <w:r w:rsidRPr="00CB2B98">
              <w:fldChar w:fldCharType="separate"/>
            </w:r>
            <w:r w:rsidR="002D5751" w:rsidRPr="00CB2B98">
              <w:rPr>
                <w:noProof/>
              </w:rPr>
              <w:t>2</w:t>
            </w:r>
            <w:r w:rsidRPr="00CB2B98">
              <w:fldChar w:fldCharType="end"/>
            </w:r>
            <w:bookmarkEnd w:id="44"/>
            <w:r w:rsidRPr="00CB2B98">
              <w:t>)</w:t>
            </w:r>
          </w:p>
        </w:tc>
      </w:tr>
      <w:tr w:rsidR="00D17851" w:rsidRPr="00CB2B98" w14:paraId="0695A86F" w14:textId="77777777" w:rsidTr="00F9068E">
        <w:tc>
          <w:tcPr>
            <w:tcW w:w="521" w:type="dxa"/>
            <w:vAlign w:val="center"/>
          </w:tcPr>
          <w:p w14:paraId="58D660F0" w14:textId="77777777" w:rsidR="00815B66" w:rsidRPr="00CB2B98" w:rsidRDefault="00815B66" w:rsidP="00BB3292">
            <w:pPr>
              <w:pStyle w:val="BodyText"/>
            </w:pPr>
          </w:p>
        </w:tc>
        <w:tc>
          <w:tcPr>
            <w:tcW w:w="7028" w:type="dxa"/>
            <w:vAlign w:val="center"/>
          </w:tcPr>
          <w:p w14:paraId="3351AA22" w14:textId="759196EC" w:rsidR="00815B66" w:rsidRPr="00CB2B98" w:rsidRDefault="00815B66" w:rsidP="00BB3292">
            <w:pPr>
              <w:pStyle w:val="BodyText"/>
            </w:pPr>
            <m:oMathPara>
              <m:oMath>
                <m:r>
                  <w:rPr>
                    <w:rFonts w:ascii="Cambria Math" w:hAnsi="Cambria Math"/>
                  </w:rPr>
                  <m:t>V</m:t>
                </m:r>
                <m:r>
                  <m:rPr>
                    <m:sty m:val="p"/>
                  </m:rPr>
                  <w:rPr>
                    <w:rFonts w:ascii="Cambria Math" w:hAnsi="Cambria Math"/>
                  </w:rPr>
                  <m:t>=</m:t>
                </m:r>
                <m:nary>
                  <m:naryPr>
                    <m:chr m:val="∑"/>
                    <m:limLoc m:val="undOvr"/>
                    <m:ctrlPr>
                      <w:rPr>
                        <w:rFonts w:ascii="Cambria Math" w:hAnsi="Cambria Math"/>
                      </w:rPr>
                    </m:ctrlPr>
                  </m:naryPr>
                  <m:sub>
                    <m:r>
                      <w:rPr>
                        <w:rFonts w:ascii="Cambria Math" w:hAnsi="Cambria Math" w:hint="eastAsia"/>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r>
                          <m:rPr>
                            <m:sty m:val="p"/>
                          </m:rPr>
                          <w:rPr>
                            <w:rFonts w:ascii="Cambria Math" w:hAnsi="Cambria Math"/>
                          </w:rPr>
                          <m:t>1</m:t>
                        </m:r>
                      </m:num>
                      <m:den>
                        <m:r>
                          <m:rPr>
                            <m:sty m:val="p"/>
                          </m:rPr>
                          <w:rPr>
                            <w:rFonts w:ascii="Cambria Math" w:hAnsi="Cambria Math"/>
                          </w:rPr>
                          <m:t>6</m:t>
                        </m:r>
                      </m:den>
                    </m:f>
                  </m:e>
                </m:nary>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OA</m:t>
                        </m:r>
                      </m:e>
                      <m:sub>
                        <m:r>
                          <w:rPr>
                            <w:rFonts w:ascii="Cambria Math" w:hAnsi="Cambria Math"/>
                          </w:rPr>
                          <m:t>i</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OB</m:t>
                        </m:r>
                      </m:e>
                      <m:sub>
                        <m:r>
                          <w:rPr>
                            <w:rFonts w:ascii="Cambria Math" w:hAnsi="Cambria Math"/>
                          </w:rPr>
                          <m:t>i</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OC</m:t>
                        </m:r>
                      </m:e>
                      <m:sub>
                        <m:r>
                          <w:rPr>
                            <w:rFonts w:ascii="Cambria Math" w:hAnsi="Cambria Math"/>
                          </w:rPr>
                          <m:t>i</m:t>
                        </m:r>
                      </m:sub>
                    </m:sSub>
                  </m:e>
                </m:acc>
                <m:r>
                  <m:rPr>
                    <m:sty m:val="p"/>
                  </m:rPr>
                  <w:rPr>
                    <w:rFonts w:ascii="Cambria Math" w:hAnsi="Cambria Math"/>
                  </w:rPr>
                  <m:t>)|</m:t>
                </m:r>
              </m:oMath>
            </m:oMathPara>
          </w:p>
        </w:tc>
        <w:tc>
          <w:tcPr>
            <w:tcW w:w="757" w:type="dxa"/>
            <w:vAlign w:val="center"/>
          </w:tcPr>
          <w:p w14:paraId="5EF8B71C" w14:textId="2228C2D9" w:rsidR="00815B66" w:rsidRPr="00CB2B98" w:rsidRDefault="00815B66" w:rsidP="00BB3292">
            <w:pPr>
              <w:pStyle w:val="BodyText"/>
            </w:pPr>
            <w:r w:rsidRPr="00CB2B98">
              <w:t>(</w:t>
            </w:r>
            <w:bookmarkStart w:id="45" w:name="OLE_eq3"/>
            <w:r w:rsidRPr="00CB2B98">
              <w:fldChar w:fldCharType="begin"/>
            </w:r>
            <w:r w:rsidRPr="00CB2B98">
              <w:instrText xml:space="preserve"> SEQ eq \* MERGEFORMAT </w:instrText>
            </w:r>
            <w:r w:rsidRPr="00CB2B98">
              <w:fldChar w:fldCharType="separate"/>
            </w:r>
            <w:r w:rsidR="002D5751" w:rsidRPr="00CB2B98">
              <w:rPr>
                <w:noProof/>
              </w:rPr>
              <w:t>3</w:t>
            </w:r>
            <w:r w:rsidRPr="00CB2B98">
              <w:fldChar w:fldCharType="end"/>
            </w:r>
            <w:bookmarkEnd w:id="45"/>
            <w:r w:rsidRPr="00CB2B98">
              <w:t>)</w:t>
            </w:r>
          </w:p>
        </w:tc>
      </w:tr>
    </w:tbl>
    <w:p w14:paraId="227AAB78" w14:textId="3CA3925C" w:rsidR="00815B66" w:rsidRPr="00CB2B98" w:rsidRDefault="00F9068E" w:rsidP="002107E9">
      <w:pPr>
        <w:pStyle w:val="BodyText"/>
        <w:ind w:firstLine="0"/>
      </w:pPr>
      <w:r w:rsidRPr="00CB2B98">
        <w:t xml:space="preserve">where </w:t>
      </w:r>
      <w:bookmarkStart w:id="46" w:name="OLE_LINK74"/>
      <w:r w:rsidRPr="00CB2B98">
        <w:t>O is the particle</w:t>
      </w:r>
      <w:r w:rsidR="00F05F70" w:rsidRPr="00CB2B98">
        <w:t xml:space="preserve"> centre</w:t>
      </w:r>
      <w:r w:rsidR="0038752F" w:rsidRPr="00CB2B98">
        <w:t xml:space="preserve"> calculated </w:t>
      </w:r>
      <w:bookmarkEnd w:id="46"/>
      <w:r w:rsidR="0038752F" w:rsidRPr="00CB2B98">
        <w:t xml:space="preserve">as the average coordinates of all </w:t>
      </w:r>
      <w:r w:rsidR="00F923C5" w:rsidRPr="00CB2B98">
        <w:t>ver</w:t>
      </w:r>
      <w:r w:rsidR="00476003" w:rsidRPr="00CB2B98">
        <w:t>tices</w:t>
      </w:r>
      <w:r w:rsidR="001338A1" w:rsidRPr="00CB2B98">
        <w:t xml:space="preserve"> in the particle</w:t>
      </w:r>
      <w:r w:rsidR="002D58E4" w:rsidRPr="00CB2B98">
        <w:t xml:space="preserve">, </w:t>
      </w:r>
      <w:r w:rsidRPr="00CB2B98">
        <w:t>A</w:t>
      </w:r>
      <w:r w:rsidRPr="00CB2B98">
        <w:softHyphen/>
      </w:r>
      <w:r w:rsidRPr="00CB2B98">
        <w:rPr>
          <w:vertAlign w:val="subscript"/>
        </w:rPr>
        <w:t>i</w:t>
      </w:r>
      <w:r w:rsidRPr="00CB2B98">
        <w:t>, B</w:t>
      </w:r>
      <w:r w:rsidRPr="00CB2B98">
        <w:softHyphen/>
      </w:r>
      <w:r w:rsidRPr="00CB2B98">
        <w:rPr>
          <w:noProof/>
          <w:vertAlign w:val="subscript"/>
        </w:rPr>
        <w:t>i</w:t>
      </w:r>
      <w:r w:rsidRPr="00CB2B98">
        <w:t xml:space="preserve"> and C</w:t>
      </w:r>
      <w:r w:rsidRPr="00CB2B98">
        <w:rPr>
          <w:vertAlign w:val="subscript"/>
        </w:rPr>
        <w:t>i</w:t>
      </w:r>
      <w:r w:rsidR="002D58E4" w:rsidRPr="00CB2B98">
        <w:t xml:space="preserve"> are three vertices of the </w:t>
      </w:r>
      <w:proofErr w:type="spellStart"/>
      <w:r w:rsidR="002D58E4" w:rsidRPr="00CB2B98">
        <w:t>i</w:t>
      </w:r>
      <w:r w:rsidR="002D58E4" w:rsidRPr="00CB2B98">
        <w:rPr>
          <w:vertAlign w:val="superscript"/>
        </w:rPr>
        <w:t>th</w:t>
      </w:r>
      <w:proofErr w:type="spellEnd"/>
      <w:r w:rsidRPr="00CB2B98">
        <w:t xml:space="preserve"> </w:t>
      </w:r>
      <w:r w:rsidR="008F7A46" w:rsidRPr="00CB2B98">
        <w:t xml:space="preserve">triangular </w:t>
      </w:r>
      <w:r w:rsidRPr="00CB2B98">
        <w:t>facet</w:t>
      </w:r>
      <w:r w:rsidR="006540B5" w:rsidRPr="00CB2B98">
        <w:t xml:space="preserve"> and</w:t>
      </w:r>
      <w:r w:rsidR="002D58E4" w:rsidRPr="00CB2B98">
        <w:t xml:space="preserve"> n is the total number of the facet</w:t>
      </w:r>
      <w:r w:rsidR="00B511B8" w:rsidRPr="00CB2B98">
        <w:t>s</w:t>
      </w:r>
      <w:r w:rsidR="002D58E4" w:rsidRPr="00CB2B98">
        <w:t xml:space="preserve"> on the particle surface.</w:t>
      </w:r>
    </w:p>
    <w:p w14:paraId="5A550C93" w14:textId="0F8EDB1D" w:rsidR="00FC5DC5" w:rsidRPr="00CB2B98" w:rsidRDefault="00FC5DC5" w:rsidP="002107E9">
      <w:pPr>
        <w:pStyle w:val="BodyText"/>
        <w:ind w:firstLine="0"/>
      </w:pPr>
    </w:p>
    <w:p w14:paraId="76789B02" w14:textId="6AE6747F" w:rsidR="00BC1A4D" w:rsidRPr="00CB2B98" w:rsidRDefault="00BC1A4D" w:rsidP="002107E9">
      <w:pPr>
        <w:pStyle w:val="BodyText"/>
        <w:ind w:firstLine="0"/>
      </w:pPr>
      <w:r w:rsidRPr="00CB2B98">
        <w:rPr>
          <w:noProof/>
        </w:rPr>
        <w:lastRenderedPageBreak/>
        <w:drawing>
          <wp:inline distT="0" distB="0" distL="0" distR="0" wp14:anchorId="26100AFF" wp14:editId="5082B0FA">
            <wp:extent cx="5111750" cy="23996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111750" cy="2399665"/>
                    </a:xfrm>
                    <a:prstGeom prst="rect">
                      <a:avLst/>
                    </a:prstGeom>
                    <a:noFill/>
                    <a:ln>
                      <a:noFill/>
                    </a:ln>
                  </pic:spPr>
                </pic:pic>
              </a:graphicData>
            </a:graphic>
          </wp:inline>
        </w:drawing>
      </w:r>
    </w:p>
    <w:p w14:paraId="4B05D20D" w14:textId="16FC6770" w:rsidR="00FC5DC5" w:rsidRPr="00CB2B98" w:rsidRDefault="00FC5DC5" w:rsidP="00655947">
      <w:pPr>
        <w:pStyle w:val="BodyText"/>
        <w:jc w:val="left"/>
      </w:pPr>
      <w:r w:rsidRPr="00CB2B98">
        <w:rPr>
          <w:noProof/>
        </w:rPr>
        <w:fldChar w:fldCharType="begin"/>
      </w:r>
      <w:r w:rsidRPr="00CB2B98">
        <w:rPr>
          <w:noProof/>
        </w:rPr>
        <w:instrText xml:space="preserve"> REF _Ref534207412 \h </w:instrText>
      </w:r>
      <w:r w:rsidRPr="00CB2B98">
        <w:rPr>
          <w:noProof/>
        </w:rPr>
      </w:r>
      <w:r w:rsidRPr="00CB2B98">
        <w:rPr>
          <w:noProof/>
        </w:rPr>
        <w:fldChar w:fldCharType="separate"/>
      </w:r>
      <w:r w:rsidRPr="00CB2B98">
        <w:t xml:space="preserve">Fig. </w:t>
      </w:r>
      <w:r w:rsidRPr="00CB2B98">
        <w:rPr>
          <w:noProof/>
        </w:rPr>
        <w:t>4</w:t>
      </w:r>
      <w:r w:rsidRPr="00CB2B98">
        <w:rPr>
          <w:noProof/>
        </w:rPr>
        <w:fldChar w:fldCharType="end"/>
      </w:r>
      <w:r w:rsidRPr="00CB2B98">
        <w:rPr>
          <w:noProof/>
        </w:rPr>
        <w:t xml:space="preserve"> </w:t>
      </w:r>
      <w:r w:rsidR="00655947" w:rsidRPr="00CB2B98">
        <w:rPr>
          <w:rStyle w:val="Hyperlink"/>
          <w:noProof/>
          <w:color w:val="auto"/>
          <w:u w:val="none"/>
        </w:rPr>
        <w:t xml:space="preserve">A particle surface is made up of triangular meshes. (a) Triangular meshes of a sphere, (b) A diagram to illustrate the principles of computing particle surface area, volume and curvature at vertices </w:t>
      </w:r>
      <w:r w:rsidR="00655947" w:rsidRPr="00CB2B98">
        <w:t xml:space="preserve">(after </w:t>
      </w:r>
      <w:r w:rsidR="00655947" w:rsidRPr="00CB2B98">
        <w:rPr>
          <w:noProof/>
        </w:rPr>
        <w:t>[41]</w:t>
      </w:r>
      <w:r w:rsidR="00655947" w:rsidRPr="00CB2B98">
        <w:t>)</w:t>
      </w:r>
      <w:r w:rsidR="00655947" w:rsidRPr="00CB2B98">
        <w:rPr>
          <w:rStyle w:val="Hyperlink"/>
          <w:noProof/>
          <w:color w:val="auto"/>
          <w:u w:val="none"/>
        </w:rPr>
        <w:t>.</w:t>
      </w:r>
    </w:p>
    <w:p w14:paraId="4E737EA7" w14:textId="77777777" w:rsidR="004109B3" w:rsidRPr="00CB2B98" w:rsidRDefault="004109B3" w:rsidP="00D75061">
      <w:pPr>
        <w:pStyle w:val="BodyText"/>
      </w:pPr>
    </w:p>
    <w:p w14:paraId="52C35974" w14:textId="07A67D9D" w:rsidR="00503D38" w:rsidRPr="00CB2B98" w:rsidRDefault="00DB2B53">
      <w:pPr>
        <w:pStyle w:val="BodyText"/>
      </w:pPr>
      <w:r w:rsidRPr="00CB2B98">
        <w:t>T</w:t>
      </w:r>
      <w:r w:rsidR="00157A2E" w:rsidRPr="00CB2B98">
        <w:t xml:space="preserve">o calculate </w:t>
      </w:r>
      <w:r w:rsidR="00D8290F" w:rsidRPr="00CB2B98">
        <w:t xml:space="preserve">the </w:t>
      </w:r>
      <w:r w:rsidR="00D26157" w:rsidRPr="00CB2B98">
        <w:t>roundness</w:t>
      </w:r>
      <w:r w:rsidR="00157A2E" w:rsidRPr="00CB2B98">
        <w:t xml:space="preserve"> of a particle</w:t>
      </w:r>
      <w:r w:rsidRPr="00CB2B98">
        <w:t>, the first step</w:t>
      </w:r>
      <w:r w:rsidR="004501FD" w:rsidRPr="00CB2B98">
        <w:t xml:space="preserve"> is to identify corners</w:t>
      </w:r>
      <w:r w:rsidR="00157A2E" w:rsidRPr="00CB2B98">
        <w:t xml:space="preserve"> in the particle</w:t>
      </w:r>
      <w:r w:rsidR="004501FD" w:rsidRPr="00CB2B98">
        <w:t xml:space="preserve">. </w:t>
      </w:r>
      <w:r w:rsidR="00503D38" w:rsidRPr="00CB2B98">
        <w:t xml:space="preserve">An available criterion is </w:t>
      </w:r>
      <w:r w:rsidR="006E1CDC" w:rsidRPr="00CB2B98">
        <w:t xml:space="preserve">that considering </w:t>
      </w:r>
      <w:r w:rsidR="00E0598B" w:rsidRPr="00CB2B98">
        <w:t xml:space="preserve">a vertex as a corner when its radius of curvature is smaller than the maximum inscribed </w:t>
      </w:r>
      <w:r w:rsidR="00092B8B" w:rsidRPr="00CB2B98">
        <w:t>sphere</w:t>
      </w:r>
      <w:r w:rsidR="00E0598B" w:rsidRPr="00CB2B98">
        <w:t xml:space="preserve">. </w:t>
      </w:r>
      <w:r w:rsidR="005A2966" w:rsidRPr="00CB2B98">
        <w:t xml:space="preserve">The principal curvatures (the maximum curvature </w:t>
      </w:r>
      <w:bookmarkStart w:id="47" w:name="OLE_LINK75"/>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ax</m:t>
            </m:r>
          </m:sub>
        </m:sSub>
      </m:oMath>
      <w:bookmarkEnd w:id="47"/>
      <w:r w:rsidR="005A2966" w:rsidRPr="00CB2B98">
        <w:t xml:space="preserve"> and minimum curvature </w:t>
      </w:r>
      <w:bookmarkStart w:id="48" w:name="OLE_LINK76"/>
      <w:bookmarkStart w:id="49" w:name="OLE_LINK77"/>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in</m:t>
            </m:r>
          </m:sub>
        </m:sSub>
      </m:oMath>
      <w:bookmarkEnd w:id="48"/>
      <w:bookmarkEnd w:id="49"/>
      <w:r w:rsidR="005A2966" w:rsidRPr="00CB2B98">
        <w:t>) are two common measurements</w:t>
      </w:r>
      <w:r w:rsidR="00F644AB" w:rsidRPr="00CB2B98">
        <w:t xml:space="preserve"> </w:t>
      </w:r>
      <w:r w:rsidR="005A2966" w:rsidRPr="00CB2B98">
        <w:fldChar w:fldCharType="begin"/>
      </w:r>
      <w:r w:rsidR="00C13A59" w:rsidRPr="00CB2B98">
        <w:instrText xml:space="preserve"> ADDIN EN.CITE &lt;EndNote&gt;&lt;Cite&gt;&lt;Author&gt;Carmo&lt;/Author&gt;&lt;Year&gt;1993&lt;/Year&gt;&lt;RecNum&gt;80&lt;/RecNum&gt;&lt;DisplayText&gt;[44]&lt;/DisplayText&gt;&lt;record&gt;&lt;rec-number&gt;80&lt;/rec-number&gt;&lt;foreign-keys&gt;&lt;key app="EN" db-id="rvwr2vxxd9szv3efd5t5f9db0pfrrr0pfz90" timestamp="1546408260"&gt;80&lt;/key&gt;&lt;/foreign-keys&gt;&lt;ref-type name="Journal Article"&gt;17&lt;/ref-type&gt;&lt;contributors&gt;&lt;authors&gt;&lt;author&gt;Carmo, MP do&lt;/author&gt;&lt;/authors&gt;&lt;/contributors&gt;&lt;titles&gt;&lt;title&gt;Differential geometry of curves and surfaces. 1976&lt;/title&gt;&lt;secondary-title&gt;Prentice-Hall, Englewood Cliffs, New Jersey). Rehsteiner, F. and Rewker, HJ Collision free ﬁve axis milling of twisted ruled surface. Ann. CIRP&lt;/secondary-title&gt;&lt;/titles&gt;&lt;pages&gt;457-461&lt;/pages&gt;&lt;volume&gt;42&lt;/volume&gt;&lt;number&gt;1&lt;/number&gt;&lt;dates&gt;&lt;year&gt;1993&lt;/year&gt;&lt;/dates&gt;&lt;urls&gt;&lt;/urls&gt;&lt;/record&gt;&lt;/Cite&gt;&lt;/EndNote&gt;</w:instrText>
      </w:r>
      <w:r w:rsidR="005A2966" w:rsidRPr="00CB2B98">
        <w:fldChar w:fldCharType="separate"/>
      </w:r>
      <w:r w:rsidR="00A31CB8" w:rsidRPr="00CB2B98">
        <w:rPr>
          <w:noProof/>
        </w:rPr>
        <w:t>[</w:t>
      </w:r>
      <w:hyperlink w:anchor="_ENREF_44" w:tooltip="Carmo, 1993 #80" w:history="1">
        <w:r w:rsidR="00D17851" w:rsidRPr="00CB2B98">
          <w:rPr>
            <w:rStyle w:val="Hyperlink"/>
            <w:u w:val="none"/>
          </w:rPr>
          <w:t>44</w:t>
        </w:r>
      </w:hyperlink>
      <w:r w:rsidR="00A31CB8" w:rsidRPr="00CB2B98">
        <w:rPr>
          <w:noProof/>
        </w:rPr>
        <w:t>]</w:t>
      </w:r>
      <w:r w:rsidR="005A2966" w:rsidRPr="00CB2B98">
        <w:fldChar w:fldCharType="end"/>
      </w:r>
      <w:r w:rsidR="00293C09" w:rsidRPr="00CB2B98">
        <w:t>,</w:t>
      </w:r>
      <w:r w:rsidR="000D53C6" w:rsidRPr="00CB2B98">
        <w:t xml:space="preserve"> and q</w:t>
      </w:r>
      <w:r w:rsidR="00E32D83" w:rsidRPr="00CB2B98">
        <w:t xml:space="preserve">uadratic fitting </w:t>
      </w:r>
      <w:r w:rsidR="009B6E25" w:rsidRPr="00CB2B98">
        <w:t xml:space="preserve">in MeshLab </w:t>
      </w:r>
      <w:r w:rsidR="009B6E25" w:rsidRPr="00CB2B98">
        <w:fldChar w:fldCharType="begin"/>
      </w:r>
      <w:r w:rsidR="00A31CB8" w:rsidRPr="00CB2B98">
        <w:instrText xml:space="preserve"> ADDIN EN.CITE &lt;EndNote&gt;&lt;Cite&gt;&lt;Author&gt;Cignoni&lt;/Author&gt;&lt;Year&gt;2008&lt;/Year&gt;&lt;RecNum&gt;131&lt;/RecNum&gt;&lt;DisplayText&gt;[45]&lt;/DisplayText&gt;&lt;record&gt;&lt;rec-number&gt;131&lt;/rec-number&gt;&lt;foreign-keys&gt;&lt;key app="EN" db-id="rvwr2vxxd9szv3efd5t5f9db0pfrrr0pfz90" timestamp="1546846953"&gt;131&lt;/key&gt;&lt;/foreign-keys&gt;&lt;ref-type name="Conference Proceedings"&gt;10&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secondary-title&gt;Eurographics Italian chapter conference&lt;/secondary-title&gt;&lt;/titles&gt;&lt;pages&gt;129-136&lt;/pages&gt;&lt;volume&gt;2008&lt;/volume&gt;&lt;dates&gt;&lt;year&gt;2008&lt;/year&gt;&lt;/dates&gt;&lt;urls&gt;&lt;/urls&gt;&lt;/record&gt;&lt;/Cite&gt;&lt;/EndNote&gt;</w:instrText>
      </w:r>
      <w:r w:rsidR="009B6E25" w:rsidRPr="00CB2B98">
        <w:fldChar w:fldCharType="separate"/>
      </w:r>
      <w:r w:rsidR="00A31CB8" w:rsidRPr="00CB2B98">
        <w:rPr>
          <w:noProof/>
        </w:rPr>
        <w:t>[</w:t>
      </w:r>
      <w:hyperlink w:anchor="_ENREF_45" w:tooltip="Cignoni, 2008 #131" w:history="1">
        <w:r w:rsidR="00D17851" w:rsidRPr="00CB2B98">
          <w:rPr>
            <w:rStyle w:val="Hyperlink"/>
            <w:u w:val="none"/>
          </w:rPr>
          <w:t>45</w:t>
        </w:r>
      </w:hyperlink>
      <w:r w:rsidR="00A31CB8" w:rsidRPr="00CB2B98">
        <w:rPr>
          <w:noProof/>
        </w:rPr>
        <w:t>]</w:t>
      </w:r>
      <w:r w:rsidR="009B6E25" w:rsidRPr="00CB2B98">
        <w:fldChar w:fldCharType="end"/>
      </w:r>
      <w:r w:rsidR="00DD186D" w:rsidRPr="00CB2B98">
        <w:t xml:space="preserve"> </w:t>
      </w:r>
      <w:r w:rsidR="000D53C6" w:rsidRPr="00CB2B98">
        <w:t>can be</w:t>
      </w:r>
      <w:r w:rsidR="00E32D83" w:rsidRPr="00CB2B98">
        <w:t xml:space="preserve"> used to compute </w:t>
      </w:r>
      <w:r w:rsidR="000D53C6" w:rsidRPr="00CB2B98">
        <w:t>them</w:t>
      </w:r>
      <w:r w:rsidR="00DD186D" w:rsidRPr="00CB2B98">
        <w:t xml:space="preserve"> at all vertices. </w:t>
      </w:r>
      <w:r w:rsidR="005A128C" w:rsidRPr="00CB2B98">
        <w:t>The</w:t>
      </w:r>
      <w:r w:rsidR="00AE6F76" w:rsidRPr="00CB2B98">
        <w:t xml:space="preserve"> key</w:t>
      </w:r>
      <w:r w:rsidR="00B01A47" w:rsidRPr="00CB2B98">
        <w:t xml:space="preserve"> of this method</w:t>
      </w:r>
      <w:r w:rsidR="00AE6F76" w:rsidRPr="00CB2B98">
        <w:t xml:space="preserve"> is to use</w:t>
      </w:r>
      <w:r w:rsidR="005A128C" w:rsidRPr="00CB2B98">
        <w:t xml:space="preserve"> rings of a vertex (e.g.</w:t>
      </w:r>
      <w:r w:rsidR="00C96D23" w:rsidRPr="00CB2B98">
        <w:t xml:space="preserve">, </w:t>
      </w:r>
      <w:r w:rsidR="005279B6" w:rsidRPr="00CB2B98">
        <w:t xml:space="preserve">the </w:t>
      </w:r>
      <w:r w:rsidR="005A128C" w:rsidRPr="00CB2B98">
        <w:t xml:space="preserve">first ring of vertex D in </w:t>
      </w:r>
      <w:r w:rsidR="0035560E" w:rsidRPr="00CB2B98">
        <w:fldChar w:fldCharType="begin"/>
      </w:r>
      <w:r w:rsidR="0035560E" w:rsidRPr="00CB2B98">
        <w:instrText xml:space="preserve"> REF _Ref534207412 \h </w:instrText>
      </w:r>
      <w:r w:rsidR="00625F1F" w:rsidRPr="00CB2B98">
        <w:instrText xml:space="preserve"> \* MERGEFORMAT </w:instrText>
      </w:r>
      <w:r w:rsidR="0035560E" w:rsidRPr="00CB2B98">
        <w:fldChar w:fldCharType="separate"/>
      </w:r>
      <w:r w:rsidR="0035560E" w:rsidRPr="00CB2B98">
        <w:t xml:space="preserve">Fig. </w:t>
      </w:r>
      <w:r w:rsidR="0035560E" w:rsidRPr="00CB2B98">
        <w:rPr>
          <w:noProof/>
        </w:rPr>
        <w:t>4</w:t>
      </w:r>
      <w:r w:rsidR="0035560E" w:rsidRPr="00CB2B98">
        <w:fldChar w:fldCharType="end"/>
      </w:r>
      <w:r w:rsidR="005A128C" w:rsidRPr="00CB2B98">
        <w:t xml:space="preserve">(b) is composed of the six vertices around it) to fit a micro-surface </w:t>
      </w:r>
      <w:r w:rsidR="002178BF" w:rsidRPr="00CB2B98">
        <w:t>by generating</w:t>
      </w:r>
      <w:r w:rsidR="005A128C" w:rsidRPr="00CB2B98">
        <w:t xml:space="preserve"> a quadratic polynomial</w:t>
      </w:r>
      <w:r w:rsidR="002178BF" w:rsidRPr="00CB2B98">
        <w:t xml:space="preserve"> equation. </w:t>
      </w:r>
      <w:r w:rsidR="00AF6E67" w:rsidRPr="00CB2B98">
        <w:t xml:space="preserve">Based on the equation, </w:t>
      </w:r>
      <w:r w:rsidR="002178BF" w:rsidRPr="00CB2B98">
        <w:t xml:space="preserve"> a Hessian matrix </w:t>
      </w:r>
      <w:r w:rsidR="002178BF" w:rsidRPr="00CB2B98">
        <w:fldChar w:fldCharType="begin"/>
      </w:r>
      <w:r w:rsidR="00C13A59" w:rsidRPr="00CB2B98">
        <w:instrText xml:space="preserve"> ADDIN EN.CITE &lt;EndNote&gt;&lt;Cite&gt;&lt;Author&gt;Carmo&lt;/Author&gt;&lt;Year&gt;1993&lt;/Year&gt;&lt;RecNum&gt;80&lt;/RecNum&gt;&lt;DisplayText&gt;[44]&lt;/DisplayText&gt;&lt;record&gt;&lt;rec-number&gt;80&lt;/rec-number&gt;&lt;foreign-keys&gt;&lt;key app="EN" db-id="rvwr2vxxd9szv3efd5t5f9db0pfrrr0pfz90" timestamp="1546408260"&gt;80&lt;/key&gt;&lt;/foreign-keys&gt;&lt;ref-type name="Journal Article"&gt;17&lt;/ref-type&gt;&lt;contributors&gt;&lt;authors&gt;&lt;author&gt;Carmo, MP do&lt;/author&gt;&lt;/authors&gt;&lt;/contributors&gt;&lt;titles&gt;&lt;title&gt;Differential geometry of curves and surfaces. 1976&lt;/title&gt;&lt;secondary-title&gt;Prentice-Hall, Englewood Cliffs, New Jersey). Rehsteiner, F. and Rewker, HJ Collision free ﬁve axis milling of twisted ruled surface. Ann. CIRP&lt;/secondary-title&gt;&lt;/titles&gt;&lt;pages&gt;457-461&lt;/pages&gt;&lt;volume&gt;42&lt;/volume&gt;&lt;number&gt;1&lt;/number&gt;&lt;dates&gt;&lt;year&gt;1993&lt;/year&gt;&lt;/dates&gt;&lt;urls&gt;&lt;/urls&gt;&lt;/record&gt;&lt;/Cite&gt;&lt;/EndNote&gt;</w:instrText>
      </w:r>
      <w:r w:rsidR="002178BF" w:rsidRPr="00CB2B98">
        <w:fldChar w:fldCharType="separate"/>
      </w:r>
      <w:r w:rsidR="00A31CB8" w:rsidRPr="00CB2B98">
        <w:rPr>
          <w:noProof/>
        </w:rPr>
        <w:t>[</w:t>
      </w:r>
      <w:hyperlink w:anchor="_ENREF_44" w:tooltip="Carmo, 1993 #80" w:history="1">
        <w:r w:rsidR="00D17851" w:rsidRPr="00CB2B98">
          <w:rPr>
            <w:rStyle w:val="Hyperlink"/>
            <w:u w:val="none"/>
          </w:rPr>
          <w:t>44</w:t>
        </w:r>
      </w:hyperlink>
      <w:r w:rsidR="00A31CB8" w:rsidRPr="00CB2B98">
        <w:rPr>
          <w:noProof/>
        </w:rPr>
        <w:t>]</w:t>
      </w:r>
      <w:r w:rsidR="002178BF" w:rsidRPr="00CB2B98">
        <w:fldChar w:fldCharType="end"/>
      </w:r>
      <w:r w:rsidR="00AF6E67" w:rsidRPr="00CB2B98">
        <w:t xml:space="preserve"> can be established </w:t>
      </w:r>
      <w:r w:rsidR="002178BF" w:rsidRPr="00CB2B98">
        <w:t>and the eigenvalues of the matrix are the principal curvatures.</w:t>
      </w:r>
      <w:r w:rsidR="001E4477" w:rsidRPr="00CB2B98">
        <w:t xml:space="preserve"> </w:t>
      </w:r>
      <w:bookmarkStart w:id="50" w:name="OLE_LINK3"/>
      <w:bookmarkStart w:id="51" w:name="OLE_LINK4"/>
      <w:r w:rsidR="001E4477" w:rsidRPr="00CB2B98">
        <w:t>Subsequently</w:t>
      </w:r>
      <w:bookmarkEnd w:id="50"/>
      <w:bookmarkEnd w:id="51"/>
      <w:r w:rsidR="005A2966" w:rsidRPr="00CB2B98">
        <w:t>, the principal curvature</w:t>
      </w:r>
      <w:r w:rsidR="001E678C" w:rsidRPr="00CB2B98">
        <w:t xml:space="preserve"> radii </w:t>
      </w:r>
      <w:r w:rsidR="001E4477" w:rsidRPr="00CB2B98">
        <w:t>are computed as</w:t>
      </w:r>
      <w:r w:rsidR="001E678C" w:rsidRPr="00CB2B98">
        <w:t xml:space="preserve"> </w:t>
      </w:r>
      <m:oMath>
        <m:sSub>
          <m:sSubPr>
            <m:ctrlPr>
              <w:rPr>
                <w:rFonts w:ascii="Cambria Math" w:hAnsi="Cambria Math"/>
              </w:rPr>
            </m:ctrlPr>
          </m:sSubPr>
          <m:e>
            <m:sSub>
              <m:sSubPr>
                <m:ctrlPr>
                  <w:rPr>
                    <w:rFonts w:ascii="Cambria Math" w:hAnsi="Cambria Math"/>
                  </w:rPr>
                </m:ctrlPr>
              </m:sSubPr>
              <m:e>
                <m:r>
                  <w:rPr>
                    <w:rFonts w:ascii="Cambria Math" w:hAnsi="Cambria Math"/>
                  </w:rPr>
                  <m:t>r</m:t>
                </m:r>
              </m:e>
              <m:sub>
                <m:r>
                  <m:rPr>
                    <m:sty m:val="p"/>
                  </m:rPr>
                  <w:rPr>
                    <w:rFonts w:ascii="Cambria Math" w:hAnsi="Cambria Math"/>
                  </w:rPr>
                  <m:t>min</m:t>
                </m:r>
              </m:sub>
            </m:sSub>
            <m:r>
              <m:rPr>
                <m:sty m:val="p"/>
              </m:rPr>
              <w:rPr>
                <w:rFonts w:ascii="Cambria Math" w:hAnsi="Cambria Math"/>
              </w:rPr>
              <m:t>=1/κ</m:t>
            </m:r>
          </m:e>
          <m:sub>
            <m:r>
              <m:rPr>
                <m:sty m:val="p"/>
              </m:rPr>
              <w:rPr>
                <w:rFonts w:ascii="Cambria Math" w:hAnsi="Cambria Math"/>
              </w:rPr>
              <m:t>max</m:t>
            </m:r>
          </m:sub>
        </m:sSub>
      </m:oMath>
      <w:r w:rsidR="001E678C" w:rsidRPr="00CB2B98">
        <w:t xml:space="preserve"> and </w:t>
      </w:r>
      <m:oMath>
        <m:sSub>
          <m:sSubPr>
            <m:ctrlPr>
              <w:rPr>
                <w:rFonts w:ascii="Cambria Math" w:hAnsi="Cambria Math"/>
              </w:rPr>
            </m:ctrlPr>
          </m:sSubPr>
          <m:e>
            <m:sSub>
              <m:sSubPr>
                <m:ctrlPr>
                  <w:rPr>
                    <w:rFonts w:ascii="Cambria Math" w:hAnsi="Cambria Math"/>
                  </w:rPr>
                </m:ctrlPr>
              </m:sSubPr>
              <m:e>
                <m:r>
                  <w:rPr>
                    <w:rFonts w:ascii="Cambria Math" w:hAnsi="Cambria Math"/>
                  </w:rPr>
                  <m:t>r</m:t>
                </m:r>
              </m:e>
              <m:sub>
                <m:r>
                  <m:rPr>
                    <m:sty m:val="p"/>
                  </m:rPr>
                  <w:rPr>
                    <w:rFonts w:ascii="Cambria Math" w:hAnsi="Cambria Math"/>
                  </w:rPr>
                  <m:t>max</m:t>
                </m:r>
              </m:sub>
            </m:sSub>
            <m:r>
              <m:rPr>
                <m:sty m:val="p"/>
              </m:rPr>
              <w:rPr>
                <w:rFonts w:ascii="Cambria Math" w:hAnsi="Cambria Math"/>
              </w:rPr>
              <m:t>= 1/κ</m:t>
            </m:r>
          </m:e>
          <m:sub>
            <m:r>
              <m:rPr>
                <m:sty m:val="p"/>
              </m:rPr>
              <w:rPr>
                <w:rFonts w:ascii="Cambria Math" w:hAnsi="Cambria Math"/>
              </w:rPr>
              <m:t>min</m:t>
            </m:r>
          </m:sub>
        </m:sSub>
      </m:oMath>
      <w:r w:rsidR="00D0649C" w:rsidRPr="00CB2B98">
        <w:t>.</w:t>
      </w:r>
      <w:r w:rsidR="002D4881" w:rsidRPr="00CB2B98">
        <w:t xml:space="preserve"> Between the two radii,</w:t>
      </w:r>
      <w:r w:rsidR="00D0649C" w:rsidRPr="00CB2B98">
        <w:t xml:space="preserve"> </w:t>
      </w:r>
      <m:oMath>
        <m:sSub>
          <m:sSubPr>
            <m:ctrlPr>
              <w:rPr>
                <w:rFonts w:ascii="Cambria Math" w:hAnsi="Cambria Math"/>
              </w:rPr>
            </m:ctrlPr>
          </m:sSubPr>
          <m:e>
            <m:r>
              <w:rPr>
                <w:rFonts w:ascii="Cambria Math" w:hAnsi="Cambria Math"/>
              </w:rPr>
              <m:t>r</m:t>
            </m:r>
            <m:ctrlPr>
              <w:rPr>
                <w:rFonts w:ascii="Cambria Math" w:hAnsi="Cambria Math"/>
                <w:i/>
              </w:rPr>
            </m:ctrlPr>
          </m:e>
          <m:sub>
            <m:r>
              <m:rPr>
                <m:sty m:val="p"/>
              </m:rPr>
              <w:rPr>
                <w:rFonts w:ascii="Cambria Math" w:hAnsi="Cambria Math"/>
              </w:rPr>
              <m:t>min</m:t>
            </m:r>
          </m:sub>
        </m:sSub>
      </m:oMath>
      <w:r w:rsidR="00D0649C" w:rsidRPr="00CB2B98">
        <w:t xml:space="preserve"> is more reasonable to be used for identifying corners because more local features on the particle surface are considered</w:t>
      </w:r>
      <w:r w:rsidR="00556AFC" w:rsidRPr="00CB2B98">
        <w:t xml:space="preserve">. </w:t>
      </w:r>
      <w:r w:rsidR="005F6C37" w:rsidRPr="00CB2B98">
        <w:t>Then</w:t>
      </w:r>
      <w:r w:rsidR="00556AFC" w:rsidRPr="00CB2B98">
        <w:t xml:space="preserve">, the corners in a particle can be found </w:t>
      </w:r>
      <w:r w:rsidR="00CB3600" w:rsidRPr="00CB2B98">
        <w:t>using Equation 4</w:t>
      </w:r>
      <w:r w:rsidR="00927BF3" w:rsidRPr="00CB2B9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7038"/>
        <w:gridCol w:w="757"/>
      </w:tblGrid>
      <w:tr w:rsidR="00D17851" w:rsidRPr="00CB2B98" w14:paraId="39206FAA" w14:textId="77777777" w:rsidTr="002B1F78">
        <w:tc>
          <w:tcPr>
            <w:tcW w:w="562" w:type="dxa"/>
            <w:vAlign w:val="center"/>
          </w:tcPr>
          <w:p w14:paraId="696EAB40" w14:textId="77777777" w:rsidR="00556AFC" w:rsidRPr="00CB2B98" w:rsidRDefault="00556AFC" w:rsidP="00BB3292">
            <w:pPr>
              <w:pStyle w:val="BodyText"/>
            </w:pPr>
          </w:p>
        </w:tc>
        <w:tc>
          <w:tcPr>
            <w:tcW w:w="7797" w:type="dxa"/>
            <w:vAlign w:val="center"/>
          </w:tcPr>
          <w:p w14:paraId="55ACAA50" w14:textId="20B35DAA" w:rsidR="00556AFC" w:rsidRPr="00CB2B98" w:rsidRDefault="00556AFC" w:rsidP="00BB3292">
            <w:pPr>
              <w:pStyle w:val="BodyText"/>
            </w:pPr>
            <m:oMathPara>
              <m:oMath>
                <m:r>
                  <w:rPr>
                    <w:rFonts w:ascii="Cambria Math" w:hAnsi="Cambria Math"/>
                  </w:rPr>
                  <m:t>g</m:t>
                </m:r>
                <m:d>
                  <m:dPr>
                    <m:ctrlPr>
                      <w:rPr>
                        <w:rFonts w:ascii="Cambria Math" w:hAnsi="Cambria Math"/>
                      </w:rPr>
                    </m:ctrlPr>
                  </m:dPr>
                  <m:e>
                    <m:r>
                      <w:rPr>
                        <w:rFonts w:ascii="Cambria Math" w:hAnsi="Cambria Math"/>
                      </w:rPr>
                      <m:t>k</m:t>
                    </m:r>
                  </m:e>
                </m:d>
                <m:r>
                  <m:rPr>
                    <m:sty m:val="p"/>
                  </m:rPr>
                  <w:rPr>
                    <w:rFonts w:ascii="Cambria Math" w:hAnsi="Cambria Math"/>
                  </w:rPr>
                  <m:t xml:space="preserve">= </m:t>
                </m:r>
                <m:r>
                  <m:rPr>
                    <m:lit/>
                    <m:sty m:val="p"/>
                  </m:rPr>
                  <w:rPr>
                    <w:rFonts w:ascii="Cambria Math" w:hAnsi="Cambria Math"/>
                  </w:rPr>
                  <m:t>{</m:t>
                </m:r>
                <m:m>
                  <m:mPr>
                    <m:mcs>
                      <m:mc>
                        <m:mcPr>
                          <m:count m:val="1"/>
                          <m:mcJc m:val="center"/>
                        </m:mcPr>
                      </m:mc>
                    </m:mcs>
                    <m:ctrlPr>
                      <w:rPr>
                        <w:rFonts w:ascii="Cambria Math" w:hAnsi="Cambria Math"/>
                      </w:rPr>
                    </m:ctrlPr>
                  </m:mPr>
                  <m:mr>
                    <m:e>
                      <m:r>
                        <m:rPr>
                          <m:sty m:val="p"/>
                        </m:rPr>
                        <w:rPr>
                          <w:rFonts w:ascii="Cambria Math" w:hAnsi="Cambria Math"/>
                        </w:rPr>
                        <m:t xml:space="preserve">   1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m:rPr>
                              <m:sty m:val="p"/>
                            </m:rPr>
                            <w:rPr>
                              <w:rFonts w:ascii="Cambria Math" w:hAnsi="Cambria Math"/>
                            </w:rPr>
                            <m:t>min</m:t>
                          </m:r>
                        </m:sub>
                      </m:sSub>
                      <m:r>
                        <m:rPr>
                          <m:sty m:val="p"/>
                        </m:rPr>
                        <w:rPr>
                          <w:rFonts w:ascii="Cambria Math" w:hAnsi="Cambria Math"/>
                        </w:rPr>
                        <m:t>&lt;</m:t>
                      </m:r>
                      <m:sSub>
                        <m:sSubPr>
                          <m:ctrlPr>
                            <w:rPr>
                              <w:rFonts w:ascii="Cambria Math" w:hAnsi="Cambria Math"/>
                            </w:rPr>
                          </m:ctrlPr>
                        </m:sSubPr>
                        <m:e>
                          <m:r>
                            <w:rPr>
                              <w:rFonts w:ascii="Cambria Math" w:hAnsi="Cambria Math"/>
                            </w:rPr>
                            <m:t>r</m:t>
                          </m:r>
                        </m:e>
                        <m:sub>
                          <m:r>
                            <w:rPr>
                              <w:rFonts w:ascii="Cambria Math" w:hAnsi="Cambria Math"/>
                            </w:rPr>
                            <m:t>max</m:t>
                          </m:r>
                          <m:r>
                            <m:rPr>
                              <m:sty m:val="p"/>
                            </m:rPr>
                            <w:rPr>
                              <w:rFonts w:ascii="Cambria Math" w:hAnsi="Cambria Math"/>
                            </w:rPr>
                            <m:t>-</m:t>
                          </m:r>
                          <m:r>
                            <w:rPr>
                              <w:rFonts w:ascii="Cambria Math" w:hAnsi="Cambria Math"/>
                            </w:rPr>
                            <m:t>in</m:t>
                          </m:r>
                        </m:sub>
                      </m:sSub>
                      <m:r>
                        <m:rPr>
                          <m:sty m:val="p"/>
                        </m:rPr>
                        <w:rPr>
                          <w:rFonts w:ascii="Cambria Math" w:hAnsi="Cambria Math"/>
                        </w:rPr>
                        <m:t xml:space="preserve">  </m:t>
                      </m:r>
                    </m:e>
                  </m:m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m:rPr>
                              <m:sty m:val="p"/>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ax</m:t>
                          </m:r>
                          <m:r>
                            <m:rPr>
                              <m:sty m:val="p"/>
                            </m:rPr>
                            <w:rPr>
                              <w:rFonts w:ascii="Cambria Math" w:hAnsi="Cambria Math"/>
                            </w:rPr>
                            <m:t>-</m:t>
                          </m:r>
                          <m:r>
                            <w:rPr>
                              <w:rFonts w:ascii="Cambria Math" w:hAnsi="Cambria Math"/>
                            </w:rPr>
                            <m:t>in</m:t>
                          </m:r>
                        </m:sub>
                      </m:sSub>
                    </m:e>
                  </m:mr>
                </m:m>
              </m:oMath>
            </m:oMathPara>
          </w:p>
        </w:tc>
        <w:tc>
          <w:tcPr>
            <w:tcW w:w="657" w:type="dxa"/>
            <w:vAlign w:val="center"/>
          </w:tcPr>
          <w:p w14:paraId="5C0EA6C3" w14:textId="38F78589" w:rsidR="00556AFC" w:rsidRPr="00CB2B98" w:rsidRDefault="00556AFC" w:rsidP="00BB3292">
            <w:pPr>
              <w:pStyle w:val="BodyText"/>
            </w:pPr>
            <w:r w:rsidRPr="00CB2B98">
              <w:t>(</w:t>
            </w:r>
            <w:r w:rsidR="00973D34" w:rsidRPr="00CB2B98">
              <w:rPr>
                <w:noProof/>
              </w:rPr>
              <w:fldChar w:fldCharType="begin"/>
            </w:r>
            <w:r w:rsidR="00973D34" w:rsidRPr="00CB2B98">
              <w:rPr>
                <w:noProof/>
              </w:rPr>
              <w:instrText xml:space="preserve"> SEQ eq \* MERGEFORMAT </w:instrText>
            </w:r>
            <w:r w:rsidR="00973D34" w:rsidRPr="00CB2B98">
              <w:rPr>
                <w:noProof/>
              </w:rPr>
              <w:fldChar w:fldCharType="separate"/>
            </w:r>
            <w:r w:rsidR="002D5751" w:rsidRPr="00CB2B98">
              <w:rPr>
                <w:noProof/>
              </w:rPr>
              <w:t>4</w:t>
            </w:r>
            <w:r w:rsidR="00973D34" w:rsidRPr="00CB2B98">
              <w:rPr>
                <w:noProof/>
              </w:rPr>
              <w:fldChar w:fldCharType="end"/>
            </w:r>
            <w:r w:rsidRPr="00CB2B98">
              <w:t>)</w:t>
            </w:r>
          </w:p>
        </w:tc>
      </w:tr>
    </w:tbl>
    <w:p w14:paraId="067BEC46" w14:textId="56713D19" w:rsidR="008B79A2" w:rsidRPr="00CB2B98" w:rsidRDefault="00C33210" w:rsidP="006220B8">
      <w:pPr>
        <w:pStyle w:val="BodyText"/>
        <w:ind w:firstLine="0"/>
      </w:pPr>
      <w:r w:rsidRPr="00CB2B98">
        <w:t>where 1 indicate</w:t>
      </w:r>
      <w:r w:rsidR="00CB3600" w:rsidRPr="00CB2B98">
        <w:t>s</w:t>
      </w:r>
      <w:r w:rsidRPr="00CB2B98">
        <w:t xml:space="preserve"> </w:t>
      </w:r>
      <w:r w:rsidR="00BB56FF" w:rsidRPr="00CB2B98">
        <w:t xml:space="preserve">that </w:t>
      </w:r>
      <w:r w:rsidRPr="00CB2B98">
        <w:t>the vertex is a corner</w:t>
      </w:r>
      <w:r w:rsidR="00BB56FF" w:rsidRPr="00CB2B98">
        <w:t>,</w:t>
      </w:r>
      <w:r w:rsidRPr="00CB2B98">
        <w:t xml:space="preserve"> while 0 is not</w:t>
      </w:r>
      <w:r w:rsidR="00CC274F" w:rsidRPr="00CB2B98">
        <w:t xml:space="preserve">, </w:t>
      </w:r>
      <m:oMath>
        <m:sSub>
          <m:sSubPr>
            <m:ctrlPr>
              <w:rPr>
                <w:rFonts w:ascii="Cambria Math" w:hAnsi="Cambria Math"/>
                <w:i/>
              </w:rPr>
            </m:ctrlPr>
          </m:sSubPr>
          <m:e>
            <m:r>
              <w:rPr>
                <w:rFonts w:ascii="Cambria Math" w:hAnsi="Cambria Math"/>
              </w:rPr>
              <m:t>r</m:t>
            </m:r>
          </m:e>
          <m:sub>
            <m:r>
              <w:rPr>
                <w:rFonts w:ascii="Cambria Math" w:hAnsi="Cambria Math"/>
              </w:rPr>
              <m:t>max-in</m:t>
            </m:r>
          </m:sub>
        </m:sSub>
      </m:oMath>
      <w:r w:rsidR="00CC274F" w:rsidRPr="00CB2B98">
        <w:t xml:space="preserve"> is the radius of the maximum inscribed sphere of the particle.</w:t>
      </w:r>
      <w:r w:rsidR="008B79A2" w:rsidRPr="00CB2B98">
        <w:t xml:space="preserve"> By introducing </w:t>
      </w:r>
      <w:r w:rsidR="008B79A2" w:rsidRPr="00CB2B98">
        <w:rPr>
          <w:i/>
        </w:rPr>
        <w:t>g(k)</w:t>
      </w:r>
      <w:r w:rsidR="008B79A2" w:rsidRPr="00CB2B98">
        <w:t xml:space="preserve"> </w:t>
      </w:r>
      <w:r w:rsidR="00BB56FF" w:rsidRPr="00CB2B98">
        <w:t>in</w:t>
      </w:r>
      <w:r w:rsidR="008B79A2" w:rsidRPr="00CB2B98">
        <w:t xml:space="preserve">to equation </w:t>
      </w:r>
      <w:r w:rsidR="008B79A2" w:rsidRPr="00CB2B98">
        <w:fldChar w:fldCharType="begin"/>
      </w:r>
      <w:r w:rsidR="008B79A2" w:rsidRPr="00CB2B98">
        <w:instrText xml:space="preserve"> REF OLE_eq1 \h </w:instrText>
      </w:r>
      <w:r w:rsidR="00F82162" w:rsidRPr="00CB2B98">
        <w:instrText xml:space="preserve"> \* MERGEFORMAT </w:instrText>
      </w:r>
      <w:r w:rsidR="008B79A2" w:rsidRPr="00CB2B98">
        <w:fldChar w:fldCharType="separate"/>
      </w:r>
      <w:r w:rsidR="002D5751" w:rsidRPr="00CB2B98">
        <w:rPr>
          <w:noProof/>
        </w:rPr>
        <w:t>5</w:t>
      </w:r>
      <w:r w:rsidR="008B79A2" w:rsidRPr="00CB2B98">
        <w:fldChar w:fldCharType="end"/>
      </w:r>
      <w:r w:rsidR="008B79A2" w:rsidRPr="00CB2B98">
        <w:t>, the 3</w:t>
      </w:r>
      <w:r w:rsidR="008B79A2" w:rsidRPr="00CB2B98">
        <w:rPr>
          <w:rFonts w:hint="eastAsia"/>
        </w:rPr>
        <w:t>D</w:t>
      </w:r>
      <w:r w:rsidR="008B79A2" w:rsidRPr="00CB2B98">
        <w:t xml:space="preserve"> roundness is computed as</w:t>
      </w:r>
      <w:r w:rsidR="00BB56FF" w:rsidRPr="00CB2B9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031"/>
        <w:gridCol w:w="757"/>
      </w:tblGrid>
      <w:tr w:rsidR="00D17851" w:rsidRPr="00CB2B98" w14:paraId="4DD47936" w14:textId="77777777" w:rsidTr="002B1F78">
        <w:tc>
          <w:tcPr>
            <w:tcW w:w="562" w:type="dxa"/>
            <w:vAlign w:val="center"/>
          </w:tcPr>
          <w:p w14:paraId="507ABF1D" w14:textId="77777777" w:rsidR="008B79A2" w:rsidRPr="00CB2B98" w:rsidRDefault="008B79A2" w:rsidP="00BB3292">
            <w:pPr>
              <w:pStyle w:val="BodyText"/>
            </w:pPr>
          </w:p>
        </w:tc>
        <w:tc>
          <w:tcPr>
            <w:tcW w:w="7797" w:type="dxa"/>
            <w:vAlign w:val="center"/>
          </w:tcPr>
          <w:p w14:paraId="10028C04" w14:textId="2A3CA8CE" w:rsidR="008B79A2" w:rsidRPr="00CB2B98" w:rsidRDefault="000C1D33" w:rsidP="00BB3292">
            <w:pPr>
              <w:pStyle w:val="BodyText"/>
            </w:pPr>
            <m:oMathPara>
              <m:oMath>
                <m:r>
                  <w:rPr>
                    <w:rFonts w:ascii="Cambria Math" w:hAnsi="Cambria Math"/>
                  </w:rPr>
                  <m:t>R</m:t>
                </m:r>
                <m:r>
                  <m:rPr>
                    <m:sty m:val="p"/>
                  </m:rP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g</m:t>
                        </m:r>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min⁡</m:t>
                            </m:r>
                          </m:sub>
                        </m:sSub>
                        <m:r>
                          <m:rPr>
                            <m:sty m:val="p"/>
                          </m:rPr>
                          <w:rPr>
                            <w:rFonts w:ascii="Cambria Math" w:hAnsi="Cambria Math"/>
                          </w:rPr>
                          <m:t>/</m:t>
                        </m:r>
                        <m:r>
                          <w:rPr>
                            <w:rFonts w:ascii="Cambria Math" w:hAnsi="Cambria Math"/>
                          </w:rPr>
                          <m:t>N</m:t>
                        </m:r>
                      </m:e>
                    </m:nary>
                  </m:num>
                  <m:den>
                    <m:sSub>
                      <m:sSubPr>
                        <m:ctrlPr>
                          <w:rPr>
                            <w:rFonts w:ascii="Cambria Math" w:hAnsi="Cambria Math"/>
                          </w:rPr>
                        </m:ctrlPr>
                      </m:sSubPr>
                      <m:e>
                        <m:r>
                          <w:rPr>
                            <w:rFonts w:ascii="Cambria Math" w:hAnsi="Cambria Math"/>
                          </w:rPr>
                          <m:t>r</m:t>
                        </m:r>
                      </m:e>
                      <m:sub>
                        <m:r>
                          <w:rPr>
                            <w:rFonts w:ascii="Cambria Math" w:hAnsi="Cambria Math"/>
                          </w:rPr>
                          <m:t>max</m:t>
                        </m:r>
                        <m:r>
                          <m:rPr>
                            <m:sty m:val="p"/>
                          </m:rPr>
                          <w:rPr>
                            <w:rFonts w:ascii="Cambria Math" w:hAnsi="Cambria Math"/>
                          </w:rPr>
                          <m:t>-</m:t>
                        </m:r>
                        <m:r>
                          <w:rPr>
                            <w:rFonts w:ascii="Cambria Math" w:hAnsi="Cambria Math"/>
                          </w:rPr>
                          <m:t>in</m:t>
                        </m:r>
                      </m:sub>
                    </m:sSub>
                  </m:den>
                </m:f>
              </m:oMath>
            </m:oMathPara>
          </w:p>
        </w:tc>
        <w:tc>
          <w:tcPr>
            <w:tcW w:w="657" w:type="dxa"/>
            <w:vAlign w:val="center"/>
          </w:tcPr>
          <w:p w14:paraId="4CC21CB7" w14:textId="2D07C876" w:rsidR="008B79A2" w:rsidRPr="00CB2B98" w:rsidRDefault="008B79A2" w:rsidP="00BB3292">
            <w:pPr>
              <w:pStyle w:val="BodyText"/>
            </w:pPr>
            <w:r w:rsidRPr="00CB2B98">
              <w:t>(</w:t>
            </w:r>
            <w:bookmarkStart w:id="52" w:name="OLE_eq5"/>
            <w:r w:rsidRPr="00CB2B98">
              <w:fldChar w:fldCharType="begin"/>
            </w:r>
            <w:r w:rsidRPr="00CB2B98">
              <w:instrText xml:space="preserve"> SEQ eq \* MERGEFORMAT </w:instrText>
            </w:r>
            <w:r w:rsidRPr="00CB2B98">
              <w:fldChar w:fldCharType="separate"/>
            </w:r>
            <w:r w:rsidR="002D5751" w:rsidRPr="00CB2B98">
              <w:rPr>
                <w:noProof/>
              </w:rPr>
              <w:t>5</w:t>
            </w:r>
            <w:r w:rsidRPr="00CB2B98">
              <w:fldChar w:fldCharType="end"/>
            </w:r>
            <w:bookmarkEnd w:id="52"/>
            <w:r w:rsidRPr="00CB2B98">
              <w:t>)</w:t>
            </w:r>
          </w:p>
        </w:tc>
      </w:tr>
    </w:tbl>
    <w:p w14:paraId="55D3B39C" w14:textId="5B74D800" w:rsidR="00880EF6" w:rsidRPr="00CB2B98" w:rsidRDefault="00880EF6" w:rsidP="00CC6982">
      <w:pPr>
        <w:pStyle w:val="Heading1"/>
      </w:pPr>
      <w:r w:rsidRPr="00CB2B98">
        <w:t>Particle reconstruction</w:t>
      </w:r>
    </w:p>
    <w:p w14:paraId="2C8F5BCE" w14:textId="0CE1AAE0" w:rsidR="008B520D" w:rsidRPr="00CB2B98" w:rsidRDefault="008B520D" w:rsidP="00FF1EEF">
      <w:pPr>
        <w:pStyle w:val="Heading2"/>
      </w:pPr>
      <w:r w:rsidRPr="00CB2B98">
        <w:t>Granular material samples</w:t>
      </w:r>
    </w:p>
    <w:p w14:paraId="2234203A" w14:textId="2687141C" w:rsidR="00032446" w:rsidRPr="00CB2B98" w:rsidRDefault="00822956" w:rsidP="007E4039">
      <w:pPr>
        <w:pStyle w:val="BodyText"/>
      </w:pPr>
      <w:r w:rsidRPr="00CB2B98">
        <w:lastRenderedPageBreak/>
        <w:t xml:space="preserve">To </w:t>
      </w:r>
      <w:r w:rsidR="00526BB5" w:rsidRPr="00CB2B98">
        <w:t xml:space="preserve">test the </w:t>
      </w:r>
      <w:r w:rsidR="002A1E6E" w:rsidRPr="00CB2B98">
        <w:t>framework</w:t>
      </w:r>
      <w:r w:rsidR="00526BB5" w:rsidRPr="00CB2B98">
        <w:t xml:space="preserve"> and to </w:t>
      </w:r>
      <w:r w:rsidR="002D4E37" w:rsidRPr="00CB2B98">
        <w:t>analys</w:t>
      </w:r>
      <w:r w:rsidR="00D25472" w:rsidRPr="00CB2B98">
        <w:t>e</w:t>
      </w:r>
      <w:r w:rsidR="002D4E37" w:rsidRPr="00CB2B98">
        <w:t xml:space="preserve"> the impact of particle shape on effective thermal conductivity</w:t>
      </w:r>
      <w:r w:rsidR="009F1130" w:rsidRPr="00CB2B98">
        <w:t xml:space="preserve">, five </w:t>
      </w:r>
      <w:r w:rsidR="0010143D" w:rsidRPr="00CB2B98">
        <w:t>sands</w:t>
      </w:r>
      <w:r w:rsidR="009F1130" w:rsidRPr="00CB2B98">
        <w:t xml:space="preserve"> </w:t>
      </w:r>
      <w:r w:rsidR="00840B27" w:rsidRPr="00CB2B98">
        <w:t xml:space="preserve">with increasing irregularity of particles </w:t>
      </w:r>
      <w:r w:rsidR="009F1130" w:rsidRPr="00CB2B98">
        <w:t xml:space="preserve">are selected </w:t>
      </w:r>
      <w:r w:rsidR="00880EF6" w:rsidRPr="00CB2B98">
        <w:t>(</w:t>
      </w:r>
      <w:r w:rsidR="002738B9" w:rsidRPr="00CB2B98">
        <w:fldChar w:fldCharType="begin"/>
      </w:r>
      <w:r w:rsidR="002738B9" w:rsidRPr="00CB2B98">
        <w:instrText xml:space="preserve"> REF _Ref534214399 \h </w:instrText>
      </w:r>
      <w:r w:rsidR="00EE7F79" w:rsidRPr="00CB2B98">
        <w:instrText xml:space="preserve"> \* MERGEFORMAT </w:instrText>
      </w:r>
      <w:r w:rsidR="002738B9" w:rsidRPr="00CB2B98">
        <w:fldChar w:fldCharType="separate"/>
      </w:r>
      <w:r w:rsidR="002D5751" w:rsidRPr="00CB2B98">
        <w:t xml:space="preserve">Fig. </w:t>
      </w:r>
      <w:r w:rsidR="002D5751" w:rsidRPr="00CB2B98">
        <w:rPr>
          <w:noProof/>
        </w:rPr>
        <w:t>5</w:t>
      </w:r>
      <w:r w:rsidR="002738B9" w:rsidRPr="00CB2B98">
        <w:fldChar w:fldCharType="end"/>
      </w:r>
      <w:r w:rsidR="00880EF6" w:rsidRPr="00CB2B98">
        <w:t xml:space="preserve">):  </w:t>
      </w:r>
      <w:r w:rsidR="006D0262" w:rsidRPr="00CB2B98">
        <w:t>(</w:t>
      </w:r>
      <w:r w:rsidR="00032769" w:rsidRPr="00CB2B98">
        <w:t>a</w:t>
      </w:r>
      <w:r w:rsidR="006D0262" w:rsidRPr="00CB2B98">
        <w:t xml:space="preserve">) </w:t>
      </w:r>
      <w:r w:rsidR="00880EF6" w:rsidRPr="00CB2B98">
        <w:t>glass beads</w:t>
      </w:r>
      <w:r w:rsidR="0099614C" w:rsidRPr="00CB2B98">
        <w:t xml:space="preserve"> are near-spherical particle</w:t>
      </w:r>
      <w:r w:rsidR="00AD5ACF" w:rsidRPr="00CB2B98">
        <w:t>s</w:t>
      </w:r>
      <w:r w:rsidR="00090C0B" w:rsidRPr="00CB2B98">
        <w:t xml:space="preserve"> made from silic</w:t>
      </w:r>
      <w:r w:rsidR="00813A5A" w:rsidRPr="00CB2B98">
        <w:t>a</w:t>
      </w:r>
      <w:r w:rsidR="009132E5" w:rsidRPr="00CB2B98">
        <w:t xml:space="preserve">; </w:t>
      </w:r>
      <w:r w:rsidR="006518AC" w:rsidRPr="00CB2B98">
        <w:t>(</w:t>
      </w:r>
      <w:r w:rsidR="00032769" w:rsidRPr="00CB2B98">
        <w:t>b</w:t>
      </w:r>
      <w:r w:rsidR="006518AC" w:rsidRPr="00CB2B98">
        <w:t xml:space="preserve">) </w:t>
      </w:r>
      <w:r w:rsidR="00880EF6" w:rsidRPr="00CB2B98">
        <w:t>Ottawa sand</w:t>
      </w:r>
      <w:r w:rsidR="000E2A02" w:rsidRPr="00CB2B98">
        <w:t xml:space="preserve"> is sieved to pass No.20 (850µm) mesh and be retained on No.30 (600µm), the </w:t>
      </w:r>
      <w:r w:rsidR="00CC5911" w:rsidRPr="00CB2B98">
        <w:t xml:space="preserve">achieved 20-30 standard </w:t>
      </w:r>
      <w:r w:rsidR="00CC5911" w:rsidRPr="00CB2B98">
        <w:rPr>
          <w:noProof/>
        </w:rPr>
        <w:t>sands</w:t>
      </w:r>
      <w:r w:rsidR="00CC5911" w:rsidRPr="00CB2B98">
        <w:t xml:space="preserve"> are in line with </w:t>
      </w:r>
      <w:bookmarkStart w:id="53" w:name="OLE_LINK5"/>
      <w:r w:rsidR="00CC5911" w:rsidRPr="00CB2B98">
        <w:t xml:space="preserve">ASTM standard C778 </w:t>
      </w:r>
      <w:bookmarkEnd w:id="53"/>
      <w:r w:rsidR="00F214F3" w:rsidRPr="00CB2B98">
        <w:fldChar w:fldCharType="begin"/>
      </w:r>
      <w:r w:rsidR="00C13A59" w:rsidRPr="00CB2B98">
        <w:instrText xml:space="preserve"> ADDIN EN.CITE &lt;EndNote&gt;&lt;Cite&gt;&lt;Author&gt;ASTM&lt;/Author&gt;&lt;Year&gt;2017&lt;/Year&gt;&lt;RecNum&gt;92&lt;/RecNum&gt;&lt;DisplayText&gt;[46]&lt;/DisplayText&gt;&lt;record&gt;&lt;rec-number&gt;92&lt;/rec-number&gt;&lt;foreign-keys&gt;&lt;key app="EN" db-id="rvwr2vxxd9szv3efd5t5f9db0pfrrr0pfz90" timestamp="1546816476"&gt;92&lt;/key&gt;&lt;/foreign-keys&gt;&lt;ref-type name="Journal Article"&gt;17&lt;/ref-type&gt;&lt;contributors&gt;&lt;authors&gt;&lt;author&gt;ASTM&lt;/author&gt;&lt;/authors&gt;&lt;/contributors&gt;&lt;titles&gt;&lt;title&gt;C778-17 standard specification for standard sand&lt;/title&gt;&lt;secondary-title&gt;ASTM International, West Conshohocken, PA&lt;/secondary-title&gt;&lt;/titles&gt;&lt;dates&gt;&lt;year&gt;2017&lt;/year&gt;&lt;/dates&gt;&lt;urls&gt;&lt;/urls&gt;&lt;/record&gt;&lt;/Cite&gt;&lt;/EndNote&gt;</w:instrText>
      </w:r>
      <w:r w:rsidR="00F214F3" w:rsidRPr="00CB2B98">
        <w:fldChar w:fldCharType="separate"/>
      </w:r>
      <w:r w:rsidR="00A31CB8" w:rsidRPr="00CB2B98">
        <w:rPr>
          <w:noProof/>
        </w:rPr>
        <w:t>[</w:t>
      </w:r>
      <w:hyperlink w:anchor="_ENREF_46" w:tooltip="ASTM, 2017 #92" w:history="1">
        <w:r w:rsidR="00D17851" w:rsidRPr="00CB2B98">
          <w:rPr>
            <w:rStyle w:val="Hyperlink"/>
            <w:u w:val="none"/>
          </w:rPr>
          <w:t>46</w:t>
        </w:r>
      </w:hyperlink>
      <w:r w:rsidR="00A31CB8" w:rsidRPr="00CB2B98">
        <w:rPr>
          <w:noProof/>
        </w:rPr>
        <w:t>]</w:t>
      </w:r>
      <w:r w:rsidR="00F214F3" w:rsidRPr="00CB2B98">
        <w:fldChar w:fldCharType="end"/>
      </w:r>
      <w:r w:rsidR="00CC5911" w:rsidRPr="00CB2B98">
        <w:t xml:space="preserve">. These </w:t>
      </w:r>
      <w:r w:rsidR="00D62B50" w:rsidRPr="00CB2B98">
        <w:t>particles</w:t>
      </w:r>
      <w:r w:rsidR="002D41BB" w:rsidRPr="00CB2B98">
        <w:t xml:space="preserve"> </w:t>
      </w:r>
      <w:r w:rsidR="00E5560F" w:rsidRPr="00CB2B98">
        <w:t>consist</w:t>
      </w:r>
      <w:r w:rsidR="00BA72EB" w:rsidRPr="00CB2B98">
        <w:t xml:space="preserve"> of quartz </w:t>
      </w:r>
      <w:r w:rsidR="00F214F3" w:rsidRPr="00CB2B98">
        <w:fldChar w:fldCharType="begin"/>
      </w:r>
      <w:r w:rsidR="00C13A59" w:rsidRPr="00CB2B98">
        <w:instrText xml:space="preserve"> ADDIN EN.CITE &lt;EndNote&gt;&lt;Cite&gt;&lt;Author&gt;Zhang&lt;/Author&gt;&lt;Year&gt;2015&lt;/Year&gt;&lt;RecNum&gt;102&lt;/RecNum&gt;&lt;DisplayText&gt;[47]&lt;/DisplayText&gt;&lt;record&gt;&lt;rec-number&gt;102&lt;/rec-number&gt;&lt;foreign-keys&gt;&lt;key app="EN" db-id="rvwr2vxxd9szv3efd5t5f9db0pfrrr0pfz90" timestamp="1546832078"&gt;102&lt;/key&gt;&lt;/foreign-keys&gt;&lt;ref-type name="Journal Article"&gt;17&lt;/ref-type&gt;&lt;contributors&gt;&lt;authors&gt;&lt;author&gt;Zhang, Nan&lt;/author&gt;&lt;author&gt;Yu, Xinbao&lt;/author&gt;&lt;author&gt;Pradhan, Asheesh&lt;/author&gt;&lt;author&gt;Puppala, Anand J&lt;/author&gt;&lt;/authors&gt;&lt;/contributors&gt;&lt;titles&gt;&lt;title&gt;Thermal conductivity of quartz sands by thermo-time domain reflectometry probe and model prediction&lt;/title&gt;&lt;secondary-title&gt;Journal of Materials in Civil Engineering&lt;/secondary-title&gt;&lt;/titles&gt;&lt;pages&gt;04015059&lt;/pages&gt;&lt;volume&gt;27&lt;/volume&gt;&lt;number&gt;12&lt;/number&gt;&lt;dates&gt;&lt;year&gt;2015&lt;/year&gt;&lt;/dates&gt;&lt;isbn&gt;0899-1561&lt;/isbn&gt;&lt;urls&gt;&lt;/urls&gt;&lt;/record&gt;&lt;/Cite&gt;&lt;/EndNote&gt;</w:instrText>
      </w:r>
      <w:r w:rsidR="00F214F3" w:rsidRPr="00CB2B98">
        <w:fldChar w:fldCharType="separate"/>
      </w:r>
      <w:r w:rsidR="00A31CB8" w:rsidRPr="00CB2B98">
        <w:rPr>
          <w:noProof/>
        </w:rPr>
        <w:t>[</w:t>
      </w:r>
      <w:hyperlink w:anchor="_ENREF_47" w:tooltip="Zhang, 2015 #102" w:history="1">
        <w:r w:rsidR="00D17851" w:rsidRPr="00CB2B98">
          <w:rPr>
            <w:rStyle w:val="Hyperlink"/>
            <w:u w:val="none"/>
          </w:rPr>
          <w:t>47</w:t>
        </w:r>
      </w:hyperlink>
      <w:r w:rsidR="00A31CB8" w:rsidRPr="00CB2B98">
        <w:rPr>
          <w:noProof/>
        </w:rPr>
        <w:t>]</w:t>
      </w:r>
      <w:r w:rsidR="00F214F3" w:rsidRPr="00CB2B98">
        <w:fldChar w:fldCharType="end"/>
      </w:r>
      <w:r w:rsidR="000C2AAC" w:rsidRPr="00CB2B98">
        <w:t xml:space="preserve"> </w:t>
      </w:r>
      <w:r w:rsidR="00BA72EB" w:rsidRPr="00CB2B98">
        <w:t>and</w:t>
      </w:r>
      <w:r w:rsidR="00D62B50" w:rsidRPr="00CB2B98">
        <w:t xml:space="preserve"> are rounded during long-term erosion</w:t>
      </w:r>
      <w:r w:rsidR="00390AD3" w:rsidRPr="00CB2B98">
        <w:t xml:space="preserve">. </w:t>
      </w:r>
      <w:r w:rsidR="004D4297" w:rsidRPr="00CB2B98">
        <w:t>(</w:t>
      </w:r>
      <w:r w:rsidR="00032769" w:rsidRPr="00CB2B98">
        <w:t>c</w:t>
      </w:r>
      <w:r w:rsidR="004D4297" w:rsidRPr="00CB2B98">
        <w:t xml:space="preserve">) </w:t>
      </w:r>
      <w:r w:rsidR="00D6206F" w:rsidRPr="00CB2B98">
        <w:t xml:space="preserve">an </w:t>
      </w:r>
      <w:r w:rsidR="007370FB" w:rsidRPr="00CB2B98">
        <w:t xml:space="preserve">Angular sand </w:t>
      </w:r>
      <w:r w:rsidR="003B3D4E" w:rsidRPr="00CB2B98">
        <w:t>also contain</w:t>
      </w:r>
      <w:r w:rsidR="00D6206F" w:rsidRPr="00CB2B98">
        <w:t xml:space="preserve">ing a high proportion </w:t>
      </w:r>
      <w:r w:rsidR="003B3D4E" w:rsidRPr="00CB2B98">
        <w:t xml:space="preserve">of quartz </w:t>
      </w:r>
      <w:r w:rsidR="00390AD3" w:rsidRPr="00CB2B98">
        <w:t>with more irregular</w:t>
      </w:r>
      <w:r w:rsidR="00793CCF" w:rsidRPr="00CB2B98">
        <w:t>ly shaped</w:t>
      </w:r>
      <w:r w:rsidR="00390AD3" w:rsidRPr="00CB2B98">
        <w:t xml:space="preserve"> </w:t>
      </w:r>
      <w:r w:rsidR="003B3D4E" w:rsidRPr="00CB2B98">
        <w:t xml:space="preserve">particles </w:t>
      </w:r>
      <w:r w:rsidR="00390AD3" w:rsidRPr="00CB2B98">
        <w:t>when compared to</w:t>
      </w:r>
      <w:r w:rsidR="00793CCF" w:rsidRPr="00CB2B98">
        <w:t xml:space="preserve"> the</w:t>
      </w:r>
      <w:r w:rsidR="003B3D4E" w:rsidRPr="00CB2B98">
        <w:t xml:space="preserve"> </w:t>
      </w:r>
      <w:r w:rsidR="00185E51" w:rsidRPr="00CB2B98">
        <w:t>Ottawa sand</w:t>
      </w:r>
      <w:r w:rsidR="007E4039" w:rsidRPr="00CB2B98">
        <w:t>.</w:t>
      </w:r>
      <w:r w:rsidR="00FD747C" w:rsidRPr="00CB2B98">
        <w:t xml:space="preserve"> </w:t>
      </w:r>
      <w:r w:rsidR="002B7FDE" w:rsidRPr="00CB2B98">
        <w:t>(</w:t>
      </w:r>
      <w:r w:rsidR="00032769" w:rsidRPr="00CB2B98">
        <w:t>d</w:t>
      </w:r>
      <w:r w:rsidR="002B7FDE" w:rsidRPr="00CB2B98">
        <w:t xml:space="preserve">) </w:t>
      </w:r>
      <w:r w:rsidR="00C14DDE" w:rsidRPr="00CB2B98">
        <w:t>C</w:t>
      </w:r>
      <w:r w:rsidR="00CC5911" w:rsidRPr="00CB2B98">
        <w:t>rushed schist sand</w:t>
      </w:r>
      <w:r w:rsidR="003D74DF" w:rsidRPr="00CB2B98">
        <w:t xml:space="preserve"> A </w:t>
      </w:r>
      <w:r w:rsidR="00994F8A" w:rsidRPr="00CB2B98">
        <w:t xml:space="preserve">is </w:t>
      </w:r>
      <w:r w:rsidR="00530E92" w:rsidRPr="00CB2B98">
        <w:t>even more irregular than</w:t>
      </w:r>
      <w:r w:rsidR="005F13A7" w:rsidRPr="00CB2B98">
        <w:t xml:space="preserve"> the</w:t>
      </w:r>
      <w:r w:rsidR="00530E92" w:rsidRPr="00CB2B98">
        <w:t xml:space="preserve"> </w:t>
      </w:r>
      <w:r w:rsidR="007370FB" w:rsidRPr="00CB2B98">
        <w:t>A</w:t>
      </w:r>
      <w:r w:rsidR="00530E92" w:rsidRPr="00CB2B98">
        <w:t>ngular sand</w:t>
      </w:r>
      <w:r w:rsidR="003D74DF" w:rsidRPr="00CB2B98">
        <w:t xml:space="preserve"> and the particles in </w:t>
      </w:r>
      <w:r w:rsidR="00F021E0" w:rsidRPr="00CB2B98">
        <w:t>C</w:t>
      </w:r>
      <w:r w:rsidR="003D74DF" w:rsidRPr="00CB2B98">
        <w:t>rushed schist A are made of chlorites</w:t>
      </w:r>
      <w:r w:rsidR="007E4039" w:rsidRPr="00CB2B98">
        <w:t>.</w:t>
      </w:r>
      <w:r w:rsidR="00530E92" w:rsidRPr="00CB2B98">
        <w:t xml:space="preserve"> </w:t>
      </w:r>
      <w:r w:rsidR="005F13A7" w:rsidRPr="00CB2B98">
        <w:t>(</w:t>
      </w:r>
      <w:r w:rsidR="00032769" w:rsidRPr="00CB2B98">
        <w:t>e</w:t>
      </w:r>
      <w:r w:rsidR="005F13A7" w:rsidRPr="00CB2B98">
        <w:t xml:space="preserve">) </w:t>
      </w:r>
      <w:r w:rsidR="003D74DF" w:rsidRPr="00CB2B98">
        <w:t>C</w:t>
      </w:r>
      <w:r w:rsidR="00530E92" w:rsidRPr="00CB2B98">
        <w:t>rushed schist B</w:t>
      </w:r>
      <w:r w:rsidR="003D74DF" w:rsidRPr="00CB2B98">
        <w:t xml:space="preserve"> </w:t>
      </w:r>
      <w:r w:rsidR="00CC5911" w:rsidRPr="00CB2B98">
        <w:t xml:space="preserve">have </w:t>
      </w:r>
      <w:r w:rsidR="003D74DF" w:rsidRPr="00CB2B98">
        <w:t xml:space="preserve">particles with </w:t>
      </w:r>
      <w:r w:rsidR="00CC5911" w:rsidRPr="00CB2B98">
        <w:t xml:space="preserve">the most complex shape and more than half of </w:t>
      </w:r>
      <w:r w:rsidR="003D74DF" w:rsidRPr="00CB2B98">
        <w:t>the particles</w:t>
      </w:r>
      <w:r w:rsidR="00CC5911" w:rsidRPr="00CB2B98">
        <w:t xml:space="preserve"> are platy and elongated </w:t>
      </w:r>
      <w:r w:rsidR="00F214F3" w:rsidRPr="00CB2B98">
        <w:fldChar w:fldCharType="begin"/>
      </w:r>
      <w:r w:rsidR="00C13A59" w:rsidRPr="00CB2B98">
        <w:instrText xml:space="preserve"> ADDIN EN.CITE &lt;EndNote&gt;&lt;Cite&gt;&lt;Author&gt;Neuendorf&lt;/Author&gt;&lt;Year&gt;2005&lt;/Year&gt;&lt;RecNum&gt;93&lt;/RecNum&gt;&lt;DisplayText&gt;[48]&lt;/DisplayText&gt;&lt;record&gt;&lt;rec-number&gt;93&lt;/rec-number&gt;&lt;foreign-keys&gt;&lt;key app="EN" db-id="rvwr2vxxd9szv3efd5t5f9db0pfrrr0pfz90" timestamp="1546816557"&gt;93&lt;/key&gt;&lt;/foreign-keys&gt;&lt;ref-type name="Journal Article"&gt;17&lt;/ref-type&gt;&lt;contributors&gt;&lt;authors&gt;&lt;author&gt;Neuendorf, Klaus KE&lt;/author&gt;&lt;author&gt;Mehl Jr, James P&lt;/author&gt;&lt;author&gt;Jackson, Julia A&lt;/author&gt;&lt;/authors&gt;&lt;/contributors&gt;&lt;titles&gt;&lt;title&gt;Glossary of Geology: American Geological Institute&lt;/title&gt;&lt;secondary-title&gt;Alexandria, Virginia&lt;/secondary-title&gt;&lt;/titles&gt;&lt;dates&gt;&lt;year&gt;2005&lt;/year&gt;&lt;/dates&gt;&lt;urls&gt;&lt;/urls&gt;&lt;/record&gt;&lt;/Cite&gt;&lt;/EndNote&gt;</w:instrText>
      </w:r>
      <w:r w:rsidR="00F214F3" w:rsidRPr="00CB2B98">
        <w:fldChar w:fldCharType="separate"/>
      </w:r>
      <w:r w:rsidR="00A31CB8" w:rsidRPr="00CB2B98">
        <w:rPr>
          <w:noProof/>
        </w:rPr>
        <w:t>[</w:t>
      </w:r>
      <w:hyperlink w:anchor="_ENREF_48" w:tooltip="Neuendorf, 2005 #93" w:history="1">
        <w:r w:rsidR="00D17851" w:rsidRPr="00CB2B98">
          <w:rPr>
            <w:rStyle w:val="Hyperlink"/>
            <w:u w:val="none"/>
          </w:rPr>
          <w:t>48</w:t>
        </w:r>
      </w:hyperlink>
      <w:r w:rsidR="00A31CB8" w:rsidRPr="00CB2B98">
        <w:rPr>
          <w:noProof/>
        </w:rPr>
        <w:t>]</w:t>
      </w:r>
      <w:r w:rsidR="00F214F3" w:rsidRPr="00CB2B98">
        <w:fldChar w:fldCharType="end"/>
      </w:r>
      <w:r w:rsidR="003D74DF" w:rsidRPr="00CB2B98">
        <w:t xml:space="preserve"> because they consist of quartz and biotite </w:t>
      </w:r>
      <w:r w:rsidR="003D74DF" w:rsidRPr="00CB2B98">
        <w:fldChar w:fldCharType="begin"/>
      </w:r>
      <w:r w:rsidR="00A31CB8" w:rsidRPr="00CB2B98">
        <w:instrText xml:space="preserve"> ADDIN EN.CITE &lt;EndNote&gt;&lt;Cite&gt;&lt;Author&gt;VandenBerg&lt;/Author&gt;&lt;Year&gt;2000&lt;/Year&gt;&lt;RecNum&gt;94&lt;/RecNum&gt;&lt;DisplayText&gt;[49]&lt;/DisplayText&gt;&lt;record&gt;&lt;rec-number&gt;94&lt;/rec-number&gt;&lt;foreign-keys&gt;&lt;key app="EN" db-id="rvwr2vxxd9szv3efd5t5f9db0pfrrr0pfz90" timestamp="1546816637"&gt;94&lt;/key&gt;&lt;/foreign-keys&gt;&lt;ref-type name="Book"&gt;6&lt;/ref-type&gt;&lt;contributors&gt;&lt;authors&gt;&lt;author&gt;VandenBerg, AHM&lt;/author&gt;&lt;/authors&gt;&lt;/contributors&gt;&lt;titles&gt;&lt;title&gt;The Tasman Fold Belt system in Victoria: geology and mineralisation of Proterozoic to Carboniferous rocks&lt;/title&gt;&lt;/titles&gt;&lt;dates&gt;&lt;year&gt;2000&lt;/year&gt;&lt;/dates&gt;&lt;publisher&gt;Geological Survey of Victoria&lt;/publisher&gt;&lt;isbn&gt;0730694518&lt;/isbn&gt;&lt;urls&gt;&lt;/urls&gt;&lt;/record&gt;&lt;/Cite&gt;&lt;/EndNote&gt;</w:instrText>
      </w:r>
      <w:r w:rsidR="003D74DF" w:rsidRPr="00CB2B98">
        <w:fldChar w:fldCharType="separate"/>
      </w:r>
      <w:r w:rsidR="00A31CB8" w:rsidRPr="00CB2B98">
        <w:rPr>
          <w:noProof/>
        </w:rPr>
        <w:t>[</w:t>
      </w:r>
      <w:hyperlink w:anchor="_ENREF_49" w:tooltip="VandenBerg, 2000 #94" w:history="1">
        <w:r w:rsidR="00D17851" w:rsidRPr="00CB2B98">
          <w:rPr>
            <w:rStyle w:val="Hyperlink"/>
            <w:u w:val="none"/>
          </w:rPr>
          <w:t>49</w:t>
        </w:r>
      </w:hyperlink>
      <w:r w:rsidR="00A31CB8" w:rsidRPr="00CB2B98">
        <w:rPr>
          <w:noProof/>
        </w:rPr>
        <w:t>]</w:t>
      </w:r>
      <w:r w:rsidR="003D74DF" w:rsidRPr="00CB2B98">
        <w:fldChar w:fldCharType="end"/>
      </w:r>
      <w:r w:rsidR="00CC5911" w:rsidRPr="00CB2B98">
        <w:t>.</w:t>
      </w:r>
      <w:r w:rsidR="0027308F" w:rsidRPr="00CB2B98">
        <w:t xml:space="preserve"> The </w:t>
      </w:r>
      <w:r w:rsidR="00F021E0" w:rsidRPr="00CB2B98">
        <w:t>C</w:t>
      </w:r>
      <w:r w:rsidR="00BA72EB" w:rsidRPr="00CB2B98">
        <w:t xml:space="preserve">rushed </w:t>
      </w:r>
      <w:r w:rsidR="000E2A02" w:rsidRPr="00CB2B98">
        <w:t xml:space="preserve">schist </w:t>
      </w:r>
      <w:r w:rsidR="00880EF6" w:rsidRPr="00CB2B98">
        <w:t>rock B</w:t>
      </w:r>
      <w:r w:rsidR="00131D9E" w:rsidRPr="00CB2B98">
        <w:t xml:space="preserve"> </w:t>
      </w:r>
      <w:r w:rsidR="00BA72EB" w:rsidRPr="00CB2B98">
        <w:t xml:space="preserve">is made from a </w:t>
      </w:r>
      <w:proofErr w:type="gramStart"/>
      <w:r w:rsidR="0027308F" w:rsidRPr="00CB2B98">
        <w:t xml:space="preserve">particular </w:t>
      </w:r>
      <w:r w:rsidR="00BA72EB" w:rsidRPr="00CB2B98">
        <w:t>metamorphic</w:t>
      </w:r>
      <w:proofErr w:type="gramEnd"/>
      <w:r w:rsidR="00BA72EB" w:rsidRPr="00CB2B98">
        <w:t xml:space="preserve"> rock collected from </w:t>
      </w:r>
      <w:bookmarkStart w:id="54" w:name="OLE_LINK61"/>
      <w:bookmarkStart w:id="55" w:name="OLE_LINK63"/>
      <w:r w:rsidR="00BA72EB" w:rsidRPr="00CB2B98">
        <w:t xml:space="preserve">the </w:t>
      </w:r>
      <w:proofErr w:type="spellStart"/>
      <w:r w:rsidR="00BA72EB" w:rsidRPr="00CB2B98">
        <w:t>Delamarian</w:t>
      </w:r>
      <w:proofErr w:type="spellEnd"/>
      <w:r w:rsidR="00BA72EB" w:rsidRPr="00CB2B98">
        <w:t xml:space="preserve"> Fold Belt in western </w:t>
      </w:r>
      <w:r w:rsidR="0027308F" w:rsidRPr="00CB2B98">
        <w:t>Victoria</w:t>
      </w:r>
      <w:r w:rsidR="00BA72EB" w:rsidRPr="00CB2B98">
        <w:t>, Australia.</w:t>
      </w:r>
      <w:r w:rsidR="00D842B2" w:rsidRPr="00CB2B98">
        <w:t xml:space="preserve"> </w:t>
      </w:r>
      <w:bookmarkEnd w:id="54"/>
      <w:bookmarkEnd w:id="55"/>
      <w:r w:rsidR="00880EF6" w:rsidRPr="00CB2B98">
        <w:t xml:space="preserve">The particle size of each sample </w:t>
      </w:r>
      <w:r w:rsidR="000376F4" w:rsidRPr="00CB2B98">
        <w:t>is</w:t>
      </w:r>
      <w:r w:rsidR="00880EF6" w:rsidRPr="00CB2B98">
        <w:t xml:space="preserve"> shown in</w:t>
      </w:r>
      <w:r w:rsidR="000376F4" w:rsidRPr="00CB2B98">
        <w:t xml:space="preserve"> </w:t>
      </w:r>
      <w:r w:rsidR="000376F4" w:rsidRPr="00CB2B98">
        <w:fldChar w:fldCharType="begin"/>
      </w:r>
      <w:r w:rsidR="000376F4" w:rsidRPr="00CB2B98">
        <w:instrText xml:space="preserve"> REF _Ref534216166 \h </w:instrText>
      </w:r>
      <w:r w:rsidR="00F82162" w:rsidRPr="00CB2B98">
        <w:instrText xml:space="preserve"> \* MERGEFORMAT </w:instrText>
      </w:r>
      <w:r w:rsidR="000376F4" w:rsidRPr="00CB2B98">
        <w:fldChar w:fldCharType="separate"/>
      </w:r>
      <w:r w:rsidR="002D5751" w:rsidRPr="00CB2B98">
        <w:t xml:space="preserve">Table </w:t>
      </w:r>
      <w:r w:rsidR="002D5751" w:rsidRPr="00CB2B98">
        <w:rPr>
          <w:noProof/>
        </w:rPr>
        <w:t>2</w:t>
      </w:r>
      <w:r w:rsidR="000376F4" w:rsidRPr="00CB2B98">
        <w:fldChar w:fldCharType="end"/>
      </w:r>
      <w:r w:rsidR="00880EF6" w:rsidRPr="00CB2B98">
        <w:t xml:space="preserve">. </w:t>
      </w:r>
      <w:r w:rsidR="000376F4" w:rsidRPr="00CB2B98">
        <w:t>Crushed schist rock A and s</w:t>
      </w:r>
      <w:r w:rsidR="00880EF6" w:rsidRPr="00CB2B98">
        <w:t xml:space="preserve">chist rock B </w:t>
      </w:r>
      <w:r w:rsidR="00937299" w:rsidRPr="00CB2B98">
        <w:t xml:space="preserve">are prepared to </w:t>
      </w:r>
      <w:r w:rsidR="00880EF6" w:rsidRPr="00CB2B98">
        <w:t>have the same mean particle size and range</w:t>
      </w:r>
      <w:r w:rsidR="00A17A72" w:rsidRPr="00CB2B98">
        <w:t xml:space="preserve"> in the laboratory</w:t>
      </w:r>
      <w:r w:rsidR="00880EF6" w:rsidRPr="00CB2B98">
        <w:t>.</w:t>
      </w:r>
    </w:p>
    <w:p w14:paraId="2A9D593D" w14:textId="459CF202" w:rsidR="000A446F" w:rsidRPr="00CB2B98" w:rsidRDefault="000A446F" w:rsidP="00FC5DC5">
      <w:pPr>
        <w:pStyle w:val="BodyText"/>
        <w:jc w:val="center"/>
        <w:rPr>
          <w:noProof/>
        </w:rPr>
      </w:pPr>
    </w:p>
    <w:p w14:paraId="30FD0F5E" w14:textId="5EB72961" w:rsidR="002A1FF4" w:rsidRPr="00CB2B98" w:rsidRDefault="002A1FF4" w:rsidP="00FC5DC5">
      <w:pPr>
        <w:pStyle w:val="BodyText"/>
        <w:jc w:val="center"/>
        <w:rPr>
          <w:noProof/>
        </w:rPr>
      </w:pPr>
      <w:r w:rsidRPr="00CB2B98">
        <w:rPr>
          <w:noProof/>
        </w:rPr>
        <w:drawing>
          <wp:inline distT="0" distB="0" distL="0" distR="0" wp14:anchorId="33BB5664" wp14:editId="34EE003D">
            <wp:extent cx="5111750" cy="24726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11750" cy="2472690"/>
                    </a:xfrm>
                    <a:prstGeom prst="rect">
                      <a:avLst/>
                    </a:prstGeom>
                    <a:noFill/>
                    <a:ln>
                      <a:noFill/>
                    </a:ln>
                  </pic:spPr>
                </pic:pic>
              </a:graphicData>
            </a:graphic>
          </wp:inline>
        </w:drawing>
      </w:r>
    </w:p>
    <w:p w14:paraId="7DD068F6" w14:textId="56394253" w:rsidR="00441F3C" w:rsidRPr="00CB2B98" w:rsidRDefault="00FC5DC5" w:rsidP="002A1FF4">
      <w:pPr>
        <w:pStyle w:val="BodyText"/>
        <w:jc w:val="left"/>
      </w:pPr>
      <w:r w:rsidRPr="00CB2B98">
        <w:rPr>
          <w:noProof/>
        </w:rPr>
        <w:fldChar w:fldCharType="begin"/>
      </w:r>
      <w:r w:rsidRPr="00CB2B98">
        <w:rPr>
          <w:noProof/>
        </w:rPr>
        <w:instrText xml:space="preserve"> REF _Ref534214399 \h </w:instrText>
      </w:r>
      <w:r w:rsidRPr="00CB2B98">
        <w:rPr>
          <w:noProof/>
        </w:rPr>
      </w:r>
      <w:r w:rsidRPr="00CB2B98">
        <w:rPr>
          <w:noProof/>
        </w:rPr>
        <w:fldChar w:fldCharType="separate"/>
      </w:r>
      <w:r w:rsidRPr="00CB2B98">
        <w:t xml:space="preserve">Fig. </w:t>
      </w:r>
      <w:r w:rsidRPr="00CB2B98">
        <w:rPr>
          <w:noProof/>
        </w:rPr>
        <w:t>5</w:t>
      </w:r>
      <w:r w:rsidRPr="00CB2B98">
        <w:rPr>
          <w:noProof/>
        </w:rPr>
        <w:fldChar w:fldCharType="end"/>
      </w:r>
      <w:r w:rsidRPr="00CB2B98">
        <w:rPr>
          <w:noProof/>
        </w:rPr>
        <w:t xml:space="preserve"> </w:t>
      </w:r>
      <w:r w:rsidR="002A1FF4" w:rsidRPr="00CB2B98">
        <w:rPr>
          <w:rStyle w:val="Hyperlink"/>
          <w:noProof/>
          <w:color w:val="auto"/>
          <w:u w:val="none"/>
        </w:rPr>
        <w:t>Micro-pictures of five granular materials with particles of different shape. (a) Glass beads, (b) Ottawa sand, (c) Angular sand, (d) Crushed schist rock A and (e) Crushed schist rock B.</w:t>
      </w:r>
    </w:p>
    <w:p w14:paraId="7012DA76" w14:textId="77777777" w:rsidR="00C914D7" w:rsidRPr="00CB2B98" w:rsidRDefault="00C914D7" w:rsidP="00B92EE1">
      <w:pPr>
        <w:pStyle w:val="BodyText"/>
        <w:jc w:val="center"/>
        <w:rPr>
          <w:noProof/>
        </w:rPr>
      </w:pPr>
      <w:bookmarkStart w:id="56" w:name="_Ref534216166"/>
      <w:bookmarkStart w:id="57" w:name="_Toc6128662"/>
      <w:bookmarkStart w:id="58" w:name="OLE_LINK65"/>
    </w:p>
    <w:p w14:paraId="200D299E" w14:textId="2F74118C" w:rsidR="001458F3" w:rsidRPr="00CB2B98" w:rsidRDefault="001B743D" w:rsidP="001458F3">
      <w:pPr>
        <w:pStyle w:val="Caption"/>
        <w:jc w:val="center"/>
        <w:rPr>
          <w:color w:val="auto"/>
        </w:rPr>
      </w:pPr>
      <w:r w:rsidRPr="00CB2B98">
        <w:rPr>
          <w:noProof/>
          <w:color w:val="auto"/>
        </w:rPr>
        <w:t xml:space="preserve">Table 2 </w:t>
      </w:r>
      <w:bookmarkStart w:id="59" w:name="_Toc6128850"/>
      <w:r w:rsidR="001458F3" w:rsidRPr="00CB2B98">
        <w:rPr>
          <w:color w:val="auto"/>
        </w:rPr>
        <w:t>Particle size of studied granular materials</w:t>
      </w:r>
      <w:bookmarkEnd w:id="59"/>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276"/>
        <w:gridCol w:w="1134"/>
        <w:gridCol w:w="1634"/>
        <w:gridCol w:w="1626"/>
      </w:tblGrid>
      <w:tr w:rsidR="001458F3" w:rsidRPr="00CB2B98" w14:paraId="6990C82A" w14:textId="77777777" w:rsidTr="006D3F4F">
        <w:trPr>
          <w:trHeight w:val="372"/>
          <w:jc w:val="center"/>
        </w:trPr>
        <w:tc>
          <w:tcPr>
            <w:tcW w:w="2268" w:type="dxa"/>
            <w:tcBorders>
              <w:top w:val="single" w:sz="12" w:space="0" w:color="auto"/>
              <w:bottom w:val="single" w:sz="4" w:space="0" w:color="auto"/>
            </w:tcBorders>
            <w:vAlign w:val="center"/>
          </w:tcPr>
          <w:p w14:paraId="34024966" w14:textId="77777777" w:rsidR="001458F3" w:rsidRPr="00CB2B98" w:rsidRDefault="001458F3" w:rsidP="006D3F4F">
            <w:pPr>
              <w:pStyle w:val="BodyText"/>
              <w:ind w:firstLine="0"/>
              <w:jc w:val="left"/>
              <w:rPr>
                <w:sz w:val="20"/>
              </w:rPr>
            </w:pPr>
            <w:bookmarkStart w:id="60" w:name="OLE_LINK64"/>
            <w:r w:rsidRPr="00CB2B98">
              <w:rPr>
                <w:sz w:val="20"/>
              </w:rPr>
              <w:t>Sample</w:t>
            </w:r>
          </w:p>
        </w:tc>
        <w:tc>
          <w:tcPr>
            <w:tcW w:w="1276" w:type="dxa"/>
            <w:tcBorders>
              <w:top w:val="single" w:sz="12" w:space="0" w:color="auto"/>
              <w:bottom w:val="single" w:sz="4" w:space="0" w:color="auto"/>
            </w:tcBorders>
            <w:vAlign w:val="center"/>
          </w:tcPr>
          <w:p w14:paraId="56C68DF8" w14:textId="77777777" w:rsidR="001458F3" w:rsidRPr="00CB2B98" w:rsidRDefault="00DE2404" w:rsidP="006D3F4F">
            <w:pPr>
              <w:pStyle w:val="BodyText"/>
              <w:ind w:firstLine="0"/>
              <w:jc w:val="left"/>
              <w:rPr>
                <w:sz w:val="20"/>
              </w:rPr>
            </w:pPr>
            <m:oMath>
              <m:sSub>
                <m:sSubPr>
                  <m:ctrlPr>
                    <w:rPr>
                      <w:rFonts w:ascii="Cambria Math" w:hAnsi="Cambria Math"/>
                      <w:sz w:val="20"/>
                    </w:rPr>
                  </m:ctrlPr>
                </m:sSubPr>
                <m:e>
                  <m:r>
                    <m:rPr>
                      <m:sty m:val="p"/>
                    </m:rPr>
                    <w:rPr>
                      <w:rFonts w:ascii="Cambria Math" w:hAnsi="Cambria Math"/>
                      <w:sz w:val="20"/>
                    </w:rPr>
                    <m:t>d</m:t>
                  </m:r>
                </m:e>
                <m:sub>
                  <m:r>
                    <m:rPr>
                      <m:sty m:val="p"/>
                    </m:rPr>
                    <w:rPr>
                      <w:rFonts w:ascii="Cambria Math" w:hAnsi="Cambria Math"/>
                      <w:sz w:val="20"/>
                    </w:rPr>
                    <m:t>50</m:t>
                  </m:r>
                </m:sub>
              </m:sSub>
            </m:oMath>
            <w:r w:rsidR="001458F3" w:rsidRPr="00CB2B98">
              <w:rPr>
                <w:sz w:val="20"/>
              </w:rPr>
              <w:t xml:space="preserve"> (mm) *</w:t>
            </w:r>
          </w:p>
        </w:tc>
        <w:tc>
          <w:tcPr>
            <w:tcW w:w="1134" w:type="dxa"/>
            <w:tcBorders>
              <w:top w:val="single" w:sz="12" w:space="0" w:color="auto"/>
              <w:bottom w:val="single" w:sz="4" w:space="0" w:color="auto"/>
            </w:tcBorders>
            <w:vAlign w:val="center"/>
          </w:tcPr>
          <w:p w14:paraId="1A413A9D" w14:textId="77777777" w:rsidR="001458F3" w:rsidRPr="00CB2B98" w:rsidRDefault="00DE2404" w:rsidP="006D3F4F">
            <w:pPr>
              <w:pStyle w:val="BodyText"/>
              <w:ind w:firstLine="0"/>
              <w:jc w:val="left"/>
              <w:rPr>
                <w:sz w:val="20"/>
              </w:rPr>
            </w:pPr>
            <m:oMath>
              <m:sSub>
                <m:sSubPr>
                  <m:ctrlPr>
                    <w:rPr>
                      <w:rFonts w:ascii="Cambria Math" w:hAnsi="Cambria Math"/>
                      <w:sz w:val="20"/>
                    </w:rPr>
                  </m:ctrlPr>
                </m:sSubPr>
                <m:e>
                  <m:r>
                    <m:rPr>
                      <m:sty m:val="p"/>
                    </m:rPr>
                    <w:rPr>
                      <w:rFonts w:ascii="Cambria Math" w:hAnsi="Cambria Math"/>
                      <w:sz w:val="20"/>
                    </w:rPr>
                    <m:t>d</m:t>
                  </m:r>
                </m:e>
                <m:sub>
                  <m:r>
                    <m:rPr>
                      <m:sty m:val="p"/>
                    </m:rPr>
                    <w:rPr>
                      <w:rFonts w:ascii="Cambria Math" w:hAnsi="Cambria Math"/>
                      <w:sz w:val="20"/>
                    </w:rPr>
                    <m:t>50</m:t>
                  </m:r>
                </m:sub>
              </m:sSub>
            </m:oMath>
            <w:r w:rsidR="001458F3" w:rsidRPr="00CB2B98">
              <w:rPr>
                <w:sz w:val="20"/>
              </w:rPr>
              <w:t xml:space="preserve"> (mm)^</w:t>
            </w:r>
          </w:p>
        </w:tc>
        <w:tc>
          <w:tcPr>
            <w:tcW w:w="1634" w:type="dxa"/>
            <w:tcBorders>
              <w:top w:val="single" w:sz="12" w:space="0" w:color="auto"/>
              <w:bottom w:val="single" w:sz="4" w:space="0" w:color="auto"/>
            </w:tcBorders>
            <w:vAlign w:val="center"/>
          </w:tcPr>
          <w:p w14:paraId="53725281" w14:textId="77777777" w:rsidR="001458F3" w:rsidRPr="00CB2B98" w:rsidRDefault="001458F3" w:rsidP="006D3F4F">
            <w:pPr>
              <w:pStyle w:val="BodyText"/>
              <w:ind w:firstLine="0"/>
              <w:jc w:val="left"/>
              <w:rPr>
                <w:sz w:val="20"/>
              </w:rPr>
            </w:pPr>
            <w:r w:rsidRPr="00CB2B98">
              <w:rPr>
                <w:sz w:val="20"/>
              </w:rPr>
              <w:t>Particle size</w:t>
            </w:r>
          </w:p>
          <w:p w14:paraId="63D404EA" w14:textId="77777777" w:rsidR="001458F3" w:rsidRPr="00CB2B98" w:rsidRDefault="001458F3" w:rsidP="006D3F4F">
            <w:pPr>
              <w:pStyle w:val="BodyText"/>
              <w:ind w:firstLine="0"/>
              <w:jc w:val="left"/>
              <w:rPr>
                <w:sz w:val="20"/>
              </w:rPr>
            </w:pPr>
            <w:r w:rsidRPr="00CB2B98">
              <w:rPr>
                <w:sz w:val="20"/>
              </w:rPr>
              <w:t>range (mm) *</w:t>
            </w:r>
          </w:p>
        </w:tc>
        <w:tc>
          <w:tcPr>
            <w:tcW w:w="1626" w:type="dxa"/>
            <w:tcBorders>
              <w:top w:val="single" w:sz="12" w:space="0" w:color="auto"/>
              <w:bottom w:val="single" w:sz="4" w:space="0" w:color="auto"/>
            </w:tcBorders>
          </w:tcPr>
          <w:p w14:paraId="57CD6DFB" w14:textId="77777777" w:rsidR="001458F3" w:rsidRPr="00CB2B98" w:rsidRDefault="001458F3" w:rsidP="006D3F4F">
            <w:pPr>
              <w:pStyle w:val="BodyText"/>
              <w:ind w:firstLine="0"/>
              <w:jc w:val="left"/>
              <w:rPr>
                <w:sz w:val="20"/>
              </w:rPr>
            </w:pPr>
            <w:r w:rsidRPr="00CB2B98">
              <w:rPr>
                <w:sz w:val="20"/>
              </w:rPr>
              <w:t>Particle size</w:t>
            </w:r>
          </w:p>
          <w:p w14:paraId="7F012260" w14:textId="77777777" w:rsidR="001458F3" w:rsidRPr="00CB2B98" w:rsidRDefault="001458F3" w:rsidP="006D3F4F">
            <w:pPr>
              <w:pStyle w:val="BodyText"/>
              <w:ind w:firstLine="0"/>
              <w:jc w:val="left"/>
              <w:rPr>
                <w:sz w:val="20"/>
              </w:rPr>
            </w:pPr>
            <w:r w:rsidRPr="00CB2B98">
              <w:rPr>
                <w:sz w:val="20"/>
              </w:rPr>
              <w:t>range (mm) ^</w:t>
            </w:r>
          </w:p>
        </w:tc>
      </w:tr>
      <w:tr w:rsidR="001458F3" w:rsidRPr="00CB2B98" w14:paraId="36F7B972" w14:textId="77777777" w:rsidTr="006D3F4F">
        <w:trPr>
          <w:trHeight w:val="372"/>
          <w:jc w:val="center"/>
        </w:trPr>
        <w:tc>
          <w:tcPr>
            <w:tcW w:w="2268" w:type="dxa"/>
            <w:tcBorders>
              <w:top w:val="single" w:sz="4" w:space="0" w:color="auto"/>
            </w:tcBorders>
            <w:vAlign w:val="center"/>
          </w:tcPr>
          <w:p w14:paraId="725BE6DF" w14:textId="77777777" w:rsidR="001458F3" w:rsidRPr="00CB2B98" w:rsidRDefault="001458F3" w:rsidP="006D3F4F">
            <w:pPr>
              <w:pStyle w:val="BodyText"/>
              <w:ind w:firstLine="0"/>
              <w:jc w:val="left"/>
              <w:rPr>
                <w:sz w:val="20"/>
              </w:rPr>
            </w:pPr>
            <w:r w:rsidRPr="00CB2B98">
              <w:rPr>
                <w:sz w:val="20"/>
              </w:rPr>
              <w:t>Glass beads</w:t>
            </w:r>
          </w:p>
        </w:tc>
        <w:tc>
          <w:tcPr>
            <w:tcW w:w="1276" w:type="dxa"/>
            <w:tcBorders>
              <w:top w:val="single" w:sz="4" w:space="0" w:color="auto"/>
            </w:tcBorders>
            <w:vAlign w:val="center"/>
          </w:tcPr>
          <w:p w14:paraId="4AB4DD44" w14:textId="77777777" w:rsidR="001458F3" w:rsidRPr="00CB2B98" w:rsidRDefault="001458F3" w:rsidP="006D3F4F">
            <w:pPr>
              <w:pStyle w:val="BodyText"/>
              <w:ind w:firstLine="0"/>
              <w:jc w:val="left"/>
              <w:rPr>
                <w:sz w:val="20"/>
              </w:rPr>
            </w:pPr>
            <w:r w:rsidRPr="00CB2B98">
              <w:rPr>
                <w:sz w:val="20"/>
              </w:rPr>
              <w:t>0.60</w:t>
            </w:r>
          </w:p>
        </w:tc>
        <w:tc>
          <w:tcPr>
            <w:tcW w:w="1134" w:type="dxa"/>
            <w:tcBorders>
              <w:top w:val="single" w:sz="4" w:space="0" w:color="auto"/>
            </w:tcBorders>
          </w:tcPr>
          <w:p w14:paraId="1799550B" w14:textId="77777777" w:rsidR="001458F3" w:rsidRPr="00CB2B98" w:rsidRDefault="001458F3" w:rsidP="006D3F4F">
            <w:pPr>
              <w:pStyle w:val="BodyText"/>
              <w:ind w:firstLine="0"/>
              <w:jc w:val="left"/>
              <w:rPr>
                <w:sz w:val="20"/>
              </w:rPr>
            </w:pPr>
            <w:r w:rsidRPr="00CB2B98">
              <w:rPr>
                <w:sz w:val="20"/>
              </w:rPr>
              <w:t>0.60</w:t>
            </w:r>
          </w:p>
        </w:tc>
        <w:tc>
          <w:tcPr>
            <w:tcW w:w="1634" w:type="dxa"/>
            <w:tcBorders>
              <w:top w:val="single" w:sz="4" w:space="0" w:color="auto"/>
            </w:tcBorders>
            <w:vAlign w:val="center"/>
          </w:tcPr>
          <w:p w14:paraId="70604A94" w14:textId="77777777" w:rsidR="001458F3" w:rsidRPr="00CB2B98" w:rsidRDefault="001458F3" w:rsidP="006D3F4F">
            <w:pPr>
              <w:pStyle w:val="BodyText"/>
              <w:ind w:firstLine="0"/>
              <w:jc w:val="left"/>
              <w:rPr>
                <w:sz w:val="20"/>
              </w:rPr>
            </w:pPr>
            <w:r w:rsidRPr="00CB2B98">
              <w:rPr>
                <w:sz w:val="20"/>
              </w:rPr>
              <w:t>0.50 – 0.70</w:t>
            </w:r>
          </w:p>
        </w:tc>
        <w:tc>
          <w:tcPr>
            <w:tcW w:w="1626" w:type="dxa"/>
            <w:tcBorders>
              <w:top w:val="single" w:sz="4" w:space="0" w:color="auto"/>
            </w:tcBorders>
          </w:tcPr>
          <w:p w14:paraId="391A09D3" w14:textId="77777777" w:rsidR="001458F3" w:rsidRPr="00CB2B98" w:rsidRDefault="001458F3" w:rsidP="006D3F4F">
            <w:pPr>
              <w:pStyle w:val="BodyText"/>
              <w:ind w:firstLine="0"/>
              <w:jc w:val="left"/>
              <w:rPr>
                <w:sz w:val="20"/>
              </w:rPr>
            </w:pPr>
            <w:r w:rsidRPr="00CB2B98">
              <w:rPr>
                <w:sz w:val="20"/>
              </w:rPr>
              <w:t>0.40 - 0.80</w:t>
            </w:r>
          </w:p>
        </w:tc>
      </w:tr>
      <w:tr w:rsidR="001458F3" w:rsidRPr="00CB2B98" w14:paraId="149D34FE" w14:textId="77777777" w:rsidTr="006D3F4F">
        <w:trPr>
          <w:trHeight w:val="362"/>
          <w:jc w:val="center"/>
        </w:trPr>
        <w:tc>
          <w:tcPr>
            <w:tcW w:w="2268" w:type="dxa"/>
            <w:vAlign w:val="center"/>
          </w:tcPr>
          <w:p w14:paraId="5892236D" w14:textId="77777777" w:rsidR="001458F3" w:rsidRPr="00CB2B98" w:rsidRDefault="001458F3" w:rsidP="006D3F4F">
            <w:pPr>
              <w:pStyle w:val="BodyText"/>
              <w:ind w:firstLine="0"/>
              <w:jc w:val="left"/>
              <w:rPr>
                <w:sz w:val="20"/>
              </w:rPr>
            </w:pPr>
            <w:r w:rsidRPr="00CB2B98">
              <w:rPr>
                <w:sz w:val="20"/>
              </w:rPr>
              <w:t>Ottawa sand</w:t>
            </w:r>
          </w:p>
        </w:tc>
        <w:tc>
          <w:tcPr>
            <w:tcW w:w="1276" w:type="dxa"/>
            <w:vAlign w:val="center"/>
          </w:tcPr>
          <w:p w14:paraId="796604B4" w14:textId="77777777" w:rsidR="001458F3" w:rsidRPr="00CB2B98" w:rsidRDefault="001458F3" w:rsidP="006D3F4F">
            <w:pPr>
              <w:pStyle w:val="BodyText"/>
              <w:ind w:firstLine="0"/>
              <w:jc w:val="left"/>
              <w:rPr>
                <w:sz w:val="20"/>
              </w:rPr>
            </w:pPr>
            <w:r w:rsidRPr="00CB2B98">
              <w:rPr>
                <w:sz w:val="20"/>
              </w:rPr>
              <w:t>0.73</w:t>
            </w:r>
          </w:p>
        </w:tc>
        <w:tc>
          <w:tcPr>
            <w:tcW w:w="1134" w:type="dxa"/>
          </w:tcPr>
          <w:p w14:paraId="59CF741C" w14:textId="77777777" w:rsidR="001458F3" w:rsidRPr="00CB2B98" w:rsidRDefault="001458F3" w:rsidP="006D3F4F">
            <w:pPr>
              <w:pStyle w:val="BodyText"/>
              <w:ind w:firstLine="0"/>
              <w:jc w:val="left"/>
              <w:rPr>
                <w:sz w:val="20"/>
              </w:rPr>
            </w:pPr>
            <w:r w:rsidRPr="00CB2B98">
              <w:rPr>
                <w:sz w:val="20"/>
              </w:rPr>
              <w:t>0.76</w:t>
            </w:r>
          </w:p>
        </w:tc>
        <w:tc>
          <w:tcPr>
            <w:tcW w:w="1634" w:type="dxa"/>
            <w:vAlign w:val="center"/>
          </w:tcPr>
          <w:p w14:paraId="06A646CB" w14:textId="77777777" w:rsidR="001458F3" w:rsidRPr="00CB2B98" w:rsidRDefault="001458F3" w:rsidP="006D3F4F">
            <w:pPr>
              <w:pStyle w:val="BodyText"/>
              <w:ind w:firstLine="0"/>
              <w:jc w:val="left"/>
              <w:rPr>
                <w:sz w:val="20"/>
              </w:rPr>
            </w:pPr>
            <w:r w:rsidRPr="00CB2B98">
              <w:rPr>
                <w:sz w:val="20"/>
              </w:rPr>
              <w:t>0.60 – 0.85</w:t>
            </w:r>
          </w:p>
        </w:tc>
        <w:tc>
          <w:tcPr>
            <w:tcW w:w="1626" w:type="dxa"/>
          </w:tcPr>
          <w:p w14:paraId="33F68D73" w14:textId="77777777" w:rsidR="001458F3" w:rsidRPr="00CB2B98" w:rsidRDefault="001458F3" w:rsidP="006D3F4F">
            <w:pPr>
              <w:pStyle w:val="BodyText"/>
              <w:ind w:firstLine="0"/>
              <w:jc w:val="left"/>
              <w:rPr>
                <w:sz w:val="20"/>
              </w:rPr>
            </w:pPr>
            <w:r w:rsidRPr="00CB2B98">
              <w:rPr>
                <w:sz w:val="20"/>
              </w:rPr>
              <w:t>0.58 - 0.94</w:t>
            </w:r>
          </w:p>
        </w:tc>
      </w:tr>
      <w:tr w:rsidR="001458F3" w:rsidRPr="00CB2B98" w14:paraId="54BF70CB" w14:textId="77777777" w:rsidTr="006D3F4F">
        <w:trPr>
          <w:trHeight w:val="372"/>
          <w:jc w:val="center"/>
        </w:trPr>
        <w:tc>
          <w:tcPr>
            <w:tcW w:w="2268" w:type="dxa"/>
            <w:vAlign w:val="center"/>
          </w:tcPr>
          <w:p w14:paraId="6E06C14C" w14:textId="77777777" w:rsidR="001458F3" w:rsidRPr="00CB2B98" w:rsidRDefault="001458F3" w:rsidP="006D3F4F">
            <w:pPr>
              <w:pStyle w:val="BodyText"/>
              <w:ind w:firstLine="0"/>
              <w:jc w:val="left"/>
              <w:rPr>
                <w:sz w:val="20"/>
              </w:rPr>
            </w:pPr>
            <w:r w:rsidRPr="00CB2B98">
              <w:rPr>
                <w:sz w:val="20"/>
              </w:rPr>
              <w:t>Angular sand</w:t>
            </w:r>
          </w:p>
        </w:tc>
        <w:tc>
          <w:tcPr>
            <w:tcW w:w="1276" w:type="dxa"/>
            <w:vAlign w:val="center"/>
          </w:tcPr>
          <w:p w14:paraId="14327653" w14:textId="77777777" w:rsidR="001458F3" w:rsidRPr="00CB2B98" w:rsidRDefault="001458F3" w:rsidP="006D3F4F">
            <w:pPr>
              <w:pStyle w:val="BodyText"/>
              <w:ind w:firstLine="0"/>
              <w:jc w:val="left"/>
              <w:rPr>
                <w:sz w:val="20"/>
              </w:rPr>
            </w:pPr>
            <w:r w:rsidRPr="00CB2B98">
              <w:rPr>
                <w:sz w:val="20"/>
              </w:rPr>
              <w:t>0.89</w:t>
            </w:r>
          </w:p>
        </w:tc>
        <w:tc>
          <w:tcPr>
            <w:tcW w:w="1134" w:type="dxa"/>
          </w:tcPr>
          <w:p w14:paraId="6EF20F6A" w14:textId="77777777" w:rsidR="001458F3" w:rsidRPr="00CB2B98" w:rsidRDefault="001458F3" w:rsidP="006D3F4F">
            <w:pPr>
              <w:pStyle w:val="BodyText"/>
              <w:ind w:firstLine="0"/>
              <w:jc w:val="left"/>
              <w:rPr>
                <w:sz w:val="20"/>
              </w:rPr>
            </w:pPr>
            <w:r w:rsidRPr="00CB2B98">
              <w:rPr>
                <w:sz w:val="20"/>
              </w:rPr>
              <w:t>0.68</w:t>
            </w:r>
          </w:p>
        </w:tc>
        <w:tc>
          <w:tcPr>
            <w:tcW w:w="1634" w:type="dxa"/>
            <w:vAlign w:val="center"/>
          </w:tcPr>
          <w:p w14:paraId="5746375D" w14:textId="77777777" w:rsidR="001458F3" w:rsidRPr="00CB2B98" w:rsidRDefault="001458F3" w:rsidP="006D3F4F">
            <w:pPr>
              <w:pStyle w:val="BodyText"/>
              <w:ind w:firstLine="0"/>
              <w:jc w:val="left"/>
              <w:rPr>
                <w:sz w:val="20"/>
              </w:rPr>
            </w:pPr>
            <w:r w:rsidRPr="00CB2B98">
              <w:rPr>
                <w:sz w:val="20"/>
              </w:rPr>
              <w:t>0.60 – 1.18</w:t>
            </w:r>
          </w:p>
        </w:tc>
        <w:tc>
          <w:tcPr>
            <w:tcW w:w="1626" w:type="dxa"/>
          </w:tcPr>
          <w:p w14:paraId="3BC6CD51" w14:textId="77777777" w:rsidR="001458F3" w:rsidRPr="00CB2B98" w:rsidRDefault="001458F3" w:rsidP="006D3F4F">
            <w:pPr>
              <w:pStyle w:val="BodyText"/>
              <w:ind w:firstLine="0"/>
              <w:jc w:val="left"/>
              <w:rPr>
                <w:sz w:val="20"/>
              </w:rPr>
            </w:pPr>
            <w:r w:rsidRPr="00CB2B98">
              <w:rPr>
                <w:sz w:val="20"/>
              </w:rPr>
              <w:t>0.39 – 0.99</w:t>
            </w:r>
          </w:p>
        </w:tc>
      </w:tr>
      <w:tr w:rsidR="001458F3" w:rsidRPr="00CB2B98" w14:paraId="0B06099D" w14:textId="77777777" w:rsidTr="006D3F4F">
        <w:trPr>
          <w:trHeight w:val="362"/>
          <w:jc w:val="center"/>
        </w:trPr>
        <w:tc>
          <w:tcPr>
            <w:tcW w:w="2268" w:type="dxa"/>
            <w:tcBorders>
              <w:bottom w:val="nil"/>
            </w:tcBorders>
            <w:vAlign w:val="center"/>
          </w:tcPr>
          <w:p w14:paraId="4F5709D1" w14:textId="77777777" w:rsidR="001458F3" w:rsidRPr="00CB2B98" w:rsidRDefault="001458F3" w:rsidP="006D3F4F">
            <w:pPr>
              <w:pStyle w:val="BodyText"/>
              <w:ind w:firstLine="0"/>
              <w:jc w:val="left"/>
              <w:rPr>
                <w:sz w:val="20"/>
              </w:rPr>
            </w:pPr>
            <w:r w:rsidRPr="00CB2B98">
              <w:rPr>
                <w:sz w:val="20"/>
              </w:rPr>
              <w:t>Crushed schist rock A</w:t>
            </w:r>
          </w:p>
        </w:tc>
        <w:tc>
          <w:tcPr>
            <w:tcW w:w="1276" w:type="dxa"/>
            <w:tcBorders>
              <w:bottom w:val="nil"/>
            </w:tcBorders>
            <w:vAlign w:val="center"/>
          </w:tcPr>
          <w:p w14:paraId="59206A3F" w14:textId="77777777" w:rsidR="001458F3" w:rsidRPr="00CB2B98" w:rsidRDefault="001458F3" w:rsidP="006D3F4F">
            <w:pPr>
              <w:pStyle w:val="BodyText"/>
              <w:ind w:firstLine="0"/>
              <w:jc w:val="left"/>
              <w:rPr>
                <w:sz w:val="20"/>
              </w:rPr>
            </w:pPr>
            <w:r w:rsidRPr="00CB2B98">
              <w:rPr>
                <w:sz w:val="20"/>
              </w:rPr>
              <w:t>0.84</w:t>
            </w:r>
          </w:p>
        </w:tc>
        <w:tc>
          <w:tcPr>
            <w:tcW w:w="1134" w:type="dxa"/>
            <w:tcBorders>
              <w:bottom w:val="nil"/>
            </w:tcBorders>
          </w:tcPr>
          <w:p w14:paraId="4B98CC20" w14:textId="77777777" w:rsidR="001458F3" w:rsidRPr="00CB2B98" w:rsidRDefault="001458F3" w:rsidP="006D3F4F">
            <w:pPr>
              <w:pStyle w:val="BodyText"/>
              <w:ind w:firstLine="0"/>
              <w:jc w:val="left"/>
              <w:rPr>
                <w:sz w:val="20"/>
              </w:rPr>
            </w:pPr>
            <w:r w:rsidRPr="00CB2B98">
              <w:rPr>
                <w:sz w:val="20"/>
              </w:rPr>
              <w:t>0.58</w:t>
            </w:r>
          </w:p>
        </w:tc>
        <w:tc>
          <w:tcPr>
            <w:tcW w:w="1634" w:type="dxa"/>
            <w:tcBorders>
              <w:bottom w:val="nil"/>
            </w:tcBorders>
            <w:vAlign w:val="center"/>
          </w:tcPr>
          <w:p w14:paraId="3FDBCE47" w14:textId="77777777" w:rsidR="001458F3" w:rsidRPr="00CB2B98" w:rsidRDefault="001458F3" w:rsidP="006D3F4F">
            <w:pPr>
              <w:pStyle w:val="BodyText"/>
              <w:ind w:firstLine="0"/>
              <w:jc w:val="left"/>
              <w:rPr>
                <w:sz w:val="20"/>
              </w:rPr>
            </w:pPr>
            <w:r w:rsidRPr="00CB2B98">
              <w:rPr>
                <w:sz w:val="20"/>
              </w:rPr>
              <w:t>0.50 – 1.18</w:t>
            </w:r>
          </w:p>
        </w:tc>
        <w:tc>
          <w:tcPr>
            <w:tcW w:w="1626" w:type="dxa"/>
            <w:tcBorders>
              <w:bottom w:val="nil"/>
            </w:tcBorders>
          </w:tcPr>
          <w:p w14:paraId="6E854DC9" w14:textId="77777777" w:rsidR="001458F3" w:rsidRPr="00CB2B98" w:rsidRDefault="001458F3" w:rsidP="006D3F4F">
            <w:pPr>
              <w:pStyle w:val="BodyText"/>
              <w:ind w:firstLine="0"/>
              <w:jc w:val="left"/>
              <w:rPr>
                <w:sz w:val="20"/>
              </w:rPr>
            </w:pPr>
            <w:r w:rsidRPr="00CB2B98">
              <w:rPr>
                <w:sz w:val="20"/>
              </w:rPr>
              <w:t>0.23 – 0.95</w:t>
            </w:r>
          </w:p>
        </w:tc>
      </w:tr>
      <w:tr w:rsidR="001458F3" w:rsidRPr="00CB2B98" w14:paraId="325C3400" w14:textId="77777777" w:rsidTr="006D3F4F">
        <w:trPr>
          <w:trHeight w:val="372"/>
          <w:jc w:val="center"/>
        </w:trPr>
        <w:tc>
          <w:tcPr>
            <w:tcW w:w="2268" w:type="dxa"/>
            <w:tcBorders>
              <w:top w:val="nil"/>
              <w:bottom w:val="single" w:sz="12" w:space="0" w:color="auto"/>
            </w:tcBorders>
            <w:vAlign w:val="center"/>
          </w:tcPr>
          <w:p w14:paraId="01AB8D9A" w14:textId="77777777" w:rsidR="001458F3" w:rsidRPr="00CB2B98" w:rsidRDefault="001458F3" w:rsidP="006D3F4F">
            <w:pPr>
              <w:pStyle w:val="BodyText"/>
              <w:ind w:firstLine="0"/>
              <w:jc w:val="left"/>
              <w:rPr>
                <w:sz w:val="20"/>
              </w:rPr>
            </w:pPr>
            <w:r w:rsidRPr="00CB2B98">
              <w:rPr>
                <w:sz w:val="20"/>
              </w:rPr>
              <w:lastRenderedPageBreak/>
              <w:t>Crushed schist rock B</w:t>
            </w:r>
          </w:p>
        </w:tc>
        <w:tc>
          <w:tcPr>
            <w:tcW w:w="1276" w:type="dxa"/>
            <w:tcBorders>
              <w:top w:val="nil"/>
              <w:bottom w:val="single" w:sz="12" w:space="0" w:color="auto"/>
            </w:tcBorders>
            <w:vAlign w:val="center"/>
          </w:tcPr>
          <w:p w14:paraId="2D63FDF3" w14:textId="77777777" w:rsidR="001458F3" w:rsidRPr="00CB2B98" w:rsidRDefault="001458F3" w:rsidP="006D3F4F">
            <w:pPr>
              <w:pStyle w:val="BodyText"/>
              <w:ind w:firstLine="0"/>
              <w:jc w:val="left"/>
              <w:rPr>
                <w:sz w:val="20"/>
              </w:rPr>
            </w:pPr>
            <w:r w:rsidRPr="00CB2B98">
              <w:rPr>
                <w:sz w:val="20"/>
              </w:rPr>
              <w:t>0.84</w:t>
            </w:r>
          </w:p>
        </w:tc>
        <w:tc>
          <w:tcPr>
            <w:tcW w:w="1134" w:type="dxa"/>
            <w:tcBorders>
              <w:top w:val="nil"/>
              <w:bottom w:val="single" w:sz="12" w:space="0" w:color="auto"/>
            </w:tcBorders>
          </w:tcPr>
          <w:p w14:paraId="7012252C" w14:textId="77777777" w:rsidR="001458F3" w:rsidRPr="00CB2B98" w:rsidRDefault="001458F3" w:rsidP="006D3F4F">
            <w:pPr>
              <w:pStyle w:val="BodyText"/>
              <w:ind w:firstLine="0"/>
              <w:jc w:val="left"/>
              <w:rPr>
                <w:sz w:val="20"/>
              </w:rPr>
            </w:pPr>
            <w:r w:rsidRPr="00CB2B98">
              <w:rPr>
                <w:sz w:val="20"/>
              </w:rPr>
              <w:t>0.61</w:t>
            </w:r>
          </w:p>
        </w:tc>
        <w:tc>
          <w:tcPr>
            <w:tcW w:w="1634" w:type="dxa"/>
            <w:tcBorders>
              <w:top w:val="nil"/>
              <w:bottom w:val="single" w:sz="12" w:space="0" w:color="auto"/>
            </w:tcBorders>
            <w:vAlign w:val="center"/>
          </w:tcPr>
          <w:p w14:paraId="03290E49" w14:textId="77777777" w:rsidR="001458F3" w:rsidRPr="00CB2B98" w:rsidRDefault="001458F3" w:rsidP="006D3F4F">
            <w:pPr>
              <w:pStyle w:val="BodyText"/>
              <w:ind w:firstLine="0"/>
              <w:jc w:val="left"/>
              <w:rPr>
                <w:sz w:val="20"/>
              </w:rPr>
            </w:pPr>
            <w:r w:rsidRPr="00CB2B98">
              <w:rPr>
                <w:sz w:val="20"/>
              </w:rPr>
              <w:t>0.50 – 1.18</w:t>
            </w:r>
          </w:p>
        </w:tc>
        <w:tc>
          <w:tcPr>
            <w:tcW w:w="1626" w:type="dxa"/>
            <w:tcBorders>
              <w:top w:val="nil"/>
              <w:bottom w:val="single" w:sz="12" w:space="0" w:color="auto"/>
            </w:tcBorders>
          </w:tcPr>
          <w:p w14:paraId="5915BF64" w14:textId="77777777" w:rsidR="001458F3" w:rsidRPr="00CB2B98" w:rsidRDefault="001458F3" w:rsidP="006D3F4F">
            <w:pPr>
              <w:pStyle w:val="BodyText"/>
              <w:ind w:firstLine="0"/>
              <w:jc w:val="left"/>
              <w:rPr>
                <w:sz w:val="20"/>
              </w:rPr>
            </w:pPr>
            <w:r w:rsidRPr="00CB2B98">
              <w:rPr>
                <w:sz w:val="20"/>
              </w:rPr>
              <w:t>0.16 - 1.10</w:t>
            </w:r>
          </w:p>
        </w:tc>
      </w:tr>
    </w:tbl>
    <w:bookmarkEnd w:id="60"/>
    <w:p w14:paraId="1643B839" w14:textId="77777777" w:rsidR="001458F3" w:rsidRPr="00CB2B98" w:rsidRDefault="001458F3" w:rsidP="001458F3">
      <w:pPr>
        <w:pStyle w:val="BodyText"/>
        <w:jc w:val="left"/>
        <w:rPr>
          <w:sz w:val="20"/>
          <w:szCs w:val="20"/>
        </w:rPr>
      </w:pPr>
      <w:r w:rsidRPr="00CB2B98">
        <w:rPr>
          <w:sz w:val="20"/>
          <w:szCs w:val="20"/>
        </w:rPr>
        <w:t xml:space="preserve">* Diameter from sieve analysis; </w:t>
      </w:r>
    </w:p>
    <w:p w14:paraId="3EFF1C7A" w14:textId="77777777" w:rsidR="001458F3" w:rsidRPr="00CB2B98" w:rsidRDefault="001458F3" w:rsidP="001458F3">
      <w:pPr>
        <w:pStyle w:val="BodyText"/>
        <w:rPr>
          <w:sz w:val="20"/>
          <w:szCs w:val="20"/>
        </w:rPr>
      </w:pPr>
      <w:r w:rsidRPr="00CB2B98">
        <w:rPr>
          <w:sz w:val="20"/>
          <w:szCs w:val="20"/>
        </w:rPr>
        <w:t>^ Equivalent diameter calculated from particle volume using CT reconstruction. Then box plots are drawn, then d</w:t>
      </w:r>
      <w:r w:rsidRPr="00CB2B98">
        <w:rPr>
          <w:sz w:val="20"/>
          <w:szCs w:val="20"/>
          <w:vertAlign w:val="subscript"/>
        </w:rPr>
        <w:t>50</w:t>
      </w:r>
      <w:r w:rsidRPr="00CB2B98">
        <w:rPr>
          <w:sz w:val="20"/>
          <w:szCs w:val="20"/>
        </w:rPr>
        <w:t xml:space="preserve"> is the median value and particle size range is the range in the box by ignoring the outliers.</w:t>
      </w:r>
    </w:p>
    <w:p w14:paraId="237C0B94" w14:textId="77777777" w:rsidR="00C914D7" w:rsidRPr="00CB2B98" w:rsidRDefault="00C914D7" w:rsidP="00F04EE5">
      <w:pPr>
        <w:pStyle w:val="BodyText"/>
      </w:pPr>
      <w:bookmarkStart w:id="61" w:name="OLE_LINK68"/>
      <w:bookmarkEnd w:id="56"/>
      <w:bookmarkEnd w:id="57"/>
      <w:bookmarkEnd w:id="58"/>
    </w:p>
    <w:p w14:paraId="4E76C8B8" w14:textId="365666FA" w:rsidR="005D3B01" w:rsidRPr="00CB2B98" w:rsidRDefault="00E80A69" w:rsidP="00F04EE5">
      <w:pPr>
        <w:pStyle w:val="BodyText"/>
      </w:pPr>
      <w:r w:rsidRPr="00CB2B98">
        <w:t xml:space="preserve">These five </w:t>
      </w:r>
      <w:r w:rsidR="003D0B42" w:rsidRPr="00CB2B98">
        <w:t>materials were use</w:t>
      </w:r>
      <w:r w:rsidR="003C09E5" w:rsidRPr="00CB2B98">
        <w:t>d</w:t>
      </w:r>
      <w:r w:rsidR="003D0B42" w:rsidRPr="00CB2B98">
        <w:t xml:space="preserve"> to prepare </w:t>
      </w:r>
      <w:r w:rsidRPr="00CB2B98">
        <w:t>samples</w:t>
      </w:r>
      <w:r w:rsidR="00913E6F" w:rsidRPr="00CB2B98">
        <w:t xml:space="preserve"> in a 25 mm diameter and 25 mm </w:t>
      </w:r>
      <w:r w:rsidR="003C09E5" w:rsidRPr="00CB2B98">
        <w:t>height</w:t>
      </w:r>
      <w:r w:rsidR="00913E6F" w:rsidRPr="00CB2B98">
        <w:t xml:space="preserve"> cylindrical containers</w:t>
      </w:r>
      <w:r w:rsidR="003C09E5" w:rsidRPr="00CB2B98">
        <w:t xml:space="preserve"> made of aluminium</w:t>
      </w:r>
      <w:r w:rsidR="007042A1" w:rsidRPr="00CB2B98">
        <w:t xml:space="preserve"> using </w:t>
      </w:r>
      <w:r w:rsidR="00154CB7" w:rsidRPr="00CB2B98">
        <w:t xml:space="preserve">the </w:t>
      </w:r>
      <w:r w:rsidR="007042A1" w:rsidRPr="00CB2B98">
        <w:t>air-</w:t>
      </w:r>
      <w:proofErr w:type="spellStart"/>
      <w:r w:rsidR="007042A1" w:rsidRPr="00CB2B98">
        <w:t>pluviation</w:t>
      </w:r>
      <w:proofErr w:type="spellEnd"/>
      <w:r w:rsidR="007042A1" w:rsidRPr="00CB2B98">
        <w:t xml:space="preserve"> technique</w:t>
      </w:r>
      <w:r w:rsidR="00E5371A" w:rsidRPr="00CB2B98">
        <w:t xml:space="preserve"> to ensure the homogeneity of the samples</w:t>
      </w:r>
      <w:r w:rsidR="001B0D6B" w:rsidRPr="00CB2B98">
        <w:t xml:space="preserve"> and </w:t>
      </w:r>
      <w:r w:rsidR="00687288" w:rsidRPr="00CB2B98">
        <w:t>density similarity</w:t>
      </w:r>
      <w:r w:rsidR="003C09E5" w:rsidRPr="00CB2B98">
        <w:t xml:space="preserve">. </w:t>
      </w:r>
      <w:bookmarkEnd w:id="61"/>
      <w:r w:rsidR="00264AF4" w:rsidRPr="00CB2B98">
        <w:t>The samples</w:t>
      </w:r>
      <w:r w:rsidRPr="00CB2B98">
        <w:t xml:space="preserve"> are </w:t>
      </w:r>
      <w:r w:rsidR="00956BD8" w:rsidRPr="00CB2B98">
        <w:t xml:space="preserve">scanned </w:t>
      </w:r>
      <w:r w:rsidR="005601FD" w:rsidRPr="00CB2B98">
        <w:t>using x-ray computed tomography (CT) to generate</w:t>
      </w:r>
      <w:r w:rsidR="00370997" w:rsidRPr="00CB2B98">
        <w:t xml:space="preserve"> </w:t>
      </w:r>
      <w:r w:rsidR="005601FD" w:rsidRPr="00CB2B98">
        <w:t>s</w:t>
      </w:r>
      <w:r w:rsidR="00B40513" w:rsidRPr="00CB2B98">
        <w:t>equential grey</w:t>
      </w:r>
      <w:r w:rsidR="001D5832" w:rsidRPr="00CB2B98">
        <w:t>-scale</w:t>
      </w:r>
      <w:r w:rsidR="00B40513" w:rsidRPr="00CB2B98">
        <w:t xml:space="preserve"> images </w:t>
      </w:r>
      <w:r w:rsidR="005601FD" w:rsidRPr="00CB2B98">
        <w:t>with a resolution of 0.013</w:t>
      </w:r>
      <w:r w:rsidR="005222A9" w:rsidRPr="00CB2B98">
        <w:t xml:space="preserve"> </w:t>
      </w:r>
      <w:r w:rsidR="005601FD" w:rsidRPr="00CB2B98">
        <w:t>mm</w:t>
      </w:r>
      <w:r w:rsidR="00B40513" w:rsidRPr="00CB2B98">
        <w:t xml:space="preserve">. </w:t>
      </w:r>
      <w:r w:rsidR="001C01F3" w:rsidRPr="00CB2B98">
        <w:t xml:space="preserve">This resolution </w:t>
      </w:r>
      <w:r w:rsidR="00971040" w:rsidRPr="00CB2B98">
        <w:t>lies b</w:t>
      </w:r>
      <w:r w:rsidR="00433344" w:rsidRPr="00CB2B98">
        <w:t>etween</w:t>
      </w:r>
      <w:r w:rsidR="002708E6" w:rsidRPr="00CB2B98">
        <w:t xml:space="preserve"> the </w:t>
      </w:r>
      <w:r w:rsidR="00433344" w:rsidRPr="00CB2B98">
        <w:t xml:space="preserve">recommendations </w:t>
      </w:r>
      <w:r w:rsidR="002708E6" w:rsidRPr="00CB2B98">
        <w:t xml:space="preserve">by </w:t>
      </w:r>
      <w:hyperlink w:anchor="_ENREF_50" w:tooltip="Wiebicke, 2017 #99" w:history="1">
        <w:r w:rsidR="00D17851" w:rsidRPr="00CB2B98">
          <w:rPr>
            <w:rStyle w:val="Hyperlink"/>
            <w:u w:val="none"/>
          </w:rPr>
          <w:fldChar w:fldCharType="begin"/>
        </w:r>
        <w:r w:rsidR="00D17851" w:rsidRPr="00CB2B98">
          <w:rPr>
            <w:rStyle w:val="Hyperlink"/>
            <w:u w:val="none"/>
          </w:rPr>
          <w:instrText xml:space="preserve"> ADDIN EN.CITE &lt;EndNote&gt;&lt;Cite AuthorYear="1"&gt;&lt;Author&gt;Wiebicke&lt;/Author&gt;&lt;Year&gt;2017&lt;/Year&gt;&lt;RecNum&gt;183&lt;/RecNum&gt;&lt;DisplayText&gt;Wiebicke, Andò, Herle and Viggiani [50]&lt;/DisplayText&gt;&lt;record&gt;&lt;rec-number&gt;183&lt;/rec-number&gt;&lt;foreign-keys&gt;&lt;key app="EN" db-id="rvwr2vxxd9szv3efd5t5f9db0pfrrr0pfz90" timestamp="1560167239"&gt;183&lt;/key&gt;&lt;/foreign-keys&gt;&lt;ref-type name="Journal Article"&gt;17&lt;/ref-type&gt;&lt;contributors&gt;&lt;authors&gt;&lt;author&gt;Wiebicke, Max&lt;/author&gt;&lt;author&gt;Andò, Edward&lt;/author&gt;&lt;author&gt;Herle, Ivo&lt;/author&gt;&lt;author&gt;Viggiani, Gioacchino&lt;/author&gt;&lt;/authors&gt;&lt;/contributors&gt;&lt;titles&gt;&lt;title&gt;On the metrology of interparticle contacts in sand from x-ray tomography images&lt;/title&gt;&lt;secondary-title&gt;Measurement Science and Technology&lt;/secondary-title&gt;&lt;/titles&gt;&lt;pages&gt;124007&lt;/pages&gt;&lt;volume&gt;28&lt;/volume&gt;&lt;number&gt;12&lt;/number&gt;&lt;dates&gt;&lt;year&gt;2017&lt;/year&gt;&lt;/dates&gt;&lt;isbn&gt;0957-0233&lt;/isbn&gt;&lt;urls&gt;&lt;/urls&gt;&lt;/record&gt;&lt;/Cite&gt;&lt;/EndNote&gt;</w:instrText>
        </w:r>
        <w:r w:rsidR="00D17851" w:rsidRPr="00CB2B98">
          <w:rPr>
            <w:rStyle w:val="Hyperlink"/>
            <w:u w:val="none"/>
          </w:rPr>
          <w:fldChar w:fldCharType="separate"/>
        </w:r>
        <w:r w:rsidR="00D17851" w:rsidRPr="00CB2B98">
          <w:rPr>
            <w:rStyle w:val="Hyperlink"/>
            <w:u w:val="none"/>
          </w:rPr>
          <w:t>Wiebicke, Andò, Herle and Viggiani [50]</w:t>
        </w:r>
        <w:r w:rsidR="00D17851" w:rsidRPr="00CB2B98">
          <w:rPr>
            <w:rStyle w:val="Hyperlink"/>
            <w:u w:val="none"/>
          </w:rPr>
          <w:fldChar w:fldCharType="end"/>
        </w:r>
      </w:hyperlink>
      <w:r w:rsidR="003326B5" w:rsidRPr="00CB2B98">
        <w:t>. The</w:t>
      </w:r>
      <w:r w:rsidR="00E71A3D" w:rsidRPr="00CB2B98">
        <w:t>ir work</w:t>
      </w:r>
      <w:r w:rsidR="000F6B57" w:rsidRPr="00CB2B98">
        <w:t xml:space="preserve"> suggested </w:t>
      </w:r>
      <w:r w:rsidR="002B31E1" w:rsidRPr="00CB2B98">
        <w:t xml:space="preserve">that </w:t>
      </w:r>
      <w:r w:rsidR="000F6B57" w:rsidRPr="00CB2B98">
        <w:t xml:space="preserve">10-15 </w:t>
      </w:r>
      <w:proofErr w:type="spellStart"/>
      <w:r w:rsidR="002B31E1" w:rsidRPr="00CB2B98">
        <w:t>μ</w:t>
      </w:r>
      <w:r w:rsidR="000F6B57" w:rsidRPr="00CB2B98">
        <w:t>m</w:t>
      </w:r>
      <w:proofErr w:type="spellEnd"/>
      <w:r w:rsidR="000F6B57" w:rsidRPr="00CB2B98">
        <w:t xml:space="preserve"> per voxel and more than 10 pixels across each grain diameter are required </w:t>
      </w:r>
      <w:r w:rsidR="001C01F3" w:rsidRPr="00CB2B98">
        <w:t>to capture the interparticle contact</w:t>
      </w:r>
      <w:r w:rsidR="00DF1DDB" w:rsidRPr="00CB2B98">
        <w:t xml:space="preserve"> with improved image processing techniques</w:t>
      </w:r>
      <w:r w:rsidR="003326B5" w:rsidRPr="00CB2B98">
        <w:t xml:space="preserve">. </w:t>
      </w:r>
      <w:r w:rsidR="00B40513" w:rsidRPr="00CB2B98">
        <w:t xml:space="preserve">The greyscale in each </w:t>
      </w:r>
      <w:r w:rsidR="005601FD" w:rsidRPr="00CB2B98">
        <w:t xml:space="preserve">voxel </w:t>
      </w:r>
      <w:r w:rsidR="00B40513" w:rsidRPr="00CB2B98">
        <w:t xml:space="preserve">represents the </w:t>
      </w:r>
      <w:r w:rsidR="00F3526E" w:rsidRPr="00CB2B98">
        <w:t>image intensity which relate</w:t>
      </w:r>
      <w:r w:rsidR="00F04EE5" w:rsidRPr="00CB2B98">
        <w:t>s</w:t>
      </w:r>
      <w:r w:rsidR="00F3526E" w:rsidRPr="00CB2B98">
        <w:t xml:space="preserve"> to the </w:t>
      </w:r>
      <w:r w:rsidR="00B40513" w:rsidRPr="00CB2B98">
        <w:t xml:space="preserve">density of </w:t>
      </w:r>
      <w:r w:rsidR="005601FD" w:rsidRPr="00CB2B98">
        <w:t>the scanned</w:t>
      </w:r>
      <w:r w:rsidR="00B40513" w:rsidRPr="00CB2B98">
        <w:t xml:space="preserve"> materials. </w:t>
      </w:r>
      <w:r w:rsidR="00370997" w:rsidRPr="00CB2B98">
        <w:t xml:space="preserve">Typical </w:t>
      </w:r>
      <w:r w:rsidR="00370997" w:rsidRPr="00CB2B98">
        <w:rPr>
          <w:noProof/>
        </w:rPr>
        <w:t>cross</w:t>
      </w:r>
      <w:r w:rsidR="005318B6" w:rsidRPr="00CB2B98">
        <w:rPr>
          <w:noProof/>
        </w:rPr>
        <w:t>-</w:t>
      </w:r>
      <w:r w:rsidR="00370997" w:rsidRPr="00CB2B98">
        <w:rPr>
          <w:noProof/>
        </w:rPr>
        <w:t>section</w:t>
      </w:r>
      <w:r w:rsidR="005222A9" w:rsidRPr="00CB2B98">
        <w:rPr>
          <w:noProof/>
        </w:rPr>
        <w:t>al</w:t>
      </w:r>
      <w:r w:rsidR="00370997" w:rsidRPr="00CB2B98">
        <w:t xml:space="preserve"> </w:t>
      </w:r>
      <w:r w:rsidR="00C130F8" w:rsidRPr="00CB2B98">
        <w:t xml:space="preserve">image </w:t>
      </w:r>
      <w:r w:rsidR="00370997" w:rsidRPr="00CB2B98">
        <w:t xml:space="preserve">of each sample is shown in </w:t>
      </w:r>
      <w:r w:rsidR="00C737CC" w:rsidRPr="00CB2B98">
        <w:fldChar w:fldCharType="begin"/>
      </w:r>
      <w:r w:rsidR="00C737CC" w:rsidRPr="00CB2B98">
        <w:instrText xml:space="preserve"> REF _Ref534216643 \h </w:instrText>
      </w:r>
      <w:r w:rsidR="00F82162" w:rsidRPr="00CB2B98">
        <w:instrText xml:space="preserve"> \* MERGEFORMAT </w:instrText>
      </w:r>
      <w:r w:rsidR="00C737CC" w:rsidRPr="00CB2B98">
        <w:fldChar w:fldCharType="separate"/>
      </w:r>
      <w:r w:rsidR="002D5751" w:rsidRPr="00CB2B98">
        <w:t xml:space="preserve">Fig. </w:t>
      </w:r>
      <w:r w:rsidR="002D5751" w:rsidRPr="00CB2B98">
        <w:rPr>
          <w:noProof/>
        </w:rPr>
        <w:t>6</w:t>
      </w:r>
      <w:r w:rsidR="00C737CC" w:rsidRPr="00CB2B98">
        <w:fldChar w:fldCharType="end"/>
      </w:r>
      <w:r w:rsidR="00B40513" w:rsidRPr="00CB2B98">
        <w:t>.</w:t>
      </w:r>
      <w:r w:rsidR="00704F47" w:rsidRPr="00CB2B98">
        <w:t xml:space="preserve"> P</w:t>
      </w:r>
      <w:r w:rsidR="0074775B" w:rsidRPr="00CB2B98">
        <w:t xml:space="preserve">articles in </w:t>
      </w:r>
      <w:r w:rsidR="007370FB" w:rsidRPr="00CB2B98">
        <w:t>G</w:t>
      </w:r>
      <w:r w:rsidR="0074775B" w:rsidRPr="00CB2B98">
        <w:t xml:space="preserve">lass beads, Ottawa sand and </w:t>
      </w:r>
      <w:r w:rsidR="007370FB" w:rsidRPr="00CB2B98">
        <w:t>A</w:t>
      </w:r>
      <w:r w:rsidR="0074775B" w:rsidRPr="00CB2B98">
        <w:t>ngular sand</w:t>
      </w:r>
      <w:r w:rsidR="002044A6" w:rsidRPr="00CB2B98">
        <w:t xml:space="preserve"> </w:t>
      </w:r>
      <w:r w:rsidR="00803667" w:rsidRPr="00CB2B98">
        <w:t xml:space="preserve">samples </w:t>
      </w:r>
      <w:r w:rsidR="002044A6" w:rsidRPr="00CB2B98">
        <w:t>have similar grey scale even though s</w:t>
      </w:r>
      <w:r w:rsidR="00033FDA" w:rsidRPr="00CB2B98">
        <w:t xml:space="preserve">ome defects exist on the boundary of glass </w:t>
      </w:r>
      <w:r w:rsidR="002044A6" w:rsidRPr="00CB2B98">
        <w:t xml:space="preserve">beads </w:t>
      </w:r>
      <w:r w:rsidR="00033FDA" w:rsidRPr="00CB2B98">
        <w:t xml:space="preserve">because of </w:t>
      </w:r>
      <w:r w:rsidR="003A1FAF" w:rsidRPr="00CB2B98">
        <w:t xml:space="preserve">their </w:t>
      </w:r>
      <w:r w:rsidR="00033FDA" w:rsidRPr="00CB2B98">
        <w:t>coating.</w:t>
      </w:r>
      <w:r w:rsidR="004863E3" w:rsidRPr="00CB2B98">
        <w:t xml:space="preserve"> In contr</w:t>
      </w:r>
      <w:r w:rsidR="00113386" w:rsidRPr="00CB2B98">
        <w:t>ast, particles in crushed s</w:t>
      </w:r>
      <w:r w:rsidR="004863E3" w:rsidRPr="00CB2B98">
        <w:t>chist rock</w:t>
      </w:r>
      <w:r w:rsidR="003A1FAF" w:rsidRPr="00CB2B98">
        <w:t xml:space="preserve"> samples</w:t>
      </w:r>
      <w:r w:rsidR="007D4E6E" w:rsidRPr="00CB2B98">
        <w:t xml:space="preserve"> </w:t>
      </w:r>
      <w:r w:rsidR="004863E3" w:rsidRPr="00CB2B98">
        <w:t xml:space="preserve">have significant </w:t>
      </w:r>
      <w:r w:rsidR="00657933" w:rsidRPr="00CB2B98">
        <w:t xml:space="preserve">different </w:t>
      </w:r>
      <w:r w:rsidR="004863E3" w:rsidRPr="00CB2B98">
        <w:t xml:space="preserve">greyscale because of their </w:t>
      </w:r>
      <w:r w:rsidR="00043DA8" w:rsidRPr="00CB2B98">
        <w:t xml:space="preserve">complex </w:t>
      </w:r>
      <w:r w:rsidR="00D1382D" w:rsidRPr="00CB2B98">
        <w:t>mineral components</w:t>
      </w:r>
      <w:r w:rsidR="004863E3" w:rsidRPr="00CB2B98">
        <w:t xml:space="preserve">. </w:t>
      </w:r>
    </w:p>
    <w:p w14:paraId="09D95188" w14:textId="4429D8B7" w:rsidR="00BB46D5" w:rsidRPr="00CB2B98" w:rsidRDefault="00BB46D5" w:rsidP="00F04EE5">
      <w:pPr>
        <w:pStyle w:val="BodyText"/>
      </w:pPr>
    </w:p>
    <w:p w14:paraId="146BB901" w14:textId="1143DD9E" w:rsidR="001458F3" w:rsidRPr="00CB2B98" w:rsidRDefault="001458F3" w:rsidP="00F04EE5">
      <w:pPr>
        <w:pStyle w:val="BodyText"/>
      </w:pPr>
      <w:r w:rsidRPr="00CB2B98">
        <w:rPr>
          <w:noProof/>
        </w:rPr>
        <w:drawing>
          <wp:inline distT="0" distB="0" distL="0" distR="0" wp14:anchorId="7399A646" wp14:editId="688CCE41">
            <wp:extent cx="5111750" cy="24542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111750" cy="2454275"/>
                    </a:xfrm>
                    <a:prstGeom prst="rect">
                      <a:avLst/>
                    </a:prstGeom>
                    <a:noFill/>
                    <a:ln>
                      <a:noFill/>
                    </a:ln>
                  </pic:spPr>
                </pic:pic>
              </a:graphicData>
            </a:graphic>
          </wp:inline>
        </w:drawing>
      </w:r>
    </w:p>
    <w:p w14:paraId="7ABDEB17" w14:textId="1C84AEA1" w:rsidR="00BB46D5" w:rsidRPr="00CB2B98" w:rsidRDefault="00707533" w:rsidP="00BB46D5">
      <w:pPr>
        <w:pStyle w:val="BodyText"/>
        <w:jc w:val="center"/>
      </w:pPr>
      <w:r w:rsidRPr="00CB2B98">
        <w:rPr>
          <w:noProof/>
        </w:rPr>
        <w:fldChar w:fldCharType="begin"/>
      </w:r>
      <w:r w:rsidRPr="00CB2B98">
        <w:rPr>
          <w:noProof/>
        </w:rPr>
        <w:instrText xml:space="preserve"> REF _Ref534216643 \h </w:instrText>
      </w:r>
      <w:r w:rsidRPr="00CB2B98">
        <w:rPr>
          <w:noProof/>
        </w:rPr>
      </w:r>
      <w:r w:rsidRPr="00CB2B98">
        <w:rPr>
          <w:noProof/>
        </w:rPr>
        <w:fldChar w:fldCharType="separate"/>
      </w:r>
      <w:r w:rsidRPr="00CB2B98">
        <w:t xml:space="preserve">Fig. </w:t>
      </w:r>
      <w:r w:rsidRPr="00CB2B98">
        <w:rPr>
          <w:noProof/>
        </w:rPr>
        <w:t>6</w:t>
      </w:r>
      <w:r w:rsidRPr="00CB2B98">
        <w:rPr>
          <w:noProof/>
        </w:rPr>
        <w:fldChar w:fldCharType="end"/>
      </w:r>
      <w:r w:rsidR="00BB46D5" w:rsidRPr="00CB2B98">
        <w:rPr>
          <w:noProof/>
        </w:rPr>
        <w:t xml:space="preserve"> </w:t>
      </w:r>
      <w:r w:rsidR="001458F3" w:rsidRPr="00CB2B98">
        <w:rPr>
          <w:rStyle w:val="Hyperlink"/>
          <w:noProof/>
          <w:color w:val="auto"/>
          <w:u w:val="none"/>
        </w:rPr>
        <w:t>. CT scanned images of the five granular material packings. (a) Glass beads, (b) Ottawa sand, (c) Angular sand, (d) Crushed schist rock A and (e) Crushed schist rock B</w:t>
      </w:r>
    </w:p>
    <w:p w14:paraId="08C1BBE3" w14:textId="0F8288E8" w:rsidR="009704CC" w:rsidRPr="00CB2B98" w:rsidRDefault="009704CC" w:rsidP="00FF1EEF">
      <w:pPr>
        <w:pStyle w:val="Heading2"/>
      </w:pPr>
      <w:r w:rsidRPr="00CB2B98">
        <w:rPr>
          <w:noProof/>
        </w:rPr>
        <w:t>Framework</w:t>
      </w:r>
    </w:p>
    <w:p w14:paraId="59A83B44" w14:textId="5DC0B251" w:rsidR="00A93D3F" w:rsidRPr="00CB2B98" w:rsidRDefault="00A94827" w:rsidP="00761A8F">
      <w:pPr>
        <w:pStyle w:val="BodyText"/>
      </w:pPr>
      <w:r w:rsidRPr="00CB2B98">
        <w:t xml:space="preserve">The </w:t>
      </w:r>
      <w:r w:rsidR="00E94C70" w:rsidRPr="00CB2B98">
        <w:t xml:space="preserve">geometries of </w:t>
      </w:r>
      <w:r w:rsidR="00E94C70" w:rsidRPr="00CB2B98">
        <w:rPr>
          <w:i/>
        </w:rPr>
        <w:t>individual</w:t>
      </w:r>
      <w:r w:rsidR="00E94C70" w:rsidRPr="00CB2B98">
        <w:t xml:space="preserve"> particles can be acquired using</w:t>
      </w:r>
      <w:r w:rsidR="00264AF4" w:rsidRPr="00CB2B98">
        <w:t xml:space="preserve"> the</w:t>
      </w:r>
      <w:r w:rsidR="00E94C70" w:rsidRPr="00CB2B98">
        <w:t xml:space="preserve"> </w:t>
      </w:r>
      <w:r w:rsidR="00932B2D" w:rsidRPr="00CB2B98">
        <w:t>X</w:t>
      </w:r>
      <w:r w:rsidR="00E94C70" w:rsidRPr="00CB2B98">
        <w:t>-ray CT scan</w:t>
      </w:r>
      <w:r w:rsidR="00264AF4" w:rsidRPr="00CB2B98">
        <w:t>s</w:t>
      </w:r>
      <w:r w:rsidR="00E94C70" w:rsidRPr="00CB2B98">
        <w:t xml:space="preserve"> </w:t>
      </w:r>
      <w:r w:rsidR="00ED4408" w:rsidRPr="00CB2B98">
        <w:t xml:space="preserve">of </w:t>
      </w:r>
      <w:r w:rsidR="00F54704" w:rsidRPr="00CB2B98">
        <w:t>separate</w:t>
      </w:r>
      <w:r w:rsidR="00E94C70" w:rsidRPr="00CB2B98">
        <w:t xml:space="preserve"> particles</w:t>
      </w:r>
      <w:r w:rsidR="00ED4408" w:rsidRPr="00CB2B98">
        <w:t xml:space="preserve"> placed</w:t>
      </w:r>
      <w:r w:rsidR="00E94C70" w:rsidRPr="00CB2B98">
        <w:t xml:space="preserve"> in </w:t>
      </w:r>
      <w:r w:rsidR="008E2FB7" w:rsidRPr="00CB2B98">
        <w:t xml:space="preserve">a container </w:t>
      </w:r>
      <w:r w:rsidR="00A22C99" w:rsidRPr="00CB2B98">
        <w:t xml:space="preserve">filled </w:t>
      </w:r>
      <w:r w:rsidR="008E2FB7" w:rsidRPr="00CB2B98">
        <w:t>with</w:t>
      </w:r>
      <w:r w:rsidR="00A22C99" w:rsidRPr="00CB2B98">
        <w:t xml:space="preserve"> </w:t>
      </w:r>
      <w:r w:rsidR="00DF197C" w:rsidRPr="00CB2B98">
        <w:t xml:space="preserve">a </w:t>
      </w:r>
      <w:r w:rsidR="00A22C99" w:rsidRPr="00CB2B98">
        <w:t>(low density</w:t>
      </w:r>
      <w:r w:rsidR="00DF197C" w:rsidRPr="00CB2B98">
        <w:t>)</w:t>
      </w:r>
      <w:r w:rsidR="008E2FB7" w:rsidRPr="00CB2B98">
        <w:t xml:space="preserve"> </w:t>
      </w:r>
      <w:r w:rsidR="00E94C70" w:rsidRPr="00CB2B98">
        <w:t>silicon</w:t>
      </w:r>
      <w:r w:rsidR="00DF197C" w:rsidRPr="00CB2B98">
        <w:t xml:space="preserve"> filler</w:t>
      </w:r>
      <w:r w:rsidR="00E94C70" w:rsidRPr="00CB2B98">
        <w:t xml:space="preserve"> </w:t>
      </w:r>
      <w:r w:rsidR="00E73C62" w:rsidRPr="00CB2B98">
        <w:fldChar w:fldCharType="begin"/>
      </w:r>
      <w:r w:rsidR="00C13A59" w:rsidRPr="00CB2B98">
        <w:instrText xml:space="preserve"> ADDIN EN.CITE &lt;EndNote&gt;&lt;Cite&gt;&lt;Author&gt;Zhou&lt;/Author&gt;&lt;Year&gt;2017&lt;/Year&gt;&lt;RecNum&gt;130&lt;/RecNum&gt;&lt;DisplayText&gt;[41]&lt;/DisplayText&gt;&lt;record&gt;&lt;rec-number&gt;130&lt;/rec-number&gt;&lt;foreign-keys&gt;&lt;key app="EN" db-id="rvwr2vxxd9szv3efd5t5f9db0pfrrr0pfz90" timestamp="1546845672"&gt;130&lt;/key&gt;&lt;/foreign-keys&gt;&lt;ref-type name="Journal Article"&gt;17&lt;/ref-type&gt;&lt;contributors&gt;&lt;authors&gt;&lt;author&gt;Zhou, B&lt;/author&gt;&lt;author&gt;Wang, J&lt;/author&gt;&lt;author&gt;Wang, H&lt;/author&gt;&lt;/authors&gt;&lt;/contributors&gt;&lt;titles&gt;&lt;title&gt;Three-dimensional sphericity, roundness and fractal dimension of sand particles&lt;/title&gt;&lt;secondary-title&gt;Géotechnique&lt;/secondary-title&gt;&lt;/titles&gt;&lt;pages&gt;18-30&lt;/pages&gt;&lt;volume&gt;68&lt;/volume&gt;&lt;number&gt;1&lt;/number&gt;&lt;dates&gt;&lt;year&gt;2017&lt;/year&gt;&lt;/dates&gt;&lt;isbn&gt;1751-7656&lt;/isbn&gt;&lt;urls&gt;&lt;/urls&gt;&lt;/record&gt;&lt;/Cite&gt;&lt;/EndNote&gt;</w:instrText>
      </w:r>
      <w:r w:rsidR="00E73C62" w:rsidRPr="00CB2B98">
        <w:fldChar w:fldCharType="separate"/>
      </w:r>
      <w:r w:rsidR="004C19F0" w:rsidRPr="00CB2B98">
        <w:rPr>
          <w:noProof/>
        </w:rPr>
        <w:t>[</w:t>
      </w:r>
      <w:hyperlink w:anchor="_ENREF_41" w:tooltip="Zhou, 2017 #130" w:history="1">
        <w:r w:rsidR="00D17851" w:rsidRPr="00CB2B98">
          <w:rPr>
            <w:rStyle w:val="Hyperlink"/>
            <w:u w:val="none"/>
          </w:rPr>
          <w:t>41</w:t>
        </w:r>
      </w:hyperlink>
      <w:r w:rsidR="004C19F0" w:rsidRPr="00CB2B98">
        <w:rPr>
          <w:noProof/>
        </w:rPr>
        <w:t>]</w:t>
      </w:r>
      <w:r w:rsidR="00E73C62" w:rsidRPr="00CB2B98">
        <w:fldChar w:fldCharType="end"/>
      </w:r>
      <w:r w:rsidR="00E73C62" w:rsidRPr="00CB2B98">
        <w:t xml:space="preserve">. </w:t>
      </w:r>
      <w:r w:rsidR="00E94C70" w:rsidRPr="00CB2B98">
        <w:t xml:space="preserve">However, </w:t>
      </w:r>
      <w:r w:rsidR="00217DB5" w:rsidRPr="00CB2B98">
        <w:t xml:space="preserve">identifying individual </w:t>
      </w:r>
      <w:r w:rsidR="00E63FEB" w:rsidRPr="00CB2B98">
        <w:t>particles</w:t>
      </w:r>
      <w:r w:rsidR="00217DB5" w:rsidRPr="00CB2B98">
        <w:t xml:space="preserve"> in the samples</w:t>
      </w:r>
      <w:r w:rsidR="00904BC6" w:rsidRPr="00CB2B98">
        <w:t xml:space="preserve"> (</w:t>
      </w:r>
      <w:r w:rsidR="00DF197C" w:rsidRPr="00CB2B98">
        <w:t xml:space="preserve">i.e., </w:t>
      </w:r>
      <w:r w:rsidR="00904BC6" w:rsidRPr="00CB2B98">
        <w:t xml:space="preserve">assembly of particles) is not always </w:t>
      </w:r>
      <w:r w:rsidR="00CD52B1" w:rsidRPr="00CB2B98">
        <w:t>straightforward</w:t>
      </w:r>
      <w:r w:rsidR="00E94C70" w:rsidRPr="00CB2B98">
        <w:t>.</w:t>
      </w:r>
      <w:r w:rsidR="00EC72F5" w:rsidRPr="00CB2B98">
        <w:t xml:space="preserve"> Hence, </w:t>
      </w:r>
      <w:r w:rsidR="00E94C70" w:rsidRPr="00CB2B98">
        <w:t>segmentation</w:t>
      </w:r>
      <w:r w:rsidR="009704CC" w:rsidRPr="00CB2B98">
        <w:t xml:space="preserve"> is required</w:t>
      </w:r>
      <w:r w:rsidR="00EC72F5" w:rsidRPr="00CB2B98">
        <w:t xml:space="preserve"> to </w:t>
      </w:r>
      <w:r w:rsidR="00FB3652" w:rsidRPr="00CB2B98">
        <w:t xml:space="preserve">identify and </w:t>
      </w:r>
      <w:r w:rsidR="00200DAB" w:rsidRPr="00CB2B98">
        <w:t>ext</w:t>
      </w:r>
      <w:r w:rsidR="00E94C70" w:rsidRPr="00CB2B98">
        <w:t>ract</w:t>
      </w:r>
      <w:r w:rsidR="00FB3652" w:rsidRPr="00CB2B98">
        <w:t xml:space="preserve"> information</w:t>
      </w:r>
      <w:r w:rsidR="00413901" w:rsidRPr="00CB2B98">
        <w:t xml:space="preserve"> of</w:t>
      </w:r>
      <w:r w:rsidR="00E94C70" w:rsidRPr="00CB2B98">
        <w:t xml:space="preserve"> </w:t>
      </w:r>
      <w:r w:rsidR="00E94C70" w:rsidRPr="00CB2B98">
        <w:lastRenderedPageBreak/>
        <w:t>individual particles from the</w:t>
      </w:r>
      <w:r w:rsidR="00200DAB" w:rsidRPr="00CB2B98">
        <w:t xml:space="preserve"> specimen</w:t>
      </w:r>
      <w:r w:rsidR="009704CC" w:rsidRPr="00CB2B98">
        <w:t>.</w:t>
      </w:r>
      <w:r w:rsidR="00200DAB" w:rsidRPr="00CB2B98">
        <w:t xml:space="preserve"> </w:t>
      </w:r>
      <w:r w:rsidR="00693A7A" w:rsidRPr="00CB2B98">
        <w:t>To accurately calculate 3D sphericity and roundness, a smooth digital particle geometry with</w:t>
      </w:r>
      <w:r w:rsidR="00EE70B0" w:rsidRPr="00CB2B98">
        <w:t xml:space="preserve"> the</w:t>
      </w:r>
      <w:r w:rsidR="00693A7A" w:rsidRPr="00CB2B98">
        <w:t xml:space="preserve"> </w:t>
      </w:r>
      <w:r w:rsidR="00130DFC" w:rsidRPr="00CB2B98">
        <w:t>“</w:t>
      </w:r>
      <w:r w:rsidR="00693A7A" w:rsidRPr="00CB2B98">
        <w:t>same</w:t>
      </w:r>
      <w:r w:rsidR="00130DFC" w:rsidRPr="00CB2B98">
        <w:t>”</w:t>
      </w:r>
      <w:r w:rsidR="00693A7A" w:rsidRPr="00CB2B98">
        <w:t xml:space="preserve"> surface area and volume as the real particle is required. </w:t>
      </w:r>
      <w:r w:rsidR="002A6D8D" w:rsidRPr="00CB2B98">
        <w:t>Here w</w:t>
      </w:r>
      <w:r w:rsidR="00693A7A" w:rsidRPr="00CB2B98">
        <w:t xml:space="preserve">e combined </w:t>
      </w:r>
      <w:r w:rsidR="002A6D8D" w:rsidRPr="00CB2B98">
        <w:t>different</w:t>
      </w:r>
      <w:r w:rsidR="00693A7A" w:rsidRPr="00CB2B98">
        <w:t xml:space="preserve"> techniques </w:t>
      </w:r>
      <w:r w:rsidR="00FD21B3" w:rsidRPr="00CB2B98">
        <w:t xml:space="preserve">and propose a series of steps </w:t>
      </w:r>
      <w:r w:rsidR="00693A7A" w:rsidRPr="00CB2B98">
        <w:t>to reach this goal</w:t>
      </w:r>
      <w:r w:rsidR="00EE70B0" w:rsidRPr="00CB2B98">
        <w:t xml:space="preserve">. </w:t>
      </w:r>
      <w:r w:rsidR="009704CC" w:rsidRPr="00CB2B98">
        <w:t>T</w:t>
      </w:r>
      <w:r w:rsidR="00414434" w:rsidRPr="00CB2B98">
        <w:t xml:space="preserve">his section </w:t>
      </w:r>
      <w:r w:rsidR="009704CC" w:rsidRPr="00CB2B98">
        <w:t>introduce</w:t>
      </w:r>
      <w:r w:rsidR="00414434" w:rsidRPr="00CB2B98">
        <w:t>s a</w:t>
      </w:r>
      <w:r w:rsidR="009704CC" w:rsidRPr="00CB2B98">
        <w:t xml:space="preserve"> framework</w:t>
      </w:r>
      <w:r w:rsidR="009C68F8" w:rsidRPr="00CB2B98">
        <w:t xml:space="preserve"> (</w:t>
      </w:r>
      <w:r w:rsidR="00E94C70" w:rsidRPr="00CB2B98">
        <w:fldChar w:fldCharType="begin"/>
      </w:r>
      <w:r w:rsidR="00E94C70" w:rsidRPr="00CB2B98">
        <w:instrText xml:space="preserve"> REF _Ref534286568 \h </w:instrText>
      </w:r>
      <w:r w:rsidR="00F82162" w:rsidRPr="00CB2B98">
        <w:instrText xml:space="preserve"> \* MERGEFORMAT </w:instrText>
      </w:r>
      <w:r w:rsidR="00E94C70" w:rsidRPr="00CB2B98">
        <w:fldChar w:fldCharType="separate"/>
      </w:r>
      <w:r w:rsidR="002D5751" w:rsidRPr="00CB2B98">
        <w:t xml:space="preserve">Fig. </w:t>
      </w:r>
      <w:r w:rsidR="002D5751" w:rsidRPr="00CB2B98">
        <w:rPr>
          <w:noProof/>
        </w:rPr>
        <w:t>7</w:t>
      </w:r>
      <w:r w:rsidR="00E94C70" w:rsidRPr="00CB2B98">
        <w:fldChar w:fldCharType="end"/>
      </w:r>
      <w:r w:rsidR="009C68F8" w:rsidRPr="00CB2B98">
        <w:t>)</w:t>
      </w:r>
      <w:r w:rsidR="009704CC" w:rsidRPr="00CB2B98">
        <w:t xml:space="preserve"> to</w:t>
      </w:r>
      <w:r w:rsidR="008B30BD" w:rsidRPr="00CB2B98">
        <w:t xml:space="preserve"> r</w:t>
      </w:r>
      <w:r w:rsidR="0023713C" w:rsidRPr="00CB2B98">
        <w:t xml:space="preserve">econstruct individual smooth </w:t>
      </w:r>
      <w:r w:rsidR="008B30BD" w:rsidRPr="00CB2B98">
        <w:t>particles from</w:t>
      </w:r>
      <w:r w:rsidR="00ED7A9D" w:rsidRPr="00CB2B98">
        <w:t xml:space="preserve"> </w:t>
      </w:r>
      <w:r w:rsidR="003E614E" w:rsidRPr="00CB2B98">
        <w:t xml:space="preserve">a stack of </w:t>
      </w:r>
      <w:r w:rsidR="00413901" w:rsidRPr="00CB2B98">
        <w:t xml:space="preserve">cropped </w:t>
      </w:r>
      <w:r w:rsidR="00A80335" w:rsidRPr="00CB2B98">
        <w:t xml:space="preserve">X-ray </w:t>
      </w:r>
      <w:r w:rsidR="008B30BD" w:rsidRPr="00CB2B98">
        <w:t xml:space="preserve">CT scanned </w:t>
      </w:r>
      <w:r w:rsidR="00ED7A9D" w:rsidRPr="00CB2B98">
        <w:t>images</w:t>
      </w:r>
      <w:r w:rsidR="004A6FD0" w:rsidRPr="00CB2B98">
        <w:t xml:space="preserve"> (</w:t>
      </w:r>
      <w:r w:rsidR="008366D5" w:rsidRPr="00CB2B98">
        <w:t>Step</w:t>
      </w:r>
      <w:r w:rsidR="0023713C" w:rsidRPr="00CB2B98">
        <w:t xml:space="preserve"> </w:t>
      </w:r>
      <w:r w:rsidR="008366D5" w:rsidRPr="00CB2B98">
        <w:t>1</w:t>
      </w:r>
      <w:r w:rsidR="003E614E" w:rsidRPr="00CB2B98">
        <w:t>)</w:t>
      </w:r>
      <w:r w:rsidR="008366D5" w:rsidRPr="00CB2B98">
        <w:t>.</w:t>
      </w:r>
      <w:r w:rsidR="00E20863" w:rsidRPr="00CB2B98">
        <w:t xml:space="preserve"> </w:t>
      </w:r>
      <w:r w:rsidR="004B1C2B" w:rsidRPr="00CB2B98">
        <w:t>A</w:t>
      </w:r>
      <w:r w:rsidR="00620432" w:rsidRPr="00CB2B98">
        <w:t>n open source image processing software Fiji</w:t>
      </w:r>
      <w:r w:rsidR="00394611" w:rsidRPr="00CB2B98">
        <w:t xml:space="preserve"> </w:t>
      </w:r>
      <w:r w:rsidR="00F214F3" w:rsidRPr="00CB2B98">
        <w:fldChar w:fldCharType="begin"/>
      </w:r>
      <w:r w:rsidR="00C13A59" w:rsidRPr="00CB2B98">
        <w:instrText xml:space="preserve"> ADDIN EN.CITE &lt;EndNote&gt;&lt;Cite&gt;&lt;Author&gt;Schindelin&lt;/Author&gt;&lt;Year&gt;2012&lt;/Year&gt;&lt;RecNum&gt;95&lt;/RecNum&gt;&lt;DisplayText&gt;[43]&lt;/DisplayText&gt;&lt;record&gt;&lt;rec-number&gt;95&lt;/rec-number&gt;&lt;foreign-keys&gt;&lt;key app="EN" db-id="rvwr2vxxd9szv3efd5t5f9db0pfrrr0pfz90" timestamp="1546816715"&gt;95&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ages&gt;676&lt;/pages&gt;&lt;volume&gt;9&lt;/volume&gt;&lt;number&gt;7&lt;/number&gt;&lt;dates&gt;&lt;year&gt;2012&lt;/year&gt;&lt;/dates&gt;&lt;isbn&gt;1548-7105&lt;/isbn&gt;&lt;urls&gt;&lt;/urls&gt;&lt;/record&gt;&lt;/Cite&gt;&lt;/EndNote&gt;</w:instrText>
      </w:r>
      <w:r w:rsidR="00F214F3" w:rsidRPr="00CB2B98">
        <w:fldChar w:fldCharType="separate"/>
      </w:r>
      <w:r w:rsidR="00A31CB8" w:rsidRPr="00CB2B98">
        <w:rPr>
          <w:noProof/>
        </w:rPr>
        <w:t>[</w:t>
      </w:r>
      <w:hyperlink w:anchor="_ENREF_43" w:tooltip="Schindelin, 2012 #95" w:history="1">
        <w:r w:rsidR="00D17851" w:rsidRPr="00CB2B98">
          <w:rPr>
            <w:rStyle w:val="Hyperlink"/>
            <w:u w:val="none"/>
          </w:rPr>
          <w:t>43</w:t>
        </w:r>
      </w:hyperlink>
      <w:r w:rsidR="00A31CB8" w:rsidRPr="00CB2B98">
        <w:rPr>
          <w:noProof/>
        </w:rPr>
        <w:t>]</w:t>
      </w:r>
      <w:r w:rsidR="00F214F3" w:rsidRPr="00CB2B98">
        <w:fldChar w:fldCharType="end"/>
      </w:r>
      <w:r w:rsidR="00620432" w:rsidRPr="00CB2B98">
        <w:t xml:space="preserve"> is used to reconstruct the sample </w:t>
      </w:r>
      <w:r w:rsidR="004B1C2B" w:rsidRPr="00CB2B98">
        <w:t>micro-</w:t>
      </w:r>
      <w:r w:rsidR="00620432" w:rsidRPr="00CB2B98">
        <w:t>geometry</w:t>
      </w:r>
      <w:r w:rsidR="008366D5" w:rsidRPr="00CB2B98">
        <w:t xml:space="preserve"> </w:t>
      </w:r>
      <w:r w:rsidR="004B1C2B" w:rsidRPr="00CB2B98">
        <w:t>(</w:t>
      </w:r>
      <w:r w:rsidR="008366D5" w:rsidRPr="00CB2B98">
        <w:t>Step</w:t>
      </w:r>
      <w:r w:rsidR="00893989" w:rsidRPr="00CB2B98">
        <w:t xml:space="preserve"> </w:t>
      </w:r>
      <w:r w:rsidR="008366D5" w:rsidRPr="00CB2B98">
        <w:t>2</w:t>
      </w:r>
      <w:r w:rsidR="004B1C2B" w:rsidRPr="00CB2B98">
        <w:t>)</w:t>
      </w:r>
      <w:r w:rsidR="00620432" w:rsidRPr="00CB2B98">
        <w:t xml:space="preserve"> and </w:t>
      </w:r>
      <w:r w:rsidR="004B1C2B" w:rsidRPr="00CB2B98">
        <w:t xml:space="preserve">to </w:t>
      </w:r>
      <w:r w:rsidR="00110D9C" w:rsidRPr="00CB2B98">
        <w:t>execute</w:t>
      </w:r>
      <w:r w:rsidR="00620432" w:rsidRPr="00CB2B98">
        <w:t xml:space="preserve"> </w:t>
      </w:r>
      <w:r w:rsidR="005C1AA5" w:rsidRPr="00CB2B98">
        <w:t xml:space="preserve">threshold segmentation </w:t>
      </w:r>
      <w:r w:rsidR="008366D5" w:rsidRPr="00CB2B98">
        <w:t xml:space="preserve">to identify the solid phase </w:t>
      </w:r>
      <w:r w:rsidR="002600B1" w:rsidRPr="00CB2B98">
        <w:t xml:space="preserve">of the particle </w:t>
      </w:r>
      <w:r w:rsidR="00585D51" w:rsidRPr="00CB2B98">
        <w:t>assemblies</w:t>
      </w:r>
      <w:r w:rsidR="002600B1" w:rsidRPr="00CB2B98">
        <w:t xml:space="preserve"> (</w:t>
      </w:r>
      <w:r w:rsidR="008366D5" w:rsidRPr="00CB2B98">
        <w:t>Step 3</w:t>
      </w:r>
      <w:r w:rsidR="002600B1" w:rsidRPr="00CB2B98">
        <w:t>)</w:t>
      </w:r>
      <w:r w:rsidR="00620432" w:rsidRPr="00CB2B98">
        <w:t>.</w:t>
      </w:r>
      <w:r w:rsidR="008366D5" w:rsidRPr="00CB2B98">
        <w:t xml:space="preserve"> </w:t>
      </w:r>
      <w:hyperlink w:anchor="_ENREF_51" w:tooltip="Iassonov, 2009 #192" w:history="1">
        <w:r w:rsidR="00D17851" w:rsidRPr="00CB2B98">
          <w:rPr>
            <w:rStyle w:val="Hyperlink"/>
            <w:u w:val="none"/>
          </w:rPr>
          <w:fldChar w:fldCharType="begin"/>
        </w:r>
        <w:r w:rsidR="00D17851" w:rsidRPr="00CB2B98">
          <w:rPr>
            <w:rStyle w:val="Hyperlink"/>
            <w:u w:val="none"/>
          </w:rPr>
          <w:instrText xml:space="preserve"> ADDIN EN.CITE &lt;EndNote&gt;&lt;Cite AuthorYear="1"&gt;&lt;Author&gt;Iassonov&lt;/Author&gt;&lt;Year&gt;2009&lt;/Year&gt;&lt;RecNum&gt;192&lt;/RecNum&gt;&lt;DisplayText&gt;Iassonov, Gebrenegus and Tuller [51]&lt;/DisplayText&gt;&lt;record&gt;&lt;rec-number&gt;192&lt;/rec-number&gt;&lt;foreign-keys&gt;&lt;key app="EN" db-id="rvwr2vxxd9szv3efd5t5f9db0pfrrr0pfz90" timestamp="1561513860"&gt;192&lt;/key&gt;&lt;/foreign-keys&gt;&lt;ref-type name="Journal Article"&gt;17&lt;/ref-type&gt;&lt;contributors&gt;&lt;authors&gt;&lt;author&gt;Iassonov, Pavel&lt;/author&gt;&lt;author&gt;Gebrenegus, Thomas&lt;/author&gt;&lt;author&gt;Tuller, Markus&lt;/author&gt;&lt;/authors&gt;&lt;/contr</w:instrText>
        </w:r>
        <w:r w:rsidR="00D17851" w:rsidRPr="00CB2B98">
          <w:rPr>
            <w:rStyle w:val="Hyperlink"/>
            <w:rFonts w:hint="eastAsia"/>
            <w:u w:val="none"/>
          </w:rPr>
          <w:instrText>ibutors&gt;&lt;titles&gt;&lt;title&gt;Segmentation of X</w:instrText>
        </w:r>
        <w:r w:rsidR="00D17851" w:rsidRPr="00CB2B98">
          <w:rPr>
            <w:rStyle w:val="Hyperlink"/>
            <w:rFonts w:hint="eastAsia"/>
            <w:u w:val="none"/>
          </w:rPr>
          <w:instrText>‐</w:instrText>
        </w:r>
        <w:r w:rsidR="00D17851" w:rsidRPr="00CB2B98">
          <w:rPr>
            <w:rStyle w:val="Hyperlink"/>
            <w:rFonts w:hint="eastAsia"/>
            <w:u w:val="none"/>
          </w:rPr>
          <w:instrText>ray computed tomography images of porous materials: A crucial step for characterization and quantitative analysis of pore structures&lt;/title&gt;&lt;secondary-title&gt;Water Resources Research&lt;/secondary-title&gt;&lt;/titles&gt;&lt;perio</w:instrText>
        </w:r>
        <w:r w:rsidR="00D17851" w:rsidRPr="00CB2B98">
          <w:rPr>
            <w:rStyle w:val="Hyperlink"/>
            <w:u w:val="none"/>
          </w:rPr>
          <w:instrText>dical&gt;&lt;full-title&gt;Water Resources Research&lt;/full-title&gt;&lt;/periodical&gt;&lt;volume&gt;45&lt;/volume&gt;&lt;number&gt;9&lt;/number&gt;&lt;dates&gt;&lt;year&gt;2009&lt;/year&gt;&lt;/dates&gt;&lt;isbn&gt;0043-1397&lt;/isbn&gt;&lt;urls&gt;&lt;/urls&gt;&lt;/record&gt;&lt;/Cite&gt;&lt;/EndNote&gt;</w:instrText>
        </w:r>
        <w:r w:rsidR="00D17851" w:rsidRPr="00CB2B98">
          <w:rPr>
            <w:rStyle w:val="Hyperlink"/>
            <w:u w:val="none"/>
          </w:rPr>
          <w:fldChar w:fldCharType="separate"/>
        </w:r>
        <w:r w:rsidR="00D17851" w:rsidRPr="00CB2B98">
          <w:rPr>
            <w:rStyle w:val="Hyperlink"/>
            <w:u w:val="none"/>
          </w:rPr>
          <w:t>Iassonov, Gebrenegus and Tuller [51]</w:t>
        </w:r>
        <w:r w:rsidR="00D17851" w:rsidRPr="00CB2B98">
          <w:rPr>
            <w:rStyle w:val="Hyperlink"/>
            <w:u w:val="none"/>
          </w:rPr>
          <w:fldChar w:fldCharType="end"/>
        </w:r>
      </w:hyperlink>
      <w:r w:rsidR="007C4BD1" w:rsidRPr="00CB2B98">
        <w:t xml:space="preserve"> </w:t>
      </w:r>
      <w:r w:rsidR="00D4311F" w:rsidRPr="00CB2B98">
        <w:t xml:space="preserve">applied </w:t>
      </w:r>
      <w:r w:rsidR="00A43FC5" w:rsidRPr="00CB2B98">
        <w:t xml:space="preserve">various threshold segmentation techniques (e.g. </w:t>
      </w:r>
      <w:r w:rsidR="00047F3E" w:rsidRPr="00CB2B98">
        <w:t>local thresholding</w:t>
      </w:r>
      <w:r w:rsidR="00A43FC5" w:rsidRPr="00CB2B98">
        <w:t xml:space="preserve">, global thresholding, region growing methods, deformable surface, probabilistic clustering and Bayesian methods) </w:t>
      </w:r>
      <w:r w:rsidR="00D4311F" w:rsidRPr="00CB2B98">
        <w:t>to porous media</w:t>
      </w:r>
      <w:r w:rsidR="0090334D" w:rsidRPr="00CB2B98">
        <w:t xml:space="preserve">. </w:t>
      </w:r>
      <w:r w:rsidR="00DA1AA1" w:rsidRPr="00CB2B98">
        <w:t>In their work, they</w:t>
      </w:r>
      <w:r w:rsidR="00D4311F" w:rsidRPr="00CB2B98">
        <w:t xml:space="preserve"> </w:t>
      </w:r>
      <w:r w:rsidR="007C4BD1" w:rsidRPr="00CB2B98">
        <w:t xml:space="preserve">found </w:t>
      </w:r>
      <w:r w:rsidR="00911AE9" w:rsidRPr="00CB2B98">
        <w:t xml:space="preserve">that </w:t>
      </w:r>
      <w:r w:rsidR="00911AE9" w:rsidRPr="00CB2B98">
        <w:rPr>
          <w:i/>
        </w:rPr>
        <w:t>local</w:t>
      </w:r>
      <w:r w:rsidR="00911AE9" w:rsidRPr="00CB2B98">
        <w:t xml:space="preserve"> threshold</w:t>
      </w:r>
      <w:r w:rsidR="00593DDC" w:rsidRPr="00CB2B98">
        <w:t>ing</w:t>
      </w:r>
      <w:r w:rsidR="00911AE9" w:rsidRPr="00CB2B98">
        <w:t xml:space="preserve"> </w:t>
      </w:r>
      <w:r w:rsidR="00DA20B6" w:rsidRPr="00CB2B98">
        <w:t>can generate satisfactory results</w:t>
      </w:r>
      <w:r w:rsidR="004B39D5" w:rsidRPr="00CB2B98">
        <w:t xml:space="preserve"> </w:t>
      </w:r>
      <w:r w:rsidR="0095184E" w:rsidRPr="00CB2B98">
        <w:t xml:space="preserve">but </w:t>
      </w:r>
      <w:r w:rsidR="00AF6013" w:rsidRPr="00CB2B98">
        <w:t>are sensitive to the initial input</w:t>
      </w:r>
      <w:r w:rsidR="00DA1AA1" w:rsidRPr="00CB2B98">
        <w:t>,</w:t>
      </w:r>
      <w:r w:rsidR="0095184E" w:rsidRPr="00CB2B98">
        <w:t xml:space="preserve"> while</w:t>
      </w:r>
      <w:r w:rsidR="00A65CA2" w:rsidRPr="00CB2B98">
        <w:t xml:space="preserve"> </w:t>
      </w:r>
      <w:r w:rsidR="00A33DC5" w:rsidRPr="00CB2B98">
        <w:t>the</w:t>
      </w:r>
      <w:r w:rsidR="00267EBA" w:rsidRPr="00CB2B98">
        <w:t xml:space="preserve"> two</w:t>
      </w:r>
      <w:r w:rsidR="00A33DC5" w:rsidRPr="00CB2B98">
        <w:t xml:space="preserve"> </w:t>
      </w:r>
      <w:r w:rsidR="00A33DC5" w:rsidRPr="00CB2B98">
        <w:rPr>
          <w:i/>
        </w:rPr>
        <w:t>global</w:t>
      </w:r>
      <w:r w:rsidR="00A33DC5" w:rsidRPr="00CB2B98">
        <w:t xml:space="preserve"> threshold </w:t>
      </w:r>
      <w:r w:rsidR="00F84F97" w:rsidRPr="00CB2B98">
        <w:t>segmentation method</w:t>
      </w:r>
      <w:r w:rsidR="00267EBA" w:rsidRPr="00CB2B98">
        <w:t>s (Otsu</w:t>
      </w:r>
      <w:r w:rsidR="00F84F97" w:rsidRPr="00CB2B98">
        <w:t xml:space="preserve"> and the </w:t>
      </w:r>
      <w:proofErr w:type="spellStart"/>
      <w:r w:rsidR="00F84F97" w:rsidRPr="00CB2B98">
        <w:t>Rilder</w:t>
      </w:r>
      <w:r w:rsidR="00267EBA" w:rsidRPr="00CB2B98">
        <w:t>’s</w:t>
      </w:r>
      <w:proofErr w:type="spellEnd"/>
      <w:r w:rsidR="00B2135F" w:rsidRPr="00CB2B98">
        <w:t xml:space="preserve"> </w:t>
      </w:r>
      <w:r w:rsidR="00B2135F" w:rsidRPr="00CB2B98">
        <w:fldChar w:fldCharType="begin">
          <w:fldData xml:space="preserve">PEVuZE5vdGU+PENpdGU+PEF1dGhvcj5PdHN1PC9BdXRob3I+PFllYXI+MTk3OTwvWWVhcj48UmVj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</w:fldData>
        </w:fldChar>
      </w:r>
      <w:r w:rsidR="00C13A59" w:rsidRPr="00CB2B98">
        <w:instrText xml:space="preserve"> ADDIN EN.CITE </w:instrText>
      </w:r>
      <w:r w:rsidR="00C13A59" w:rsidRPr="00CB2B98">
        <w:fldChar w:fldCharType="begin">
          <w:fldData xml:space="preserve">PEVuZE5vdGU+PENpdGU+PEF1dGhvcj5PdHN1PC9BdXRob3I+PFllYXI+MTk3OTwvWWVhcj48UmVj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</w:fldData>
        </w:fldChar>
      </w:r>
      <w:r w:rsidR="00C13A59" w:rsidRPr="00CB2B98">
        <w:instrText xml:space="preserve"> ADDIN EN.CITE.DATA </w:instrText>
      </w:r>
      <w:r w:rsidR="00C13A59" w:rsidRPr="00CB2B98">
        <w:fldChar w:fldCharType="end"/>
      </w:r>
      <w:r w:rsidR="00B2135F" w:rsidRPr="00CB2B98">
        <w:fldChar w:fldCharType="separate"/>
      </w:r>
      <w:r w:rsidR="00B2135F" w:rsidRPr="00CB2B98">
        <w:rPr>
          <w:noProof/>
        </w:rPr>
        <w:t>[</w:t>
      </w:r>
      <w:hyperlink w:anchor="_ENREF_50" w:tooltip="Wiebicke, 2017 #99" w:history="1">
        <w:r w:rsidR="00D17851" w:rsidRPr="00CB2B98">
          <w:rPr>
            <w:rStyle w:val="Hyperlink"/>
            <w:u w:val="none"/>
          </w:rPr>
          <w:t>50</w:t>
        </w:r>
      </w:hyperlink>
      <w:r w:rsidR="00B2135F" w:rsidRPr="00CB2B98">
        <w:rPr>
          <w:noProof/>
        </w:rPr>
        <w:t xml:space="preserve">, </w:t>
      </w:r>
      <w:hyperlink w:anchor="_ENREF_52" w:tooltip="Otsu, 1979 #96" w:history="1">
        <w:r w:rsidR="00D17851" w:rsidRPr="00CB2B98">
          <w:rPr>
            <w:rStyle w:val="Hyperlink"/>
            <w:u w:val="none"/>
          </w:rPr>
          <w:t>52-54</w:t>
        </w:r>
      </w:hyperlink>
      <w:r w:rsidR="00B2135F" w:rsidRPr="00CB2B98">
        <w:rPr>
          <w:noProof/>
        </w:rPr>
        <w:t>]</w:t>
      </w:r>
      <w:r w:rsidR="00B2135F" w:rsidRPr="00CB2B98">
        <w:fldChar w:fldCharType="end"/>
      </w:r>
      <w:r w:rsidR="00267EBA" w:rsidRPr="00CB2B98">
        <w:t xml:space="preserve">) </w:t>
      </w:r>
      <w:r w:rsidR="00CF361C" w:rsidRPr="00CB2B98">
        <w:t xml:space="preserve">produced satisfactory </w:t>
      </w:r>
      <w:r w:rsidR="00F31A87" w:rsidRPr="00CB2B98">
        <w:t>results</w:t>
      </w:r>
      <w:r w:rsidR="00C37EEB" w:rsidRPr="00CB2B98">
        <w:t xml:space="preserve"> without this limitation</w:t>
      </w:r>
      <w:r w:rsidR="00F04FD7" w:rsidRPr="00CB2B98">
        <w:t xml:space="preserve"> </w:t>
      </w:r>
      <w:r w:rsidR="00F04FD7" w:rsidRPr="00CB2B98">
        <w:rPr>
          <w:sz w:val="24"/>
          <w:szCs w:val="24"/>
        </w:rPr>
        <w:fldChar w:fldCharType="begin"/>
      </w:r>
      <w:r w:rsidR="00C13A59" w:rsidRPr="00CB2B98">
        <w:rPr>
          <w:sz w:val="24"/>
          <w:szCs w:val="24"/>
        </w:rPr>
        <w:instrText xml:space="preserve"> ADDIN EN.CITE &lt;EndNote&gt;&lt;Cite&gt;&lt;Author&gt;Wiebicke&lt;/Author&gt;&lt;Year&gt;2017&lt;/Year&gt;&lt;RecNum&gt;183&lt;/RecNum&gt;&lt;DisplayText&gt;[38, 50]&lt;/DisplayText&gt;&lt;record&gt;&lt;rec-number&gt;183&lt;/rec-number&gt;&lt;foreign-keys&gt;&lt;key app="EN" db-id="rvwr2vxxd9szv3efd5t5f9db0pfrrr0pfz90" timestamp="1560167239"&gt;183&lt;/key&gt;&lt;/foreign-keys&gt;&lt;ref-type name="Journal Article"&gt;17&lt;/ref-type&gt;&lt;contributors&gt;&lt;authors&gt;&lt;author&gt;Wiebicke, Max&lt;/author&gt;&lt;author&gt;Andò, Edward&lt;/author&gt;&lt;author&gt;Herle, Ivo&lt;/author&gt;&lt;author&gt;Viggiani, Gioacchino&lt;/author&gt;&lt;/authors&gt;&lt;/contributors&gt;&lt;titles&gt;&lt;title&gt;On the metrology of interparticle contacts in sand from x-ray tomography images&lt;/title&gt;&lt;secondary-title&gt;Measurement Science and Technology&lt;/secondary-title&gt;&lt;/titles&gt;&lt;pages&gt;124007&lt;/pages&gt;&lt;volume&gt;28&lt;/volume&gt;&lt;number&gt;12&lt;/number&gt;&lt;dates&gt;&lt;year&gt;2017&lt;/year&gt;&lt;/dates&gt;&lt;isbn&gt;0957-0233&lt;/isbn&gt;&lt;urls&gt;&lt;/urls&gt;&lt;/record&gt;&lt;/Cite&gt;&lt;Cite&gt;&lt;Author&gt;Fonseca&lt;/Author&gt;&lt;Year&gt;2012&lt;/Year&gt;&lt;RecNum&gt;101&lt;/RecNum&gt;&lt;record&gt;&lt;rec-number&gt;101&lt;/rec-number&gt;&lt;foreign-keys&gt;&lt;key app="EN" db-id="rvwr2vxxd9szv3efd5t5f9db0pfrrr0pfz90" timestamp="1546831801"&gt;101&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ages&gt;712-722&lt;/pages&gt;&lt;volume&gt;52&lt;/volume&gt;&lt;number&gt;4&lt;/number&gt;&lt;dates&gt;&lt;year&gt;2012&lt;/year&gt;&lt;/dates&gt;&lt;isbn&gt;0038-0806&lt;/isbn&gt;&lt;urls&gt;&lt;/urls&gt;&lt;/record&gt;&lt;/Cite&gt;&lt;/EndNote&gt;</w:instrText>
      </w:r>
      <w:r w:rsidR="00F04FD7" w:rsidRPr="00CB2B98">
        <w:rPr>
          <w:sz w:val="24"/>
          <w:szCs w:val="24"/>
        </w:rPr>
        <w:fldChar w:fldCharType="separate"/>
      </w:r>
      <w:r w:rsidR="00681716" w:rsidRPr="00CB2B98">
        <w:rPr>
          <w:noProof/>
          <w:sz w:val="24"/>
          <w:szCs w:val="24"/>
        </w:rPr>
        <w:t>[</w:t>
      </w:r>
      <w:hyperlink w:anchor="_ENREF_38" w:tooltip="Fonseca, 2012 #165" w:history="1">
        <w:r w:rsidR="00D17851" w:rsidRPr="00CB2B98">
          <w:rPr>
            <w:rStyle w:val="Hyperlink"/>
            <w:u w:val="none"/>
          </w:rPr>
          <w:t>38</w:t>
        </w:r>
      </w:hyperlink>
      <w:r w:rsidR="00681716" w:rsidRPr="00CB2B98">
        <w:rPr>
          <w:noProof/>
          <w:sz w:val="24"/>
          <w:szCs w:val="24"/>
        </w:rPr>
        <w:t xml:space="preserve">, </w:t>
      </w:r>
      <w:hyperlink w:anchor="_ENREF_50" w:tooltip="Wiebicke, 2017 #99" w:history="1">
        <w:r w:rsidR="00D17851" w:rsidRPr="00CB2B98">
          <w:rPr>
            <w:rStyle w:val="Hyperlink"/>
            <w:u w:val="none"/>
          </w:rPr>
          <w:t>50</w:t>
        </w:r>
      </w:hyperlink>
      <w:r w:rsidR="00681716" w:rsidRPr="00CB2B98">
        <w:rPr>
          <w:noProof/>
          <w:sz w:val="24"/>
          <w:szCs w:val="24"/>
        </w:rPr>
        <w:t>]</w:t>
      </w:r>
      <w:r w:rsidR="00F04FD7" w:rsidRPr="00CB2B98">
        <w:rPr>
          <w:sz w:val="24"/>
          <w:szCs w:val="24"/>
        </w:rPr>
        <w:fldChar w:fldCharType="end"/>
      </w:r>
      <w:r w:rsidR="00B55A4A" w:rsidRPr="00CB2B98">
        <w:t>.</w:t>
      </w:r>
      <w:r w:rsidR="00F31A87" w:rsidRPr="00CB2B98">
        <w:t xml:space="preserve"> Therefore, i</w:t>
      </w:r>
      <w:r w:rsidR="00936A06" w:rsidRPr="00CB2B98">
        <w:t xml:space="preserve">n our work, </w:t>
      </w:r>
      <w:r w:rsidR="002600B1" w:rsidRPr="00CB2B98">
        <w:t xml:space="preserve">the </w:t>
      </w:r>
      <w:r w:rsidR="00B40513" w:rsidRPr="00CB2B98">
        <w:rPr>
          <w:rFonts w:hint="eastAsia"/>
        </w:rPr>
        <w:t>mu</w:t>
      </w:r>
      <w:r w:rsidR="00B40513" w:rsidRPr="00CB2B98">
        <w:t xml:space="preserve">ltilevel Otsu </w:t>
      </w:r>
      <w:r w:rsidR="00B85D05" w:rsidRPr="00CB2B98">
        <w:t>thre</w:t>
      </w:r>
      <w:r w:rsidR="00AC6D18" w:rsidRPr="00CB2B98">
        <w:t xml:space="preserve">shold </w:t>
      </w:r>
      <w:r w:rsidR="00B40513" w:rsidRPr="00CB2B98">
        <w:t>segmentation method</w:t>
      </w:r>
      <w:r w:rsidR="00F31296" w:rsidRPr="00CB2B98">
        <w:t xml:space="preserve"> </w:t>
      </w:r>
      <w:r w:rsidR="000853A0" w:rsidRPr="00CB2B98">
        <w:t>is</w:t>
      </w:r>
      <w:r w:rsidR="0063644B" w:rsidRPr="00CB2B98">
        <w:t xml:space="preserve"> </w:t>
      </w:r>
      <w:r w:rsidR="00B40513" w:rsidRPr="00CB2B98">
        <w:t>applied to the greyscale images.</w:t>
      </w:r>
      <w:r w:rsidR="00B626F0" w:rsidRPr="00CB2B98">
        <w:t xml:space="preserve"> </w:t>
      </w:r>
      <w:r w:rsidR="008366D5" w:rsidRPr="00CB2B98">
        <w:t>The</w:t>
      </w:r>
      <w:r w:rsidR="008B16CF" w:rsidRPr="00CB2B98">
        <w:t>n</w:t>
      </w:r>
      <w:r w:rsidR="008366D5" w:rsidRPr="00CB2B98">
        <w:t xml:space="preserve"> </w:t>
      </w:r>
      <w:r w:rsidR="00744E72" w:rsidRPr="00CB2B98">
        <w:t xml:space="preserve">a </w:t>
      </w:r>
      <w:r w:rsidR="008B16CF" w:rsidRPr="00CB2B98">
        <w:t>watershed se</w:t>
      </w:r>
      <w:r w:rsidR="00AA3DDB" w:rsidRPr="00CB2B98">
        <w:t>gmentation</w:t>
      </w:r>
      <w:r w:rsidR="001E5F47" w:rsidRPr="00CB2B98">
        <w:t xml:space="preserve"> with 6-connectivity</w:t>
      </w:r>
      <w:r w:rsidR="003118E1" w:rsidRPr="00CB2B98">
        <w:t xml:space="preserve"> </w:t>
      </w:r>
      <w:r w:rsidR="003118E1" w:rsidRPr="00CB2B98">
        <w:fldChar w:fldCharType="begin"/>
      </w:r>
      <w:r w:rsidR="00C13A59" w:rsidRPr="00CB2B98">
        <w:instrText xml:space="preserve"> ADDIN EN.CITE &lt;EndNote&gt;&lt;Cite&gt;&lt;Author&gt;Taylor&lt;/Author&gt;&lt;Year&gt;2015&lt;/Year&gt;&lt;RecNum&gt;100&lt;/RecNum&gt;&lt;DisplayText&gt;[38, 55]&lt;/DisplayText&gt;&lt;record&gt;&lt;rec-number&gt;100&lt;/rec-number&gt;&lt;foreign-keys&gt;&lt;key app="EN" db-id="rvwr2vxxd9szv3efd5t5f9db0pfrrr0pfz90" timestamp="1546831774"&gt;100&lt;/key&gt;&lt;/foreign-keys&gt;&lt;ref-type name="Journal Article"&gt;17&lt;/ref-type&gt;&lt;contributors&gt;&lt;authors&gt;&lt;author&gt;Taylor, HF&lt;/author&gt;&lt;author&gt;O’Sullivan, C&lt;/author&gt;&lt;author&gt;Sim, WW&lt;/author&gt;&lt;/authors&gt;&lt;/contributors&gt;&lt;titles&gt;&lt;title&gt;A new method to identify void constrictions in micro-CT images of sand&lt;/title&gt;&lt;secondary-title&gt;Computers and Geotechnics&lt;/secondary-title&gt;&lt;/titles&gt;&lt;periodical&gt;&lt;full-title&gt;Computers and Geotechnics&lt;/full-title&gt;&lt;/periodical&gt;&lt;pages&gt;279-290&lt;/pages&gt;&lt;volume&gt;69&lt;/volume&gt;&lt;dates&gt;&lt;year&gt;2015&lt;/year&gt;&lt;/dates&gt;&lt;isbn&gt;0266-352X&lt;/isbn&gt;&lt;urls&gt;&lt;/urls&gt;&lt;/record&gt;&lt;/Cite&gt;&lt;Cite&gt;&lt;Author&gt;Fonseca&lt;/Author&gt;&lt;Year&gt;2012&lt;/Year&gt;&lt;RecNum&gt;101&lt;/RecNum&gt;&lt;record&gt;&lt;rec-number&gt;101&lt;/rec-number&gt;&lt;foreign-keys&gt;&lt;key app="EN" db-id="rvwr2vxxd9szv3efd5t5f9db0pfrrr0pfz90" timestamp="1546831801"&gt;101&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ages&gt;712-722&lt;/pages&gt;&lt;volume&gt;52&lt;/volume&gt;&lt;number&gt;4&lt;/number&gt;&lt;dates&gt;&lt;year&gt;2012&lt;/year&gt;&lt;/dates&gt;&lt;isbn&gt;0038-0806&lt;/isbn&gt;&lt;urls&gt;&lt;/urls&gt;&lt;/record&gt;&lt;/Cite&gt;&lt;/EndNote&gt;</w:instrText>
      </w:r>
      <w:r w:rsidR="003118E1" w:rsidRPr="00CB2B98">
        <w:fldChar w:fldCharType="separate"/>
      </w:r>
      <w:r w:rsidR="00A31CB8" w:rsidRPr="00CB2B98">
        <w:rPr>
          <w:noProof/>
        </w:rPr>
        <w:t>[</w:t>
      </w:r>
      <w:hyperlink w:anchor="_ENREF_38" w:tooltip="Fonseca, 2012 #165" w:history="1">
        <w:r w:rsidR="00D17851" w:rsidRPr="00CB2B98">
          <w:rPr>
            <w:rStyle w:val="Hyperlink"/>
            <w:u w:val="none"/>
          </w:rPr>
          <w:t>38</w:t>
        </w:r>
      </w:hyperlink>
      <w:r w:rsidR="00A31CB8" w:rsidRPr="00CB2B98">
        <w:rPr>
          <w:noProof/>
        </w:rPr>
        <w:t xml:space="preserve">, </w:t>
      </w:r>
      <w:hyperlink w:anchor="_ENREF_55" w:tooltip="Taylor, 2015 #100" w:history="1">
        <w:r w:rsidR="00D17851" w:rsidRPr="00CB2B98">
          <w:rPr>
            <w:rStyle w:val="Hyperlink"/>
            <w:u w:val="none"/>
          </w:rPr>
          <w:t>55</w:t>
        </w:r>
      </w:hyperlink>
      <w:r w:rsidR="00A31CB8" w:rsidRPr="00CB2B98">
        <w:rPr>
          <w:noProof/>
        </w:rPr>
        <w:t>]</w:t>
      </w:r>
      <w:r w:rsidR="003118E1" w:rsidRPr="00CB2B98">
        <w:fldChar w:fldCharType="end"/>
      </w:r>
      <w:r w:rsidR="00AA3DDB" w:rsidRPr="00CB2B98">
        <w:t xml:space="preserve"> in </w:t>
      </w:r>
      <w:proofErr w:type="spellStart"/>
      <w:r w:rsidR="00AE2AAE" w:rsidRPr="00CB2B98">
        <w:t>MorphoLibJ</w:t>
      </w:r>
      <w:proofErr w:type="spellEnd"/>
      <w:r w:rsidR="00AE2AAE" w:rsidRPr="00CB2B98">
        <w:t xml:space="preserve"> </w:t>
      </w:r>
      <w:r w:rsidR="00AE2AAE" w:rsidRPr="00CB2B98">
        <w:rPr>
          <w:noProof/>
        </w:rPr>
        <w:t>libra</w:t>
      </w:r>
      <w:r w:rsidR="005318B6" w:rsidRPr="00CB2B98">
        <w:rPr>
          <w:noProof/>
        </w:rPr>
        <w:t>r</w:t>
      </w:r>
      <w:r w:rsidR="00AE2AAE" w:rsidRPr="00CB2B98">
        <w:rPr>
          <w:noProof/>
        </w:rPr>
        <w:t>y</w:t>
      </w:r>
      <w:r w:rsidR="00AE2AAE" w:rsidRPr="00CB2B98">
        <w:t xml:space="preserve"> </w:t>
      </w:r>
      <w:r w:rsidR="00F214F3" w:rsidRPr="00CB2B98">
        <w:fldChar w:fldCharType="begin"/>
      </w:r>
      <w:r w:rsidR="00DA0AB2" w:rsidRPr="00CB2B98">
        <w:instrText xml:space="preserve"> ADDIN EN.CITE &lt;EndNote&gt;&lt;Cite&gt;&lt;Author&gt;Legland&lt;/Author&gt;&lt;Year&gt;2016&lt;/Year&gt;&lt;RecNum&gt;87&lt;/RecNum&gt;&lt;DisplayText&gt;[26]&lt;/DisplayText&gt;&lt;record&gt;&lt;rec-number&gt;87&lt;/rec-number&gt;&lt;foreign-keys&gt;&lt;key app="EN" db-id="rvwr2vxxd9szv3efd5t5f9db0pfrrr0pfz90" timestamp="1546814795"&gt;87&lt;/key&gt;&lt;/foreign-keys&gt;&lt;ref-type name="Journal Article"&gt;17&lt;/ref-type&gt;&lt;contributors&gt;&lt;authors&gt;&lt;author&gt;Legland, David&lt;/author&gt;&lt;author&gt;Arganda-Carreras, Ignacio&lt;/author&gt;&lt;author&gt;Andrey, Philippe&lt;/author&gt;&lt;/authors&gt;&lt;/contributors&gt;&lt;titles&gt;&lt;title&gt;MorphoLibJ: integrated library and plugins for mathematical morphology with ImageJ&lt;/title&gt;&lt;secondary-title&gt;Bioinformatics&lt;/secondary-title&gt;&lt;/titles&gt;&lt;periodical&gt;&lt;full-title&gt;Bioinformatics&lt;/full-title&gt;&lt;/periodical&gt;&lt;pages&gt;3532-3534&lt;/pages&gt;&lt;volume&gt;32&lt;/volume&gt;&lt;number&gt;22&lt;/number&gt;&lt;dates&gt;&lt;year&gt;2016&lt;/year&gt;&lt;/dates&gt;&lt;isbn&gt;1367-4803&lt;/isbn&gt;&lt;urls&gt;&lt;/urls&gt;&lt;/record&gt;&lt;/Cite&gt;&lt;/EndNote&gt;</w:instrText>
      </w:r>
      <w:r w:rsidR="00F214F3" w:rsidRPr="00CB2B98">
        <w:fldChar w:fldCharType="separate"/>
      </w:r>
      <w:r w:rsidR="00DA0AB2" w:rsidRPr="00CB2B98">
        <w:rPr>
          <w:noProof/>
        </w:rPr>
        <w:t>[</w:t>
      </w:r>
      <w:hyperlink w:anchor="_ENREF_26" w:tooltip="Legland, 2016 #87" w:history="1">
        <w:r w:rsidR="00D17851" w:rsidRPr="00CB2B98">
          <w:rPr>
            <w:rStyle w:val="Hyperlink"/>
            <w:u w:val="none"/>
          </w:rPr>
          <w:t>26</w:t>
        </w:r>
      </w:hyperlink>
      <w:r w:rsidR="00DA0AB2" w:rsidRPr="00CB2B98">
        <w:rPr>
          <w:noProof/>
        </w:rPr>
        <w:t>]</w:t>
      </w:r>
      <w:r w:rsidR="00F214F3" w:rsidRPr="00CB2B98">
        <w:fldChar w:fldCharType="end"/>
      </w:r>
      <w:r w:rsidR="00AE2AAE" w:rsidRPr="00CB2B98">
        <w:t xml:space="preserve"> is </w:t>
      </w:r>
      <w:r w:rsidR="00AE2AAE" w:rsidRPr="00CB2B98">
        <w:rPr>
          <w:noProof/>
        </w:rPr>
        <w:t>adopted</w:t>
      </w:r>
      <w:r w:rsidR="008366D5" w:rsidRPr="00CB2B98">
        <w:t xml:space="preserve"> to split </w:t>
      </w:r>
      <w:r w:rsidR="00744E72" w:rsidRPr="00CB2B98">
        <w:t xml:space="preserve">(“artificially”) </w:t>
      </w:r>
      <w:r w:rsidR="008366D5" w:rsidRPr="00CB2B98">
        <w:t xml:space="preserve">connected particles </w:t>
      </w:r>
      <w:r w:rsidR="001E5F47" w:rsidRPr="00CB2B98">
        <w:t>based on</w:t>
      </w:r>
      <w:r w:rsidR="008366D5" w:rsidRPr="00CB2B98">
        <w:t xml:space="preserve"> the threshold segmentation geometry</w:t>
      </w:r>
      <w:r w:rsidR="00334B4A" w:rsidRPr="00CB2B98">
        <w:t xml:space="preserve"> (Step 3)</w:t>
      </w:r>
      <w:r w:rsidR="00AE2AAE" w:rsidRPr="00CB2B98">
        <w:t>.</w:t>
      </w:r>
      <w:r w:rsidR="00036BAA" w:rsidRPr="00CB2B98">
        <w:t xml:space="preserve"> </w:t>
      </w:r>
      <w:r w:rsidR="00F167A0" w:rsidRPr="00CB2B98">
        <w:t>The 6-connectivity</w:t>
      </w:r>
      <w:r w:rsidR="007A71A1" w:rsidRPr="00CB2B98">
        <w:t xml:space="preserve"> </w:t>
      </w:r>
      <w:r w:rsidR="00F167A0" w:rsidRPr="00CB2B98">
        <w:t xml:space="preserve">is selected </w:t>
      </w:r>
      <w:r w:rsidR="00545B9C" w:rsidRPr="00CB2B98">
        <w:t xml:space="preserve">herein </w:t>
      </w:r>
      <w:r w:rsidR="00F167A0" w:rsidRPr="00CB2B98">
        <w:t xml:space="preserve">because it </w:t>
      </w:r>
      <w:r w:rsidR="00905F64" w:rsidRPr="00CB2B98">
        <w:t>shows to</w:t>
      </w:r>
      <w:r w:rsidR="00D05FC3" w:rsidRPr="00CB2B98">
        <w:t xml:space="preserve"> reduce the overestimation of particle surface area and volume</w:t>
      </w:r>
      <w:r w:rsidR="00436888" w:rsidRPr="00CB2B98">
        <w:t xml:space="preserve"> </w:t>
      </w:r>
      <w:r w:rsidR="00DC3800" w:rsidRPr="00CB2B98">
        <w:fldChar w:fldCharType="begin"/>
      </w:r>
      <w:r w:rsidR="00C13A59" w:rsidRPr="00CB2B98">
        <w:instrText xml:space="preserve"> ADDIN EN.CITE &lt;EndNote&gt;&lt;Cite&gt;&lt;Author&gt;Fonseca&lt;/Author&gt;&lt;Year&gt;2012&lt;/Year&gt;&lt;RecNum&gt;101&lt;/RecNum&gt;&lt;DisplayText&gt;[38]&lt;/DisplayText&gt;&lt;record&gt;&lt;rec-number&gt;101&lt;/rec-number&gt;&lt;foreign-keys&gt;&lt;key app="EN" db-id="rvwr2vxxd9szv3efd5t5f9db0pfrrr0pfz90" timestamp="1546831801"&gt;101&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ages&gt;712-722&lt;/pages&gt;&lt;volume&gt;52&lt;/volume&gt;&lt;number&gt;4&lt;/number&gt;&lt;dates&gt;&lt;year&gt;2012&lt;/year&gt;&lt;/dates&gt;&lt;isbn&gt;0038-0806&lt;/isbn&gt;&lt;urls&gt;&lt;/urls&gt;&lt;/record&gt;&lt;/Cite&gt;&lt;/EndNote&gt;</w:instrText>
      </w:r>
      <w:r w:rsidR="00DC3800" w:rsidRPr="00CB2B98">
        <w:fldChar w:fldCharType="separate"/>
      </w:r>
      <w:r w:rsidR="00DC3800" w:rsidRPr="00CB2B98">
        <w:rPr>
          <w:noProof/>
        </w:rPr>
        <w:t>[</w:t>
      </w:r>
      <w:hyperlink w:anchor="_ENREF_38" w:tooltip="Fonseca, 2012 #165" w:history="1">
        <w:r w:rsidR="00D17851" w:rsidRPr="00CB2B98">
          <w:rPr>
            <w:rStyle w:val="Hyperlink"/>
            <w:u w:val="none"/>
          </w:rPr>
          <w:t>38</w:t>
        </w:r>
      </w:hyperlink>
      <w:r w:rsidR="00DC3800" w:rsidRPr="00CB2B98">
        <w:rPr>
          <w:noProof/>
        </w:rPr>
        <w:t>]</w:t>
      </w:r>
      <w:r w:rsidR="00DC3800" w:rsidRPr="00CB2B98">
        <w:fldChar w:fldCharType="end"/>
      </w:r>
      <w:r w:rsidR="00D05FC3" w:rsidRPr="00CB2B98">
        <w:t xml:space="preserve">. </w:t>
      </w:r>
      <w:r w:rsidR="00185DE0" w:rsidRPr="00CB2B98">
        <w:t>Boundary</w:t>
      </w:r>
      <w:r w:rsidR="00BA7D3D" w:rsidRPr="00CB2B98">
        <w:t xml:space="preserve"> particles are discar</w:t>
      </w:r>
      <w:r w:rsidR="0017500F" w:rsidRPr="00CB2B98">
        <w:t xml:space="preserve">ded because they are part of </w:t>
      </w:r>
      <w:r w:rsidR="00185DE0" w:rsidRPr="00CB2B98">
        <w:t>integral</w:t>
      </w:r>
      <w:r w:rsidR="0017500F" w:rsidRPr="00CB2B98">
        <w:t xml:space="preserve"> particles resulting from generating </w:t>
      </w:r>
      <w:r w:rsidR="00185DE0" w:rsidRPr="00CB2B98">
        <w:t xml:space="preserve">the </w:t>
      </w:r>
      <w:r w:rsidR="0017500F" w:rsidRPr="00CB2B98">
        <w:t>cubic subsamples</w:t>
      </w:r>
      <w:r w:rsidR="00AB78D5" w:rsidRPr="00CB2B98">
        <w:t xml:space="preserve"> in Step 1</w:t>
      </w:r>
      <w:r w:rsidR="0017500F" w:rsidRPr="00CB2B98">
        <w:t>.</w:t>
      </w:r>
      <w:r w:rsidR="005E3D34" w:rsidRPr="00CB2B98">
        <w:t xml:space="preserve"> </w:t>
      </w:r>
      <w:r w:rsidR="00AF1A25" w:rsidRPr="00CB2B98">
        <w:t>The</w:t>
      </w:r>
      <w:r w:rsidR="00E744CE" w:rsidRPr="00CB2B98">
        <w:t xml:space="preserve"> </w:t>
      </w:r>
      <w:r w:rsidR="00C75392" w:rsidRPr="00CB2B98">
        <w:t>i</w:t>
      </w:r>
      <w:r w:rsidR="005F6DFF" w:rsidRPr="00CB2B98">
        <w:t xml:space="preserve">ndividual voxel-constructed particles are </w:t>
      </w:r>
      <w:r w:rsidR="00AF1A25" w:rsidRPr="00CB2B98">
        <w:t>thus obt</w:t>
      </w:r>
      <w:r w:rsidR="00AC6722" w:rsidRPr="00CB2B98">
        <w:t>ained (S</w:t>
      </w:r>
      <w:r w:rsidR="005F6DFF" w:rsidRPr="00CB2B98">
        <w:t>tep 5</w:t>
      </w:r>
      <w:r w:rsidR="00AC6722" w:rsidRPr="00CB2B98">
        <w:t>)</w:t>
      </w:r>
      <w:r w:rsidR="005F6DFF" w:rsidRPr="00CB2B98">
        <w:t xml:space="preserve"> and then</w:t>
      </w:r>
      <w:r w:rsidR="00AC6722" w:rsidRPr="00CB2B98">
        <w:t xml:space="preserve"> the</w:t>
      </w:r>
      <w:r w:rsidR="005F6DFF" w:rsidRPr="00CB2B98">
        <w:t xml:space="preserve"> </w:t>
      </w:r>
      <w:proofErr w:type="spellStart"/>
      <w:r w:rsidR="005A4C7B" w:rsidRPr="00CB2B98">
        <w:t>Taubin</w:t>
      </w:r>
      <w:proofErr w:type="spellEnd"/>
      <w:r w:rsidR="005A4C7B" w:rsidRPr="00CB2B98">
        <w:t xml:space="preserve"> smoothing </w:t>
      </w:r>
      <w:r w:rsidR="005F6DFF" w:rsidRPr="00CB2B98">
        <w:t>a</w:t>
      </w:r>
      <w:r w:rsidR="005E3D34" w:rsidRPr="00CB2B98">
        <w:t>lgorithm</w:t>
      </w:r>
      <w:r w:rsidR="000C2AAC" w:rsidRPr="00CB2B98">
        <w:t xml:space="preserve"> </w:t>
      </w:r>
      <w:r w:rsidR="00F214F3" w:rsidRPr="00CB2B98">
        <w:fldChar w:fldCharType="begin"/>
      </w:r>
      <w:r w:rsidR="00A31CB8" w:rsidRPr="00CB2B98">
        <w:instrText xml:space="preserve"> ADDIN EN.CITE &lt;EndNote&gt;&lt;Cite&gt;&lt;Author&gt;Taubin&lt;/Author&gt;&lt;Year&gt;1995&lt;/Year&gt;&lt;RecNum&gt;85&lt;/RecNum&gt;&lt;DisplayText&gt;[56]&lt;/DisplayText&gt;&lt;record&gt;&lt;rec-number&gt;85&lt;/rec-number&gt;&lt;foreign-keys&gt;&lt;key app="EN" db-id="rvwr2vxxd9szv3efd5t5f9db0pfrrr0pfz90" timestamp="1546775200"&gt;85&lt;/key&gt;&lt;/foreign-keys&gt;&lt;ref-type name="Conference Proceedings"&gt;10&lt;/ref-type&gt;&lt;contributors&gt;&lt;authors&gt;&lt;author&gt;Taubin, Gabriel&lt;/author&gt;&lt;/authors&gt;&lt;/contributors&gt;&lt;titles&gt;&lt;title&gt;Curve and surface smoothing without shrinkage&lt;/title&gt;&lt;secondary-title&gt;Computer Vision, 1995. Proceedings., Fifth International Conference on&lt;/secondary-title&gt;&lt;/titles&gt;&lt;pages&gt;852-857&lt;/pages&gt;&lt;dates&gt;&lt;year&gt;1995&lt;/year&gt;&lt;/dates&gt;&lt;publisher&gt;IEEE&lt;/publisher&gt;&lt;isbn&gt;0818670428&lt;/isbn&gt;&lt;urls&gt;&lt;/urls&gt;&lt;/record&gt;&lt;/Cite&gt;&lt;/EndNote&gt;</w:instrText>
      </w:r>
      <w:r w:rsidR="00F214F3" w:rsidRPr="00CB2B98">
        <w:fldChar w:fldCharType="separate"/>
      </w:r>
      <w:r w:rsidR="00A31CB8" w:rsidRPr="00CB2B98">
        <w:rPr>
          <w:noProof/>
        </w:rPr>
        <w:t>[</w:t>
      </w:r>
      <w:hyperlink w:anchor="_ENREF_56" w:tooltip="Taubin, 1995 #85" w:history="1">
        <w:r w:rsidR="00D17851" w:rsidRPr="00CB2B98">
          <w:rPr>
            <w:rStyle w:val="Hyperlink"/>
            <w:u w:val="none"/>
          </w:rPr>
          <w:t>56</w:t>
        </w:r>
      </w:hyperlink>
      <w:r w:rsidR="00A31CB8" w:rsidRPr="00CB2B98">
        <w:rPr>
          <w:noProof/>
        </w:rPr>
        <w:t>]</w:t>
      </w:r>
      <w:r w:rsidR="00F214F3" w:rsidRPr="00CB2B98">
        <w:fldChar w:fldCharType="end"/>
      </w:r>
      <w:r w:rsidR="005F6DFF" w:rsidRPr="00CB2B98">
        <w:t xml:space="preserve"> </w:t>
      </w:r>
      <w:r w:rsidR="005A4C7B" w:rsidRPr="00CB2B98">
        <w:t>is</w:t>
      </w:r>
      <w:r w:rsidR="005E3D34" w:rsidRPr="00CB2B98">
        <w:t xml:space="preserve"> used to smooth </w:t>
      </w:r>
      <w:r w:rsidR="00AC6722" w:rsidRPr="00CB2B98">
        <w:t>each particle (S</w:t>
      </w:r>
      <w:r w:rsidR="005F6DFF" w:rsidRPr="00CB2B98">
        <w:t>tep 6</w:t>
      </w:r>
      <w:r w:rsidR="00AC6722" w:rsidRPr="00CB2B98">
        <w:t>)</w:t>
      </w:r>
      <w:r w:rsidR="005F6DFF" w:rsidRPr="00CB2B98">
        <w:t>.</w:t>
      </w:r>
    </w:p>
    <w:p w14:paraId="1CE1A8D4" w14:textId="6953C3EE" w:rsidR="005E29B8" w:rsidRPr="00CB2B98" w:rsidRDefault="005E29B8" w:rsidP="003042DD">
      <w:pPr>
        <w:pStyle w:val="BodyText"/>
      </w:pPr>
    </w:p>
    <w:p w14:paraId="4D907F7D" w14:textId="2D81AA5D" w:rsidR="001458F3" w:rsidRPr="00CB2B98" w:rsidRDefault="001458F3" w:rsidP="003042DD">
      <w:pPr>
        <w:pStyle w:val="BodyText"/>
      </w:pPr>
      <w:r w:rsidRPr="00CB2B98">
        <w:rPr>
          <w:noProof/>
        </w:rPr>
        <w:drawing>
          <wp:inline distT="0" distB="0" distL="0" distR="0" wp14:anchorId="62717F2F" wp14:editId="37292044">
            <wp:extent cx="5111750" cy="32016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111750" cy="3201670"/>
                    </a:xfrm>
                    <a:prstGeom prst="rect">
                      <a:avLst/>
                    </a:prstGeom>
                    <a:noFill/>
                    <a:ln>
                      <a:noFill/>
                    </a:ln>
                  </pic:spPr>
                </pic:pic>
              </a:graphicData>
            </a:graphic>
          </wp:inline>
        </w:drawing>
      </w:r>
    </w:p>
    <w:p w14:paraId="7AF6F969" w14:textId="742202E2" w:rsidR="00163E91" w:rsidRPr="00CB2B98" w:rsidRDefault="00163E91" w:rsidP="00163E91">
      <w:pPr>
        <w:pStyle w:val="BodyText"/>
        <w:jc w:val="center"/>
        <w:rPr>
          <w:noProof/>
        </w:rPr>
      </w:pPr>
      <w:r w:rsidRPr="00CB2B98">
        <w:rPr>
          <w:noProof/>
        </w:rPr>
        <w:fldChar w:fldCharType="begin"/>
      </w:r>
      <w:r w:rsidRPr="00CB2B98">
        <w:rPr>
          <w:noProof/>
        </w:rPr>
        <w:instrText xml:space="preserve"> REF _Ref534286568 \h </w:instrText>
      </w:r>
      <w:r w:rsidRPr="00CB2B98">
        <w:rPr>
          <w:noProof/>
        </w:rPr>
      </w:r>
      <w:r w:rsidRPr="00CB2B98">
        <w:rPr>
          <w:noProof/>
        </w:rPr>
        <w:fldChar w:fldCharType="separate"/>
      </w:r>
      <w:r w:rsidRPr="00CB2B98">
        <w:t xml:space="preserve">Fig. </w:t>
      </w:r>
      <w:r w:rsidRPr="00CB2B98">
        <w:rPr>
          <w:noProof/>
        </w:rPr>
        <w:t>7</w:t>
      </w:r>
      <w:r w:rsidRPr="00CB2B98">
        <w:rPr>
          <w:noProof/>
        </w:rPr>
        <w:fldChar w:fldCharType="end"/>
      </w:r>
      <w:r w:rsidRPr="00CB2B98">
        <w:rPr>
          <w:noProof/>
        </w:rPr>
        <w:t xml:space="preserve"> </w:t>
      </w:r>
      <w:r w:rsidR="001458F3" w:rsidRPr="00CB2B98">
        <w:rPr>
          <w:rStyle w:val="Hyperlink"/>
          <w:noProof/>
          <w:color w:val="auto"/>
          <w:u w:val="none"/>
        </w:rPr>
        <w:t>A framework is used to reconstruct induvial smoothing particles</w:t>
      </w:r>
      <w:r w:rsidR="001458F3" w:rsidRPr="00CB2B98">
        <w:rPr>
          <w:noProof/>
        </w:rPr>
        <w:t xml:space="preserve"> </w:t>
      </w:r>
    </w:p>
    <w:p w14:paraId="28C61EBE" w14:textId="4519F7AC" w:rsidR="0090616A" w:rsidRPr="00CB2B98" w:rsidRDefault="0090616A" w:rsidP="00163E91">
      <w:pPr>
        <w:pStyle w:val="BodyText"/>
        <w:jc w:val="center"/>
        <w:rPr>
          <w:noProof/>
        </w:rPr>
      </w:pPr>
    </w:p>
    <w:p w14:paraId="103F6CB6" w14:textId="472FB266" w:rsidR="0090616A" w:rsidRPr="00CB2B98" w:rsidRDefault="0090616A" w:rsidP="00163E91">
      <w:pPr>
        <w:pStyle w:val="BodyText"/>
        <w:jc w:val="center"/>
        <w:rPr>
          <w:noProof/>
        </w:rPr>
      </w:pPr>
    </w:p>
    <w:p w14:paraId="0BDBD870" w14:textId="77777777" w:rsidR="0090616A" w:rsidRPr="00CB2B98" w:rsidRDefault="0090616A" w:rsidP="00163E91">
      <w:pPr>
        <w:pStyle w:val="BodyText"/>
        <w:jc w:val="center"/>
      </w:pPr>
    </w:p>
    <w:p w14:paraId="083DCF73" w14:textId="05B6A7F9" w:rsidR="008B520D" w:rsidRPr="00CB2B98" w:rsidRDefault="008B520D" w:rsidP="00FF1EEF">
      <w:pPr>
        <w:pStyle w:val="Heading2"/>
      </w:pPr>
      <w:r w:rsidRPr="00CB2B98">
        <w:t>Smoothing method</w:t>
      </w:r>
    </w:p>
    <w:p w14:paraId="16282584" w14:textId="28E9FE63" w:rsidR="00311589" w:rsidRPr="00CB2B98" w:rsidRDefault="004210ED" w:rsidP="00101A03">
      <w:pPr>
        <w:pStyle w:val="BodyText"/>
      </w:pPr>
      <w:r w:rsidRPr="00CB2B98">
        <w:t>In Step 6</w:t>
      </w:r>
      <w:r w:rsidR="008909E5" w:rsidRPr="00CB2B98">
        <w:t xml:space="preserve"> </w:t>
      </w:r>
      <w:r w:rsidRPr="00CB2B98">
        <w:t xml:space="preserve">of the </w:t>
      </w:r>
      <w:proofErr w:type="gramStart"/>
      <w:r w:rsidRPr="00CB2B98">
        <w:t xml:space="preserve">aforementioned </w:t>
      </w:r>
      <w:r w:rsidRPr="00CB2B98">
        <w:rPr>
          <w:rFonts w:hint="eastAsia"/>
        </w:rPr>
        <w:t>fram</w:t>
      </w:r>
      <w:r w:rsidRPr="00CB2B98">
        <w:t>ework</w:t>
      </w:r>
      <w:proofErr w:type="gramEnd"/>
      <w:r w:rsidRPr="00CB2B98">
        <w:t>, a</w:t>
      </w:r>
      <w:r w:rsidR="00217D54" w:rsidRPr="00CB2B98">
        <w:t xml:space="preserve"> smoothing algorithm is required to polish </w:t>
      </w:r>
      <w:r w:rsidR="00786C29" w:rsidRPr="00CB2B98">
        <w:t>the saw-tooth surface</w:t>
      </w:r>
      <w:r w:rsidR="00217D54" w:rsidRPr="00CB2B98">
        <w:t xml:space="preserve"> of voxel</w:t>
      </w:r>
      <w:r w:rsidR="001072C9" w:rsidRPr="00CB2B98">
        <w:t>ated</w:t>
      </w:r>
      <w:r w:rsidR="00217D54" w:rsidRPr="00CB2B98">
        <w:t xml:space="preserve"> particles</w:t>
      </w:r>
      <w:r w:rsidR="00786C29" w:rsidRPr="00CB2B98">
        <w:t xml:space="preserve"> and preserve the general particle morphology.</w:t>
      </w:r>
      <w:r w:rsidR="00217D54" w:rsidRPr="00CB2B98">
        <w:t xml:space="preserve"> Common </w:t>
      </w:r>
      <w:r w:rsidR="00C15DC4" w:rsidRPr="00CB2B98">
        <w:t xml:space="preserve">iterative mesh </w:t>
      </w:r>
      <w:r w:rsidR="00217D54" w:rsidRPr="00CB2B98">
        <w:t xml:space="preserve">smoothing algorithms utilise </w:t>
      </w:r>
      <w:r w:rsidR="00D320C0" w:rsidRPr="00CB2B98">
        <w:t xml:space="preserve">“processing mesh </w:t>
      </w:r>
      <w:proofErr w:type="spellStart"/>
      <w:r w:rsidR="00D320C0" w:rsidRPr="00CB2B98">
        <w:t>normals</w:t>
      </w:r>
      <w:proofErr w:type="spellEnd"/>
      <w:r w:rsidR="00D320C0" w:rsidRPr="00CB2B98">
        <w:t xml:space="preserve">” scheme </w:t>
      </w:r>
      <w:r w:rsidR="00F214F3" w:rsidRPr="00CB2B98">
        <w:fldChar w:fldCharType="begin">
          <w:fldData xml:space="preserve">PEVuZE5vdGU+PENpdGU+PEF1dGhvcj5CZWx5YWV2PC9BdXRob3I+PFllYXI+MjAwMDwvWWVhcj48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</w:fldData>
        </w:fldChar>
      </w:r>
      <w:r w:rsidR="00C13A59" w:rsidRPr="00CB2B98">
        <w:instrText xml:space="preserve"> ADDIN EN.CITE </w:instrText>
      </w:r>
      <w:r w:rsidR="00C13A59" w:rsidRPr="00CB2B98">
        <w:fldChar w:fldCharType="begin">
          <w:fldData xml:space="preserve">PEVuZE5vdGU+PENpdGU+PEF1dGhvcj5CZWx5YWV2PC9BdXRob3I+PFllYXI+MjAwMDwvWWVhcj48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</w:fldData>
        </w:fldChar>
      </w:r>
      <w:r w:rsidR="00C13A59" w:rsidRPr="00CB2B98">
        <w:instrText xml:space="preserve"> ADDIN EN.CITE.DATA </w:instrText>
      </w:r>
      <w:r w:rsidR="00C13A59" w:rsidRPr="00CB2B98">
        <w:fldChar w:fldCharType="end"/>
      </w:r>
      <w:r w:rsidR="00F214F3" w:rsidRPr="00CB2B98">
        <w:fldChar w:fldCharType="separate"/>
      </w:r>
      <w:r w:rsidR="00A31CB8" w:rsidRPr="00CB2B98">
        <w:rPr>
          <w:noProof/>
        </w:rPr>
        <w:t>[</w:t>
      </w:r>
      <w:hyperlink w:anchor="_ENREF_57" w:tooltip="Belyaev, 2000 #81" w:history="1">
        <w:r w:rsidR="00D17851" w:rsidRPr="00CB2B98">
          <w:rPr>
            <w:rStyle w:val="Hyperlink"/>
            <w:u w:val="none"/>
          </w:rPr>
          <w:t>57-59</w:t>
        </w:r>
      </w:hyperlink>
      <w:r w:rsidR="00A31CB8" w:rsidRPr="00CB2B98">
        <w:rPr>
          <w:noProof/>
        </w:rPr>
        <w:t>]</w:t>
      </w:r>
      <w:r w:rsidR="00F214F3" w:rsidRPr="00CB2B98">
        <w:fldChar w:fldCharType="end"/>
      </w:r>
      <w:r w:rsidR="000C2AAC" w:rsidRPr="00CB2B98">
        <w:t xml:space="preserve">. </w:t>
      </w:r>
      <w:r w:rsidR="005E2996" w:rsidRPr="00CB2B98">
        <w:t>Most traditional smoothing algorithms</w:t>
      </w:r>
      <w:r w:rsidR="00844591" w:rsidRPr="00CB2B98">
        <w:t>,</w:t>
      </w:r>
      <w:r w:rsidR="005E2996" w:rsidRPr="00CB2B98">
        <w:t xml:space="preserve"> including Gaussian </w:t>
      </w:r>
      <w:r w:rsidR="00994F8A" w:rsidRPr="00CB2B98">
        <w:t>smooth and</w:t>
      </w:r>
      <w:r w:rsidR="005E2996" w:rsidRPr="00CB2B98">
        <w:t xml:space="preserve"> Laplacian </w:t>
      </w:r>
      <w:r w:rsidR="00994F8A" w:rsidRPr="00CB2B98">
        <w:t>smooth</w:t>
      </w:r>
      <w:r w:rsidR="00844591" w:rsidRPr="00CB2B98">
        <w:t>,</w:t>
      </w:r>
      <w:r w:rsidR="00994F8A" w:rsidRPr="00CB2B98">
        <w:t xml:space="preserve"> </w:t>
      </w:r>
      <w:r w:rsidR="00101A03" w:rsidRPr="00CB2B98">
        <w:t xml:space="preserve">have a general shrinkage problem which means a particle may </w:t>
      </w:r>
      <w:r w:rsidR="00101A03" w:rsidRPr="00CB2B98">
        <w:rPr>
          <w:noProof/>
        </w:rPr>
        <w:t>collapse</w:t>
      </w:r>
      <w:r w:rsidR="00101A03" w:rsidRPr="00CB2B98">
        <w:t xml:space="preserve"> to a point when </w:t>
      </w:r>
      <w:r w:rsidR="00101A03" w:rsidRPr="00CB2B98">
        <w:rPr>
          <w:noProof/>
        </w:rPr>
        <w:t>smoothing</w:t>
      </w:r>
      <w:r w:rsidR="00101A03" w:rsidRPr="00CB2B98">
        <w:t xml:space="preserve"> is implemented for </w:t>
      </w:r>
      <w:proofErr w:type="gramStart"/>
      <w:r w:rsidR="00101A03" w:rsidRPr="00CB2B98">
        <w:t>a large number of</w:t>
      </w:r>
      <w:proofErr w:type="gramEnd"/>
      <w:r w:rsidR="00101A03" w:rsidRPr="00CB2B98">
        <w:t xml:space="preserve"> iterations. Alternatively, </w:t>
      </w:r>
      <w:r w:rsidR="00876996" w:rsidRPr="00CB2B98">
        <w:t xml:space="preserve">the </w:t>
      </w:r>
      <w:bookmarkStart w:id="62" w:name="OLE_LINK66"/>
      <w:proofErr w:type="spellStart"/>
      <w:r w:rsidR="006010C2" w:rsidRPr="00CB2B98">
        <w:t>Taubin</w:t>
      </w:r>
      <w:proofErr w:type="spellEnd"/>
      <w:r w:rsidR="006010C2" w:rsidRPr="00CB2B98">
        <w:t xml:space="preserve"> </w:t>
      </w:r>
      <m:oMath>
        <m:r>
          <m:rPr>
            <m:sty m:val="p"/>
          </m:rPr>
          <w:rPr>
            <w:rFonts w:ascii="Cambria Math" w:hAnsi="Cambria Math"/>
          </w:rPr>
          <m:t>λ</m:t>
        </m:r>
      </m:oMath>
      <w:r w:rsidR="006010C2" w:rsidRPr="00CB2B98">
        <w:t>/</w:t>
      </w:r>
      <m:oMath>
        <m:r>
          <m:rPr>
            <m:sty m:val="p"/>
          </m:rPr>
          <w:rPr>
            <w:rFonts w:ascii="Cambria Math" w:hAnsi="Cambria Math"/>
          </w:rPr>
          <m:t>μ</m:t>
        </m:r>
      </m:oMath>
      <w:r w:rsidR="00B14569" w:rsidRPr="00CB2B98">
        <w:t xml:space="preserve"> method</w:t>
      </w:r>
      <w:r w:rsidR="006010C2" w:rsidRPr="00CB2B98">
        <w:t xml:space="preserve"> </w:t>
      </w:r>
      <w:r w:rsidR="00F214F3" w:rsidRPr="00CB2B98">
        <w:fldChar w:fldCharType="begin"/>
      </w:r>
      <w:r w:rsidR="00A31CB8" w:rsidRPr="00CB2B98">
        <w:instrText xml:space="preserve"> ADDIN EN.CITE &lt;EndNote&gt;&lt;Cite&gt;&lt;Author&gt;Taubin&lt;/Author&gt;&lt;Year&gt;1995&lt;/Year&gt;&lt;RecNum&gt;85&lt;/RecNum&gt;&lt;DisplayText&gt;[56]&lt;/DisplayText&gt;&lt;record&gt;&lt;rec-number&gt;85&lt;/rec-number&gt;&lt;foreign-keys&gt;&lt;key app="EN" db-id="rvwr2vxxd9szv3efd5t5f9db0pfrrr0pfz90" timestamp="1546775200"&gt;85&lt;/key&gt;&lt;/foreign-keys&gt;&lt;ref-type name="Conference Proceedings"&gt;10&lt;/ref-type&gt;&lt;contributors&gt;&lt;authors&gt;&lt;author&gt;Taubin, Gabriel&lt;/author&gt;&lt;/authors&gt;&lt;/contributors&gt;&lt;titles&gt;&lt;title&gt;Curve and surface smoothing without shrinkage&lt;/title&gt;&lt;secondary-title&gt;Computer Vision, 1995. Proceedings., Fifth International Conference on&lt;/secondary-title&gt;&lt;/titles&gt;&lt;pages&gt;852-857&lt;/pages&gt;&lt;dates&gt;&lt;year&gt;1995&lt;/year&gt;&lt;/dates&gt;&lt;publisher&gt;IEEE&lt;/publisher&gt;&lt;isbn&gt;0818670428&lt;/isbn&gt;&lt;urls&gt;&lt;/urls&gt;&lt;/record&gt;&lt;/Cite&gt;&lt;/EndNote&gt;</w:instrText>
      </w:r>
      <w:r w:rsidR="00F214F3" w:rsidRPr="00CB2B98">
        <w:fldChar w:fldCharType="separate"/>
      </w:r>
      <w:r w:rsidR="00A31CB8" w:rsidRPr="00CB2B98">
        <w:rPr>
          <w:noProof/>
        </w:rPr>
        <w:t>[</w:t>
      </w:r>
      <w:hyperlink w:anchor="_ENREF_56" w:tooltip="Taubin, 1995 #85" w:history="1">
        <w:r w:rsidR="00D17851" w:rsidRPr="00CB2B98">
          <w:rPr>
            <w:rStyle w:val="Hyperlink"/>
            <w:u w:val="none"/>
          </w:rPr>
          <w:t>56</w:t>
        </w:r>
      </w:hyperlink>
      <w:r w:rsidR="00A31CB8" w:rsidRPr="00CB2B98">
        <w:rPr>
          <w:noProof/>
        </w:rPr>
        <w:t>]</w:t>
      </w:r>
      <w:r w:rsidR="00F214F3" w:rsidRPr="00CB2B98">
        <w:fldChar w:fldCharType="end"/>
      </w:r>
      <w:r w:rsidR="00BE08B6" w:rsidRPr="00CB2B98">
        <w:t xml:space="preserve"> </w:t>
      </w:r>
      <w:r w:rsidR="00271B87" w:rsidRPr="00CB2B98">
        <w:t>consists of two Gaussian smooth</w:t>
      </w:r>
      <w:r w:rsidR="00101A03" w:rsidRPr="00CB2B98">
        <w:t>ing</w:t>
      </w:r>
      <w:r w:rsidR="00E86EAC" w:rsidRPr="00CB2B98">
        <w:t xml:space="preserve"> algorithms</w:t>
      </w:r>
      <w:r w:rsidR="00271B87" w:rsidRPr="00CB2B98">
        <w:t xml:space="preserve"> </w:t>
      </w:r>
      <w:r w:rsidR="00035D35" w:rsidRPr="00CB2B98">
        <w:t xml:space="preserve">in each </w:t>
      </w:r>
      <w:r w:rsidR="008B7013" w:rsidRPr="00CB2B98">
        <w:t>step</w:t>
      </w:r>
      <w:bookmarkEnd w:id="62"/>
      <w:r w:rsidR="004414AA" w:rsidRPr="00CB2B98">
        <w:t>:</w:t>
      </w:r>
      <w:r w:rsidR="00B14569" w:rsidRPr="00CB2B98">
        <w:t xml:space="preserve"> </w:t>
      </w:r>
      <m:oMath>
        <m:r>
          <m:rPr>
            <m:sty m:val="p"/>
          </m:rPr>
          <w:rPr>
            <w:rFonts w:ascii="Cambria Math" w:hAnsi="Cambria Math"/>
          </w:rPr>
          <m:t>λ</m:t>
        </m:r>
      </m:oMath>
      <w:r w:rsidR="00B14569" w:rsidRPr="00CB2B98">
        <w:t xml:space="preserve"> </w:t>
      </w:r>
      <w:r w:rsidR="00A7484B" w:rsidRPr="00CB2B98">
        <w:t xml:space="preserve">is positive and relates to the shrinkage </w:t>
      </w:r>
      <w:r w:rsidR="003C3AED" w:rsidRPr="00CB2B98">
        <w:t>whereas</w:t>
      </w:r>
      <w:r w:rsidR="004E0138" w:rsidRPr="00CB2B98">
        <w:t xml:space="preserve"> </w:t>
      </w:r>
      <m:oMath>
        <m:r>
          <m:rPr>
            <m:sty m:val="p"/>
          </m:rPr>
          <w:rPr>
            <w:rFonts w:ascii="Cambria Math" w:hAnsi="Cambria Math"/>
          </w:rPr>
          <m:t>μ</m:t>
        </m:r>
      </m:oMath>
      <w:r w:rsidR="004E0138" w:rsidRPr="00CB2B98">
        <w:t xml:space="preserve"> </w:t>
      </w:r>
      <w:r w:rsidR="00A7484B" w:rsidRPr="00CB2B98">
        <w:t xml:space="preserve">is negative and </w:t>
      </w:r>
      <w:r w:rsidR="004E0138" w:rsidRPr="00CB2B98">
        <w:t xml:space="preserve">controls the </w:t>
      </w:r>
      <w:r w:rsidR="00A005CB" w:rsidRPr="00CB2B98">
        <w:t>infatuation</w:t>
      </w:r>
      <w:r w:rsidR="0030425B" w:rsidRPr="00CB2B98">
        <w:t xml:space="preserve">. </w:t>
      </w:r>
    </w:p>
    <w:p w14:paraId="4417B89F" w14:textId="48BAE39F" w:rsidR="004B69C6" w:rsidRPr="00CB2B98" w:rsidRDefault="008415B7" w:rsidP="00011DD4">
      <w:pPr>
        <w:spacing w:line="360" w:lineRule="auto"/>
        <w:ind w:firstLine="284"/>
        <w:rPr>
          <w:rFonts w:ascii="Times New Roman" w:hAnsi="Times New Roman" w:cs="Times New Roman"/>
        </w:rPr>
      </w:pPr>
      <w:r w:rsidRPr="00CB2B98">
        <w:rPr>
          <w:rFonts w:ascii="Times New Roman" w:hAnsi="Times New Roman" w:cs="Times New Roman"/>
        </w:rPr>
        <w:t>To</w:t>
      </w:r>
      <w:r w:rsidR="005B4A02" w:rsidRPr="00CB2B98">
        <w:rPr>
          <w:rFonts w:ascii="Times New Roman" w:hAnsi="Times New Roman" w:cs="Times New Roman"/>
        </w:rPr>
        <w:t xml:space="preserve"> identify </w:t>
      </w:r>
      <w:r w:rsidR="00A4383D" w:rsidRPr="00CB2B98">
        <w:rPr>
          <w:rFonts w:ascii="Times New Roman" w:hAnsi="Times New Roman" w:cs="Times New Roman"/>
        </w:rPr>
        <w:t>the</w:t>
      </w:r>
      <w:r w:rsidR="00DE2702" w:rsidRPr="00CB2B98">
        <w:rPr>
          <w:rFonts w:ascii="Times New Roman" w:hAnsi="Times New Roman" w:cs="Times New Roman"/>
        </w:rPr>
        <w:t xml:space="preserve"> proper range of</w:t>
      </w:r>
      <w:r w:rsidR="00A4383D" w:rsidRPr="00CB2B98">
        <w:rPr>
          <w:rFonts w:ascii="Times New Roman" w:hAnsi="Times New Roman" w:cs="Times New Roman"/>
        </w:rPr>
        <w:t xml:space="preserve"> values of</w:t>
      </w:r>
      <w:r w:rsidR="005B4A02" w:rsidRPr="00CB2B98">
        <w:rPr>
          <w:rFonts w:ascii="Times New Roman" w:hAnsi="Times New Roman" w:cs="Times New Roman"/>
        </w:rPr>
        <w:t xml:space="preserve"> input parameters </w:t>
      </w:r>
      <w:r w:rsidR="0027080B" w:rsidRPr="00CB2B98">
        <w:rPr>
          <w:rFonts w:ascii="Times New Roman" w:hAnsi="Times New Roman" w:cs="Times New Roman"/>
        </w:rPr>
        <w:t>in</w:t>
      </w:r>
      <w:r w:rsidR="005B4A02" w:rsidRPr="00CB2B98">
        <w:rPr>
          <w:rFonts w:ascii="Times New Roman" w:hAnsi="Times New Roman" w:cs="Times New Roman"/>
        </w:rPr>
        <w:t xml:space="preserve"> </w:t>
      </w:r>
      <w:r w:rsidR="00CE527B" w:rsidRPr="00CB2B98">
        <w:rPr>
          <w:rFonts w:ascii="Times New Roman" w:hAnsi="Times New Roman" w:cs="Times New Roman"/>
        </w:rPr>
        <w:t>the</w:t>
      </w:r>
      <w:r w:rsidR="005B4A02" w:rsidRPr="00CB2B98">
        <w:rPr>
          <w:rFonts w:ascii="Times New Roman" w:hAnsi="Times New Roman" w:cs="Times New Roman"/>
        </w:rPr>
        <w:t xml:space="preserve"> </w:t>
      </w:r>
      <w:proofErr w:type="spellStart"/>
      <w:r w:rsidR="005B4A02" w:rsidRPr="00CB2B98">
        <w:rPr>
          <w:rFonts w:ascii="Times New Roman" w:hAnsi="Times New Roman" w:cs="Times New Roman"/>
        </w:rPr>
        <w:t>Taubin</w:t>
      </w:r>
      <w:proofErr w:type="spellEnd"/>
      <w:r w:rsidR="005B4A02" w:rsidRPr="00CB2B98">
        <w:rPr>
          <w:rFonts w:ascii="Times New Roman" w:hAnsi="Times New Roman" w:cs="Times New Roman"/>
        </w:rPr>
        <w:t xml:space="preserve"> </w:t>
      </w:r>
      <w:r w:rsidR="00CF4E38" w:rsidRPr="00CB2B98">
        <w:rPr>
          <w:rFonts w:ascii="Times New Roman" w:hAnsi="Times New Roman" w:cs="Times New Roman"/>
        </w:rPr>
        <w:t xml:space="preserve">method </w:t>
      </w:r>
      <w:r w:rsidR="00505B49" w:rsidRPr="00CB2B98">
        <w:rPr>
          <w:rFonts w:ascii="Times New Roman" w:hAnsi="Times New Roman" w:cs="Times New Roman"/>
        </w:rPr>
        <w:t xml:space="preserve">for our </w:t>
      </w:r>
      <w:r w:rsidR="0027080B" w:rsidRPr="00CB2B98">
        <w:rPr>
          <w:rFonts w:ascii="Times New Roman" w:hAnsi="Times New Roman" w:cs="Times New Roman"/>
        </w:rPr>
        <w:t>samples,</w:t>
      </w:r>
      <w:r w:rsidR="002A3007" w:rsidRPr="00CB2B98">
        <w:rPr>
          <w:rFonts w:ascii="Times New Roman" w:hAnsi="Times New Roman" w:cs="Times New Roman"/>
        </w:rPr>
        <w:t xml:space="preserve"> </w:t>
      </w:r>
      <w:r w:rsidR="004C006E" w:rsidRPr="00CB2B98">
        <w:rPr>
          <w:rFonts w:ascii="Times New Roman" w:hAnsi="Times New Roman" w:cs="Times New Roman"/>
        </w:rPr>
        <w:t xml:space="preserve">synthetic </w:t>
      </w:r>
      <w:r w:rsidR="006C1F4B" w:rsidRPr="00CB2B98">
        <w:rPr>
          <w:rFonts w:ascii="Times New Roman" w:hAnsi="Times New Roman" w:cs="Times New Roman"/>
        </w:rPr>
        <w:t>p</w:t>
      </w:r>
      <w:r w:rsidR="0090292C" w:rsidRPr="00CB2B98">
        <w:rPr>
          <w:rFonts w:ascii="Times New Roman" w:hAnsi="Times New Roman" w:cs="Times New Roman"/>
        </w:rPr>
        <w:t>ixelated</w:t>
      </w:r>
      <w:r w:rsidR="0040092C" w:rsidRPr="00CB2B98">
        <w:rPr>
          <w:rFonts w:ascii="Times New Roman" w:hAnsi="Times New Roman" w:cs="Times New Roman"/>
        </w:rPr>
        <w:t xml:space="preserve"> i</w:t>
      </w:r>
      <w:r w:rsidR="001F6C84" w:rsidRPr="00CB2B98">
        <w:rPr>
          <w:rFonts w:ascii="Times New Roman" w:hAnsi="Times New Roman" w:cs="Times New Roman"/>
        </w:rPr>
        <w:t>mage stacks of a</w:t>
      </w:r>
      <w:r w:rsidR="00436065" w:rsidRPr="00CB2B98">
        <w:rPr>
          <w:rFonts w:ascii="Times New Roman" w:hAnsi="Times New Roman" w:cs="Times New Roman"/>
        </w:rPr>
        <w:t xml:space="preserve"> sphere and </w:t>
      </w:r>
      <w:r w:rsidR="001F6C84" w:rsidRPr="00CB2B98">
        <w:rPr>
          <w:rFonts w:ascii="Times New Roman" w:hAnsi="Times New Roman" w:cs="Times New Roman"/>
          <w:noProof/>
        </w:rPr>
        <w:t>a</w:t>
      </w:r>
      <w:r w:rsidR="005318B6" w:rsidRPr="00CB2B98">
        <w:rPr>
          <w:rFonts w:ascii="Times New Roman" w:hAnsi="Times New Roman" w:cs="Times New Roman"/>
          <w:noProof/>
        </w:rPr>
        <w:t>n</w:t>
      </w:r>
      <w:r w:rsidR="001F6C84" w:rsidRPr="00CB2B98">
        <w:rPr>
          <w:rFonts w:ascii="Times New Roman" w:hAnsi="Times New Roman" w:cs="Times New Roman"/>
          <w:noProof/>
        </w:rPr>
        <w:t xml:space="preserve"> </w:t>
      </w:r>
      <w:r w:rsidR="00436065" w:rsidRPr="00CB2B98">
        <w:rPr>
          <w:rFonts w:ascii="Times New Roman" w:hAnsi="Times New Roman" w:cs="Times New Roman"/>
          <w:noProof/>
        </w:rPr>
        <w:t>ellipsoid</w:t>
      </w:r>
      <w:r w:rsidR="00436065" w:rsidRPr="00CB2B98">
        <w:rPr>
          <w:rFonts w:ascii="Times New Roman" w:hAnsi="Times New Roman" w:cs="Times New Roman"/>
        </w:rPr>
        <w:t xml:space="preserve"> </w:t>
      </w:r>
      <w:r w:rsidR="001F6C84" w:rsidRPr="00CB2B98">
        <w:rPr>
          <w:rFonts w:ascii="Times New Roman" w:hAnsi="Times New Roman" w:cs="Times New Roman"/>
        </w:rPr>
        <w:t>are</w:t>
      </w:r>
      <w:r w:rsidR="00F95B96" w:rsidRPr="00CB2B98">
        <w:rPr>
          <w:rFonts w:ascii="Times New Roman" w:hAnsi="Times New Roman" w:cs="Times New Roman"/>
        </w:rPr>
        <w:t xml:space="preserve"> generated using</w:t>
      </w:r>
      <w:r w:rsidR="004C006E" w:rsidRPr="00CB2B98">
        <w:rPr>
          <w:rFonts w:ascii="Times New Roman" w:hAnsi="Times New Roman" w:cs="Times New Roman"/>
        </w:rPr>
        <w:t xml:space="preserve"> the image analysis software</w:t>
      </w:r>
      <w:r w:rsidR="00F95B96" w:rsidRPr="00CB2B98">
        <w:rPr>
          <w:rFonts w:ascii="Times New Roman" w:hAnsi="Times New Roman" w:cs="Times New Roman"/>
        </w:rPr>
        <w:t xml:space="preserve"> </w:t>
      </w:r>
      <w:r w:rsidR="00676257" w:rsidRPr="00CB2B98">
        <w:rPr>
          <w:rFonts w:ascii="Times New Roman" w:hAnsi="Times New Roman" w:cs="Times New Roman"/>
        </w:rPr>
        <w:t>Fiji</w:t>
      </w:r>
      <w:r w:rsidR="00A94CDA" w:rsidRPr="00CB2B98">
        <w:rPr>
          <w:rFonts w:ascii="Times New Roman" w:hAnsi="Times New Roman" w:cs="Times New Roman"/>
        </w:rPr>
        <w:t xml:space="preserve"> </w:t>
      </w:r>
      <w:r w:rsidR="00330971" w:rsidRPr="00CB2B98">
        <w:fldChar w:fldCharType="begin"/>
      </w:r>
      <w:r w:rsidR="00C13A59" w:rsidRPr="00CB2B98">
        <w:instrText xml:space="preserve"> ADDIN EN.CITE &lt;EndNote&gt;&lt;Cite&gt;&lt;Author&gt;Schindelin&lt;/Author&gt;&lt;Year&gt;2012&lt;/Year&gt;&lt;RecNum&gt;95&lt;/RecNum&gt;&lt;DisplayText&gt;[43]&lt;/DisplayText&gt;&lt;record&gt;&lt;rec-number&gt;95&lt;/rec-number&gt;&lt;foreign-keys&gt;&lt;key app="EN" db-id="rvwr2vxxd9szv3efd5t5f9db0pfrrr0pfz90" timestamp="1546816715"&gt;95&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ages&gt;676&lt;/pages&gt;&lt;volume&gt;9&lt;/volume&gt;&lt;number&gt;7&lt;/number&gt;&lt;dates&gt;&lt;year&gt;2012&lt;/year&gt;&lt;/dates&gt;&lt;isbn&gt;1548-7105&lt;/isbn&gt;&lt;urls&gt;&lt;/urls&gt;&lt;/record&gt;&lt;/Cite&gt;&lt;/EndNote&gt;</w:instrText>
      </w:r>
      <w:r w:rsidR="00330971" w:rsidRPr="00CB2B98">
        <w:fldChar w:fldCharType="separate"/>
      </w:r>
      <w:r w:rsidR="00A31CB8" w:rsidRPr="00CB2B98">
        <w:rPr>
          <w:noProof/>
        </w:rPr>
        <w:t>[</w:t>
      </w:r>
      <w:hyperlink w:anchor="_ENREF_43" w:tooltip="Schindelin, 2012 #95" w:history="1">
        <w:r w:rsidR="00D17851" w:rsidRPr="00CB2B98">
          <w:rPr>
            <w:rStyle w:val="Hyperlink"/>
            <w:u w:val="none"/>
          </w:rPr>
          <w:t>43</w:t>
        </w:r>
      </w:hyperlink>
      <w:r w:rsidR="00A31CB8" w:rsidRPr="00CB2B98">
        <w:rPr>
          <w:noProof/>
        </w:rPr>
        <w:t>]</w:t>
      </w:r>
      <w:r w:rsidR="00330971" w:rsidRPr="00CB2B98">
        <w:fldChar w:fldCharType="end"/>
      </w:r>
      <w:r w:rsidR="00330971" w:rsidRPr="00CB2B98">
        <w:rPr>
          <w:rFonts w:ascii="Times New Roman" w:hAnsi="Times New Roman" w:cs="Times New Roman"/>
        </w:rPr>
        <w:t xml:space="preserve">, </w:t>
      </w:r>
      <w:r w:rsidR="00F95B96" w:rsidRPr="00CB2B98">
        <w:rPr>
          <w:rFonts w:ascii="Times New Roman" w:hAnsi="Times New Roman" w:cs="Times New Roman"/>
        </w:rPr>
        <w:t xml:space="preserve">the </w:t>
      </w:r>
      <w:r w:rsidR="001F6C84" w:rsidRPr="00CB2B98">
        <w:rPr>
          <w:rFonts w:ascii="Times New Roman" w:hAnsi="Times New Roman" w:cs="Times New Roman"/>
        </w:rPr>
        <w:t>resolutio</w:t>
      </w:r>
      <w:r w:rsidR="00F95B96" w:rsidRPr="00CB2B98">
        <w:rPr>
          <w:rFonts w:ascii="Times New Roman" w:hAnsi="Times New Roman" w:cs="Times New Roman"/>
        </w:rPr>
        <w:t xml:space="preserve">n </w:t>
      </w:r>
      <w:r w:rsidR="006A30F0" w:rsidRPr="00CB2B98">
        <w:rPr>
          <w:rFonts w:ascii="Times New Roman" w:hAnsi="Times New Roman" w:cs="Times New Roman"/>
        </w:rPr>
        <w:t xml:space="preserve">of these images </w:t>
      </w:r>
      <w:r w:rsidR="00F95B96" w:rsidRPr="00CB2B98">
        <w:rPr>
          <w:rFonts w:ascii="Times New Roman" w:hAnsi="Times New Roman" w:cs="Times New Roman"/>
        </w:rPr>
        <w:t>is</w:t>
      </w:r>
      <w:r w:rsidR="006A30F0" w:rsidRPr="00CB2B98">
        <w:rPr>
          <w:rFonts w:ascii="Times New Roman" w:hAnsi="Times New Roman" w:cs="Times New Roman"/>
        </w:rPr>
        <w:t xml:space="preserve"> set at</w:t>
      </w:r>
      <w:r w:rsidR="00F95B96" w:rsidRPr="00CB2B98">
        <w:rPr>
          <w:rFonts w:ascii="Times New Roman" w:hAnsi="Times New Roman" w:cs="Times New Roman"/>
        </w:rPr>
        <w:t xml:space="preserve"> 0.013 mm</w:t>
      </w:r>
      <w:r w:rsidR="006A30F0" w:rsidRPr="00CB2B98">
        <w:rPr>
          <w:rFonts w:ascii="Times New Roman" w:hAnsi="Times New Roman" w:cs="Times New Roman"/>
        </w:rPr>
        <w:t>,</w:t>
      </w:r>
      <w:r w:rsidR="00F95B96" w:rsidRPr="00CB2B98">
        <w:rPr>
          <w:rFonts w:ascii="Times New Roman" w:hAnsi="Times New Roman" w:cs="Times New Roman"/>
        </w:rPr>
        <w:t xml:space="preserve"> </w:t>
      </w:r>
      <w:r w:rsidR="001F6C84" w:rsidRPr="00CB2B98">
        <w:rPr>
          <w:rFonts w:ascii="Times New Roman" w:hAnsi="Times New Roman" w:cs="Times New Roman"/>
        </w:rPr>
        <w:t>which i</w:t>
      </w:r>
      <w:r w:rsidR="0048570D" w:rsidRPr="00CB2B98">
        <w:rPr>
          <w:rFonts w:ascii="Times New Roman" w:hAnsi="Times New Roman" w:cs="Times New Roman"/>
        </w:rPr>
        <w:t xml:space="preserve">s </w:t>
      </w:r>
      <w:r w:rsidR="005318B6" w:rsidRPr="00CB2B98">
        <w:rPr>
          <w:rFonts w:ascii="Times New Roman" w:hAnsi="Times New Roman" w:cs="Times New Roman"/>
        </w:rPr>
        <w:t xml:space="preserve">the </w:t>
      </w:r>
      <w:r w:rsidR="0048570D" w:rsidRPr="00CB2B98">
        <w:rPr>
          <w:rFonts w:ascii="Times New Roman" w:hAnsi="Times New Roman" w:cs="Times New Roman"/>
          <w:noProof/>
        </w:rPr>
        <w:t>same</w:t>
      </w:r>
      <w:r w:rsidR="0048570D" w:rsidRPr="00CB2B98">
        <w:rPr>
          <w:rFonts w:ascii="Times New Roman" w:hAnsi="Times New Roman" w:cs="Times New Roman"/>
        </w:rPr>
        <w:t xml:space="preserve"> as the resolution </w:t>
      </w:r>
      <w:r w:rsidR="00F95B96" w:rsidRPr="00CB2B98">
        <w:rPr>
          <w:rFonts w:ascii="Times New Roman" w:hAnsi="Times New Roman" w:cs="Times New Roman"/>
        </w:rPr>
        <w:t xml:space="preserve">used in </w:t>
      </w:r>
      <w:r w:rsidR="00B505A8" w:rsidRPr="00CB2B98">
        <w:rPr>
          <w:rFonts w:ascii="Times New Roman" w:hAnsi="Times New Roman" w:cs="Times New Roman"/>
        </w:rPr>
        <w:t xml:space="preserve">the </w:t>
      </w:r>
      <w:r w:rsidR="00F95B96" w:rsidRPr="00CB2B98">
        <w:rPr>
          <w:rFonts w:ascii="Times New Roman" w:hAnsi="Times New Roman" w:cs="Times New Roman"/>
        </w:rPr>
        <w:t>CT</w:t>
      </w:r>
      <w:r w:rsidR="002C11A4" w:rsidRPr="00CB2B98">
        <w:rPr>
          <w:rFonts w:ascii="Times New Roman" w:hAnsi="Times New Roman" w:cs="Times New Roman"/>
        </w:rPr>
        <w:t xml:space="preserve"> of t</w:t>
      </w:r>
      <w:r w:rsidR="00DB5183" w:rsidRPr="00CB2B98">
        <w:rPr>
          <w:rFonts w:ascii="Times New Roman" w:hAnsi="Times New Roman" w:cs="Times New Roman"/>
        </w:rPr>
        <w:t>he test</w:t>
      </w:r>
      <w:r w:rsidR="00B505A8" w:rsidRPr="00CB2B98">
        <w:rPr>
          <w:rFonts w:ascii="Times New Roman" w:hAnsi="Times New Roman" w:cs="Times New Roman"/>
        </w:rPr>
        <w:t>ed</w:t>
      </w:r>
      <w:r w:rsidR="00DB5183" w:rsidRPr="00CB2B98">
        <w:rPr>
          <w:rFonts w:ascii="Times New Roman" w:hAnsi="Times New Roman" w:cs="Times New Roman"/>
        </w:rPr>
        <w:t xml:space="preserve"> samples</w:t>
      </w:r>
      <w:r w:rsidR="0048570D" w:rsidRPr="00CB2B98">
        <w:rPr>
          <w:rFonts w:ascii="Times New Roman" w:hAnsi="Times New Roman" w:cs="Times New Roman"/>
        </w:rPr>
        <w:t xml:space="preserve">. </w:t>
      </w:r>
      <w:r w:rsidR="00294E69" w:rsidRPr="00CB2B98">
        <w:rPr>
          <w:rFonts w:ascii="Times New Roman" w:hAnsi="Times New Roman" w:cs="Times New Roman"/>
        </w:rPr>
        <w:t>T</w:t>
      </w:r>
      <w:r w:rsidR="00591A9F" w:rsidRPr="00CB2B98">
        <w:rPr>
          <w:rFonts w:ascii="Times New Roman" w:hAnsi="Times New Roman" w:cs="Times New Roman"/>
        </w:rPr>
        <w:t xml:space="preserve">he diameter of </w:t>
      </w:r>
      <w:r w:rsidR="005318B6" w:rsidRPr="00CB2B98">
        <w:rPr>
          <w:rFonts w:ascii="Times New Roman" w:hAnsi="Times New Roman" w:cs="Times New Roman"/>
        </w:rPr>
        <w:t xml:space="preserve">the </w:t>
      </w:r>
      <w:r w:rsidR="00591A9F" w:rsidRPr="00CB2B98">
        <w:rPr>
          <w:rFonts w:ascii="Times New Roman" w:hAnsi="Times New Roman" w:cs="Times New Roman"/>
          <w:noProof/>
        </w:rPr>
        <w:t>sphere</w:t>
      </w:r>
      <w:r w:rsidR="00591A9F" w:rsidRPr="00CB2B98">
        <w:rPr>
          <w:rFonts w:ascii="Times New Roman" w:hAnsi="Times New Roman" w:cs="Times New Roman"/>
        </w:rPr>
        <w:t xml:space="preserve"> is set as 0.6</w:t>
      </w:r>
      <w:r w:rsidR="00EC051C" w:rsidRPr="00CB2B98">
        <w:rPr>
          <w:rFonts w:ascii="Times New Roman" w:hAnsi="Times New Roman" w:cs="Times New Roman"/>
        </w:rPr>
        <w:t>5</w:t>
      </w:r>
      <w:r w:rsidR="00591A9F" w:rsidRPr="00CB2B98">
        <w:rPr>
          <w:rFonts w:ascii="Times New Roman" w:hAnsi="Times New Roman" w:cs="Times New Roman"/>
        </w:rPr>
        <w:t xml:space="preserve"> mm (50 </w:t>
      </w:r>
      <w:r w:rsidR="004C1BB6" w:rsidRPr="00CB2B98">
        <w:rPr>
          <w:rFonts w:ascii="Times New Roman" w:hAnsi="Times New Roman" w:cs="Times New Roman"/>
        </w:rPr>
        <w:t>voxels</w:t>
      </w:r>
      <w:r w:rsidR="00591A9F" w:rsidRPr="00CB2B98">
        <w:rPr>
          <w:rFonts w:ascii="Times New Roman" w:hAnsi="Times New Roman" w:cs="Times New Roman"/>
        </w:rPr>
        <w:t>)</w:t>
      </w:r>
      <w:r w:rsidR="00903624" w:rsidRPr="00CB2B98">
        <w:rPr>
          <w:rFonts w:ascii="Times New Roman" w:hAnsi="Times New Roman" w:cs="Times New Roman"/>
        </w:rPr>
        <w:t>,</w:t>
      </w:r>
      <w:r w:rsidR="00591A9F" w:rsidRPr="00CB2B98">
        <w:rPr>
          <w:rFonts w:ascii="Times New Roman" w:hAnsi="Times New Roman" w:cs="Times New Roman"/>
        </w:rPr>
        <w:t xml:space="preserve"> and the </w:t>
      </w:r>
      <w:r w:rsidR="004C1BB6" w:rsidRPr="00CB2B98">
        <w:rPr>
          <w:rFonts w:ascii="Times New Roman" w:hAnsi="Times New Roman" w:cs="Times New Roman"/>
        </w:rPr>
        <w:t>three-principal axial</w:t>
      </w:r>
      <w:r w:rsidR="00591A9F" w:rsidRPr="00CB2B98">
        <w:rPr>
          <w:rFonts w:ascii="Times New Roman" w:hAnsi="Times New Roman" w:cs="Times New Roman"/>
        </w:rPr>
        <w:t xml:space="preserve"> </w:t>
      </w:r>
      <w:r w:rsidR="004C1BB6" w:rsidRPr="00CB2B98">
        <w:rPr>
          <w:rFonts w:ascii="Times New Roman" w:hAnsi="Times New Roman" w:cs="Times New Roman"/>
        </w:rPr>
        <w:t>lengths</w:t>
      </w:r>
      <w:r w:rsidR="00591A9F" w:rsidRPr="00CB2B98">
        <w:rPr>
          <w:rFonts w:ascii="Times New Roman" w:hAnsi="Times New Roman" w:cs="Times New Roman"/>
        </w:rPr>
        <w:t xml:space="preserve"> </w:t>
      </w:r>
      <w:r w:rsidR="00903624" w:rsidRPr="00CB2B98">
        <w:rPr>
          <w:rFonts w:ascii="Times New Roman" w:hAnsi="Times New Roman" w:cs="Times New Roman"/>
        </w:rPr>
        <w:t xml:space="preserve">of the ellipsoid </w:t>
      </w:r>
      <w:r w:rsidR="00591A9F" w:rsidRPr="00CB2B98">
        <w:rPr>
          <w:rFonts w:ascii="Times New Roman" w:hAnsi="Times New Roman" w:cs="Times New Roman"/>
        </w:rPr>
        <w:t xml:space="preserve">are </w:t>
      </w:r>
      <w:r w:rsidR="00277FFB" w:rsidRPr="00CB2B98">
        <w:rPr>
          <w:rFonts w:ascii="Times New Roman" w:hAnsi="Times New Roman" w:cs="Times New Roman"/>
        </w:rPr>
        <w:t xml:space="preserve">set at </w:t>
      </w:r>
      <w:r w:rsidR="00591A9F" w:rsidRPr="00CB2B98">
        <w:rPr>
          <w:rFonts w:ascii="Times New Roman" w:hAnsi="Times New Roman" w:cs="Times New Roman"/>
        </w:rPr>
        <w:t>0.65 mm (50 voxels), 0.39 mm (30 voxels) and 0.26 mm (20 voxels).</w:t>
      </w:r>
      <w:r w:rsidR="00DA0124" w:rsidRPr="00CB2B98">
        <w:rPr>
          <w:rFonts w:ascii="Times New Roman" w:hAnsi="Times New Roman" w:cs="Times New Roman"/>
        </w:rPr>
        <w:t xml:space="preserve"> The</w:t>
      </w:r>
      <w:r w:rsidR="00277FFB" w:rsidRPr="00CB2B98">
        <w:rPr>
          <w:rFonts w:ascii="Times New Roman" w:hAnsi="Times New Roman" w:cs="Times New Roman"/>
        </w:rPr>
        <w:t xml:space="preserve"> resulting</w:t>
      </w:r>
      <w:r w:rsidR="00DA0124" w:rsidRPr="00CB2B98">
        <w:rPr>
          <w:rFonts w:ascii="Times New Roman" w:hAnsi="Times New Roman" w:cs="Times New Roman"/>
        </w:rPr>
        <w:t xml:space="preserve"> </w:t>
      </w:r>
      <w:r w:rsidR="00573F76" w:rsidRPr="00CB2B98">
        <w:rPr>
          <w:rFonts w:ascii="Times New Roman" w:hAnsi="Times New Roman" w:cs="Times New Roman"/>
        </w:rPr>
        <w:t>cross</w:t>
      </w:r>
      <w:r w:rsidR="002D0FBB" w:rsidRPr="00CB2B98">
        <w:rPr>
          <w:rFonts w:ascii="Times New Roman" w:hAnsi="Times New Roman" w:cs="Times New Roman"/>
        </w:rPr>
        <w:t>-</w:t>
      </w:r>
      <w:r w:rsidR="00573F76" w:rsidRPr="00CB2B98">
        <w:rPr>
          <w:rFonts w:ascii="Times New Roman" w:hAnsi="Times New Roman" w:cs="Times New Roman"/>
        </w:rPr>
        <w:t xml:space="preserve">section </w:t>
      </w:r>
      <w:r w:rsidR="002D0FBB" w:rsidRPr="00CB2B98">
        <w:rPr>
          <w:rFonts w:ascii="Times New Roman" w:hAnsi="Times New Roman" w:cs="Times New Roman"/>
        </w:rPr>
        <w:t xml:space="preserve">images </w:t>
      </w:r>
      <w:r w:rsidR="00573F76" w:rsidRPr="00CB2B98">
        <w:rPr>
          <w:rFonts w:ascii="Times New Roman" w:hAnsi="Times New Roman" w:cs="Times New Roman"/>
        </w:rPr>
        <w:t xml:space="preserve">and 3D </w:t>
      </w:r>
      <w:r w:rsidR="002D0FBB" w:rsidRPr="00CB2B98">
        <w:rPr>
          <w:rFonts w:ascii="Times New Roman" w:hAnsi="Times New Roman" w:cs="Times New Roman"/>
        </w:rPr>
        <w:t>voxelated particles</w:t>
      </w:r>
      <w:r w:rsidR="00573F76" w:rsidRPr="00CB2B98">
        <w:rPr>
          <w:rFonts w:ascii="Times New Roman" w:hAnsi="Times New Roman" w:cs="Times New Roman"/>
        </w:rPr>
        <w:t xml:space="preserve"> </w:t>
      </w:r>
      <w:r w:rsidR="0059465C" w:rsidRPr="00CB2B98">
        <w:rPr>
          <w:rFonts w:ascii="Times New Roman" w:hAnsi="Times New Roman" w:cs="Times New Roman"/>
        </w:rPr>
        <w:t xml:space="preserve">are shown in </w:t>
      </w:r>
      <w:r w:rsidR="002D0FBB" w:rsidRPr="00CB2B98">
        <w:rPr>
          <w:rFonts w:ascii="Times New Roman" w:hAnsi="Times New Roman" w:cs="Times New Roman"/>
        </w:rPr>
        <w:fldChar w:fldCharType="begin"/>
      </w:r>
      <w:r w:rsidR="002D0FBB" w:rsidRPr="00CB2B98">
        <w:rPr>
          <w:rFonts w:ascii="Times New Roman" w:hAnsi="Times New Roman" w:cs="Times New Roman"/>
        </w:rPr>
        <w:instrText xml:space="preserve"> REF _Ref534577615 \h </w:instrText>
      </w:r>
      <w:r w:rsidR="00FE7B48" w:rsidRPr="00CB2B98">
        <w:rPr>
          <w:rFonts w:ascii="Times New Roman" w:hAnsi="Times New Roman" w:cs="Times New Roman"/>
        </w:rPr>
        <w:instrText xml:space="preserve"> \* MERGEFORMAT </w:instrText>
      </w:r>
      <w:r w:rsidR="002D0FBB" w:rsidRPr="00CB2B98">
        <w:rPr>
          <w:rFonts w:ascii="Times New Roman" w:hAnsi="Times New Roman" w:cs="Times New Roman"/>
        </w:rPr>
      </w:r>
      <w:r w:rsidR="002D0FBB" w:rsidRPr="00CB2B98">
        <w:rPr>
          <w:rFonts w:ascii="Times New Roman" w:hAnsi="Times New Roman" w:cs="Times New Roman"/>
        </w:rPr>
        <w:fldChar w:fldCharType="separate"/>
      </w:r>
      <w:r w:rsidR="009F4D90" w:rsidRPr="00CB2B98">
        <w:rPr>
          <w:rFonts w:ascii="Times New Roman" w:hAnsi="Times New Roman" w:cs="Times New Roman"/>
        </w:rPr>
        <w:t xml:space="preserve">Fig. </w:t>
      </w:r>
      <w:r w:rsidR="009F4D90" w:rsidRPr="00CB2B98">
        <w:rPr>
          <w:rFonts w:ascii="Times New Roman" w:hAnsi="Times New Roman" w:cs="Times New Roman"/>
          <w:noProof/>
        </w:rPr>
        <w:t>8</w:t>
      </w:r>
      <w:r w:rsidR="002D0FBB" w:rsidRPr="00CB2B98">
        <w:rPr>
          <w:rFonts w:ascii="Times New Roman" w:hAnsi="Times New Roman" w:cs="Times New Roman"/>
        </w:rPr>
        <w:fldChar w:fldCharType="end"/>
      </w:r>
      <w:r w:rsidR="00573F76" w:rsidRPr="00CB2B98">
        <w:rPr>
          <w:rFonts w:ascii="Times New Roman" w:hAnsi="Times New Roman" w:cs="Times New Roman"/>
        </w:rPr>
        <w:t xml:space="preserve">. </w:t>
      </w:r>
    </w:p>
    <w:p w14:paraId="44BB3276" w14:textId="77777777" w:rsidR="001E4CB9" w:rsidRPr="00CB2B98" w:rsidRDefault="001E4CB9" w:rsidP="00011DD4">
      <w:pPr>
        <w:spacing w:line="360" w:lineRule="auto"/>
        <w:ind w:firstLine="284"/>
        <w:rPr>
          <w:rFonts w:ascii="Times New Roman" w:hAnsi="Times New Roman" w:cs="Times New Roman"/>
        </w:rPr>
      </w:pPr>
    </w:p>
    <w:p w14:paraId="6AFD292F" w14:textId="29AAA0ED" w:rsidR="00C97F94" w:rsidRPr="00CB2B98" w:rsidRDefault="001E4CB9" w:rsidP="00C97F94">
      <w:r w:rsidRPr="00CB2B98">
        <w:rPr>
          <w:noProof/>
        </w:rPr>
        <w:drawing>
          <wp:inline distT="0" distB="0" distL="0" distR="0" wp14:anchorId="11EC6C68" wp14:editId="3607901F">
            <wp:extent cx="5111750" cy="310007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111750" cy="3100070"/>
                    </a:xfrm>
                    <a:prstGeom prst="rect">
                      <a:avLst/>
                    </a:prstGeom>
                    <a:noFill/>
                    <a:ln>
                      <a:noFill/>
                    </a:ln>
                  </pic:spPr>
                </pic:pic>
              </a:graphicData>
            </a:graphic>
          </wp:inline>
        </w:drawing>
      </w:r>
    </w:p>
    <w:p w14:paraId="42EDA328" w14:textId="676EC2F0" w:rsidR="00163E91" w:rsidRPr="00CB2B98" w:rsidRDefault="00163E91" w:rsidP="001E4CB9">
      <w:pPr>
        <w:pStyle w:val="BodyText"/>
        <w:jc w:val="left"/>
      </w:pPr>
      <w:r w:rsidRPr="00CB2B98">
        <w:rPr>
          <w:noProof/>
        </w:rPr>
        <w:fldChar w:fldCharType="begin"/>
      </w:r>
      <w:r w:rsidRPr="00CB2B98">
        <w:rPr>
          <w:noProof/>
        </w:rPr>
        <w:instrText xml:space="preserve"> REF _Ref6129530 \h </w:instrText>
      </w:r>
      <w:r w:rsidRPr="00CB2B98">
        <w:rPr>
          <w:noProof/>
        </w:rPr>
      </w:r>
      <w:r w:rsidRPr="00CB2B98">
        <w:rPr>
          <w:noProof/>
        </w:rPr>
        <w:fldChar w:fldCharType="separate"/>
      </w:r>
      <w:r w:rsidRPr="00CB2B98">
        <w:t xml:space="preserve">Fig. </w:t>
      </w:r>
      <w:r w:rsidRPr="00CB2B98">
        <w:rPr>
          <w:noProof/>
        </w:rPr>
        <w:t>8</w:t>
      </w:r>
      <w:r w:rsidRPr="00CB2B98">
        <w:rPr>
          <w:noProof/>
        </w:rPr>
        <w:fldChar w:fldCharType="end"/>
      </w:r>
      <w:r w:rsidRPr="00CB2B98">
        <w:rPr>
          <w:noProof/>
        </w:rPr>
        <w:t xml:space="preserve"> </w:t>
      </w:r>
      <w:r w:rsidR="001E4CB9" w:rsidRPr="00CB2B98">
        <w:rPr>
          <w:rStyle w:val="Hyperlink"/>
          <w:noProof/>
          <w:color w:val="auto"/>
          <w:u w:val="none"/>
        </w:rPr>
        <w:t xml:space="preserve">Voxelated sphere and ellipsoid are constructed from images stacks generated from Fiji: (a) 2D image slice of a sphere, (b) and the resulting voxelated sphere; (c) 2D image slice </w:t>
      </w:r>
      <w:r w:rsidR="001E4CB9" w:rsidRPr="00CB2B98">
        <w:rPr>
          <w:rStyle w:val="Hyperlink"/>
          <w:noProof/>
          <w:color w:val="auto"/>
          <w:u w:val="none"/>
        </w:rPr>
        <w:lastRenderedPageBreak/>
        <w:t>of an ellipsoid and (d) the resulting voxelated ellipsoid. The resolution of images is 0.013 mm, same as the resolution of CT scanned images later used int his work</w:t>
      </w:r>
    </w:p>
    <w:p w14:paraId="33D3FCF4" w14:textId="77777777" w:rsidR="00713208" w:rsidRPr="00CB2B98" w:rsidRDefault="00713208" w:rsidP="00BB3292">
      <w:pPr>
        <w:pStyle w:val="BodyText"/>
      </w:pPr>
    </w:p>
    <w:p w14:paraId="0E3AB406" w14:textId="1C27B0BE" w:rsidR="00503608" w:rsidRPr="00CB2B98" w:rsidRDefault="00346356" w:rsidP="00BB3292">
      <w:pPr>
        <w:pStyle w:val="BodyText"/>
      </w:pPr>
      <w:r w:rsidRPr="00CB2B98">
        <w:t>T</w:t>
      </w:r>
      <w:r w:rsidR="00B21036" w:rsidRPr="00CB2B98">
        <w:t xml:space="preserve">he </w:t>
      </w:r>
      <w:proofErr w:type="spellStart"/>
      <w:r w:rsidR="00F47FB7" w:rsidRPr="00CB2B98">
        <w:t>Taubin</w:t>
      </w:r>
      <w:proofErr w:type="spellEnd"/>
      <w:r w:rsidR="00F47FB7" w:rsidRPr="00CB2B98">
        <w:t xml:space="preserve"> smoothing</w:t>
      </w:r>
      <w:r w:rsidR="00554DE6" w:rsidRPr="00CB2B98">
        <w:t xml:space="preserve"> method</w:t>
      </w:r>
      <w:r w:rsidRPr="00CB2B98">
        <w:t xml:space="preserve"> effectively</w:t>
      </w:r>
      <w:r w:rsidR="00554DE6" w:rsidRPr="00CB2B98">
        <w:t xml:space="preserve"> generates a </w:t>
      </w:r>
      <w:r w:rsidR="0070221F" w:rsidRPr="00CB2B98">
        <w:rPr>
          <w:i/>
        </w:rPr>
        <w:t>low pass filter effect</w:t>
      </w:r>
      <w:r w:rsidR="0070221F" w:rsidRPr="00CB2B98">
        <w:t xml:space="preserve"> </w:t>
      </w:r>
      <w:r w:rsidR="003E04A5" w:rsidRPr="00CB2B98">
        <w:t xml:space="preserve">that </w:t>
      </w:r>
      <w:r w:rsidR="00C2127F" w:rsidRPr="00CB2B98">
        <w:t xml:space="preserve">is </w:t>
      </w:r>
      <w:r w:rsidR="0070221F" w:rsidRPr="00CB2B98">
        <w:t xml:space="preserve">controlled </w:t>
      </w:r>
      <w:r w:rsidR="0070221F" w:rsidRPr="00CB2B98">
        <w:rPr>
          <w:noProof/>
        </w:rPr>
        <w:t xml:space="preserve">by </w:t>
      </w:r>
      <m:oMath>
        <m:r>
          <m:rPr>
            <m:sty m:val="p"/>
          </m:rPr>
          <w:rPr>
            <w:rFonts w:ascii="Cambria Math" w:hAnsi="Cambria Math"/>
            <w:noProof/>
          </w:rPr>
          <m:t>λ</m:t>
        </m:r>
      </m:oMath>
      <w:r w:rsidR="0070221F" w:rsidRPr="00CB2B98">
        <w:t xml:space="preserve"> and </w:t>
      </w:r>
      <m:oMath>
        <m:r>
          <m:rPr>
            <m:sty m:val="p"/>
          </m:rPr>
          <w:rPr>
            <w:rFonts w:ascii="Cambria Math" w:hAnsi="Cambria Math"/>
          </w:rPr>
          <m:t>μ</m:t>
        </m:r>
      </m:oMath>
      <w:r w:rsidR="00E23095" w:rsidRPr="00CB2B98">
        <w:t xml:space="preserve">, </w:t>
      </w:r>
      <w:r w:rsidR="0070221F" w:rsidRPr="00CB2B98">
        <w:t>and the amount of attenuation is then determined by the number of</w:t>
      </w:r>
      <w:r w:rsidR="004B6AEA" w:rsidRPr="00CB2B98">
        <w:t xml:space="preserve"> smoothing</w:t>
      </w:r>
      <w:r w:rsidR="0070221F" w:rsidRPr="00CB2B98">
        <w:t xml:space="preserve"> </w:t>
      </w:r>
      <w:r w:rsidR="004D743C" w:rsidRPr="00CB2B98">
        <w:rPr>
          <w:noProof/>
        </w:rPr>
        <w:t>steps</w:t>
      </w:r>
      <w:r w:rsidR="004B6AEA" w:rsidRPr="00CB2B98">
        <w:rPr>
          <w:noProof/>
        </w:rPr>
        <w:t xml:space="preserve"> set in the algorithms</w:t>
      </w:r>
      <w:r w:rsidR="0070221F" w:rsidRPr="00CB2B98">
        <w:t xml:space="preserve">. </w:t>
      </w:r>
      <w:r w:rsidR="00DE318F" w:rsidRPr="00CB2B98">
        <w:t>The</w:t>
      </w:r>
      <w:r w:rsidR="00226508" w:rsidRPr="00CB2B98">
        <w:t xml:space="preserve"> </w:t>
      </w:r>
      <w:proofErr w:type="spellStart"/>
      <w:r w:rsidR="00EA6CD5" w:rsidRPr="00CB2B98">
        <w:t>Taubin</w:t>
      </w:r>
      <w:proofErr w:type="spellEnd"/>
      <w:r w:rsidR="00EA6CD5" w:rsidRPr="00CB2B98">
        <w:t xml:space="preserve"> smoothing </w:t>
      </w:r>
      <w:r w:rsidR="00DE318F" w:rsidRPr="00CB2B98">
        <w:t xml:space="preserve">method </w:t>
      </w:r>
      <w:r w:rsidR="00EA6CD5" w:rsidRPr="00CB2B98">
        <w:t xml:space="preserve">can </w:t>
      </w:r>
      <w:r w:rsidR="00DE318F" w:rsidRPr="00CB2B98">
        <w:t>preserve</w:t>
      </w:r>
      <w:r w:rsidR="00EA6CD5" w:rsidRPr="00CB2B98">
        <w:t xml:space="preserve"> the </w:t>
      </w:r>
      <w:r w:rsidR="002C7451" w:rsidRPr="00CB2B98">
        <w:t xml:space="preserve">geometry of the </w:t>
      </w:r>
      <w:r w:rsidR="006F41BF" w:rsidRPr="00CB2B98">
        <w:t xml:space="preserve">reconstructed </w:t>
      </w:r>
      <w:r w:rsidR="002C7451" w:rsidRPr="00CB2B98">
        <w:t xml:space="preserve">particles </w:t>
      </w:r>
      <w:r w:rsidR="006F41BF" w:rsidRPr="00CB2B98">
        <w:t>from CT images</w:t>
      </w:r>
      <w:r w:rsidR="00DE318F" w:rsidRPr="00CB2B98">
        <w:t xml:space="preserve"> when </w:t>
      </w:r>
      <m:oMath>
        <m:r>
          <w:rPr>
            <w:rFonts w:ascii="Cambria Math" w:hAnsi="Cambria Math"/>
          </w:rPr>
          <m:t>λ&lt;-μ</m:t>
        </m:r>
      </m:oMath>
      <w:r w:rsidR="00DC06D4" w:rsidRPr="00CB2B98">
        <w:t xml:space="preserve"> </w:t>
      </w:r>
      <w:r w:rsidR="003705FF" w:rsidRPr="00CB2B98">
        <w:fldChar w:fldCharType="begin"/>
      </w:r>
      <w:r w:rsidR="00A31CB8" w:rsidRPr="00CB2B98">
        <w:instrText xml:space="preserve"> ADDIN EN.CITE &lt;EndNote&gt;&lt;Cite&gt;&lt;Author&gt;Taubin&lt;/Author&gt;&lt;Year&gt;1995&lt;/Year&gt;&lt;RecNum&gt;85&lt;/RecNum&gt;&lt;DisplayText&gt;[56]&lt;/DisplayText&gt;&lt;record&gt;&lt;rec-number&gt;85&lt;/rec-number&gt;&lt;foreign-keys&gt;&lt;key app="EN" db-id="rvwr2vxxd9szv3efd5t5f9db0pfrrr0pfz90" timestamp="1546775200"&gt;85&lt;/key&gt;&lt;/foreign-keys&gt;&lt;ref-type name="Conference Proceedings"&gt;10&lt;/ref-type&gt;&lt;contributors&gt;&lt;authors&gt;&lt;author&gt;Taubin, Gabriel&lt;/author&gt;&lt;/authors&gt;&lt;/contributors&gt;&lt;titles&gt;&lt;title&gt;Curve and surface smoothing without shrinkage&lt;/title&gt;&lt;secondary-title&gt;Computer Vision, 1995. Proceedings., Fifth International Conference on&lt;/secondary-title&gt;&lt;/titles&gt;&lt;pages&gt;852-857&lt;/pages&gt;&lt;dates&gt;&lt;year&gt;1995&lt;/year&gt;&lt;/dates&gt;&lt;publisher&gt;IEEE&lt;/publisher&gt;&lt;isbn&gt;0818670428&lt;/isbn&gt;&lt;urls&gt;&lt;/urls&gt;&lt;/record&gt;&lt;/Cite&gt;&lt;/EndNote&gt;</w:instrText>
      </w:r>
      <w:r w:rsidR="003705FF" w:rsidRPr="00CB2B98">
        <w:fldChar w:fldCharType="separate"/>
      </w:r>
      <w:r w:rsidR="00A31CB8" w:rsidRPr="00CB2B98">
        <w:rPr>
          <w:noProof/>
        </w:rPr>
        <w:t>[</w:t>
      </w:r>
      <w:hyperlink w:anchor="_ENREF_56" w:tooltip="Taubin, 1995 #85" w:history="1">
        <w:r w:rsidR="00D17851" w:rsidRPr="00CB2B98">
          <w:rPr>
            <w:rStyle w:val="Hyperlink"/>
            <w:u w:val="none"/>
          </w:rPr>
          <w:t>56</w:t>
        </w:r>
      </w:hyperlink>
      <w:r w:rsidR="00A31CB8" w:rsidRPr="00CB2B98">
        <w:rPr>
          <w:noProof/>
        </w:rPr>
        <w:t>]</w:t>
      </w:r>
      <w:r w:rsidR="003705FF" w:rsidRPr="00CB2B98">
        <w:fldChar w:fldCharType="end"/>
      </w:r>
      <w:r w:rsidR="006F41BF" w:rsidRPr="00CB2B98">
        <w:t xml:space="preserve">. </w:t>
      </w:r>
      <w:r w:rsidR="002437A3" w:rsidRPr="00CB2B98">
        <w:t xml:space="preserve">Hence, the shrinkage problem in Gaussian smooth and Laplacian smooth </w:t>
      </w:r>
      <w:r w:rsidR="00B26597" w:rsidRPr="00CB2B98">
        <w:t xml:space="preserve">is </w:t>
      </w:r>
      <w:r w:rsidR="004444B1" w:rsidRPr="00CB2B98">
        <w:t>addressed</w:t>
      </w:r>
      <w:r w:rsidR="00B26597" w:rsidRPr="00CB2B98">
        <w:t xml:space="preserve"> in the </w:t>
      </w:r>
      <w:proofErr w:type="spellStart"/>
      <w:r w:rsidR="00B26597" w:rsidRPr="00CB2B98">
        <w:t>Tuabin</w:t>
      </w:r>
      <w:proofErr w:type="spellEnd"/>
      <w:r w:rsidR="00B26597" w:rsidRPr="00CB2B98">
        <w:t xml:space="preserve"> smoothing method.</w:t>
      </w:r>
      <w:r w:rsidR="002437A3" w:rsidRPr="00CB2B98">
        <w:t xml:space="preserve"> </w:t>
      </w:r>
      <w:r w:rsidR="006F41BF" w:rsidRPr="00CB2B98">
        <w:t xml:space="preserve">However, </w:t>
      </w:r>
      <w:r w:rsidR="0000031E" w:rsidRPr="00CB2B98">
        <w:t>if the surface area and volume from the voxelated particles in the initial step are overestimated</w:t>
      </w:r>
      <w:r w:rsidR="00F7548C" w:rsidRPr="00CB2B98">
        <w:t xml:space="preserve"> to begin with</w:t>
      </w:r>
      <w:r w:rsidR="0000031E" w:rsidRPr="00CB2B98">
        <w:t xml:space="preserve"> (typical of </w:t>
      </w:r>
      <w:proofErr w:type="spellStart"/>
      <w:r w:rsidR="0000031E" w:rsidRPr="00CB2B98">
        <w:t>microCT</w:t>
      </w:r>
      <w:proofErr w:type="spellEnd"/>
      <w:r w:rsidR="0000031E" w:rsidRPr="00CB2B98">
        <w:t xml:space="preserve"> images</w:t>
      </w:r>
      <w:r w:rsidR="00F7548C" w:rsidRPr="00CB2B98">
        <w:t>)</w:t>
      </w:r>
      <w:r w:rsidR="0000031E" w:rsidRPr="00CB2B98">
        <w:t xml:space="preserve">, </w:t>
      </w:r>
      <w:r w:rsidR="006F41BF" w:rsidRPr="00CB2B98">
        <w:t>th</w:t>
      </w:r>
      <w:r w:rsidR="0000031E" w:rsidRPr="00CB2B98">
        <w:t>ese</w:t>
      </w:r>
      <w:r w:rsidR="006F41BF" w:rsidRPr="00CB2B98">
        <w:t xml:space="preserve"> overestimation</w:t>
      </w:r>
      <w:r w:rsidR="0000031E" w:rsidRPr="00CB2B98">
        <w:t>s</w:t>
      </w:r>
      <w:r w:rsidR="00F6770D" w:rsidRPr="00CB2B98">
        <w:t xml:space="preserve"> </w:t>
      </w:r>
      <w:r w:rsidR="006E4395" w:rsidRPr="00CB2B98">
        <w:t xml:space="preserve">are also preserved </w:t>
      </w:r>
      <w:r w:rsidR="002A2E11" w:rsidRPr="00CB2B98">
        <w:fldChar w:fldCharType="begin"/>
      </w:r>
      <w:r w:rsidR="00C13A59" w:rsidRPr="00CB2B98">
        <w:instrText xml:space="preserve"> ADDIN EN.CITE &lt;EndNote&gt;&lt;Cite&gt;&lt;Author&gt;Fonseca&lt;/Author&gt;&lt;Year&gt;2012&lt;/Year&gt;&lt;RecNum&gt;165&lt;/RecNum&gt;&lt;DisplayText&gt;[38]&lt;/DisplayText&gt;&lt;record&gt;&lt;rec-number&gt;165&lt;/rec-number&gt;&lt;foreign-keys&gt;&lt;key app="EN" db-id="rvwr2vxxd9szv3efd5t5f9db0pfrrr0pfz90" timestamp="1554205169"&gt;165&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ages&gt;712-722&lt;/pages&gt;&lt;volume&gt;52&lt;/volume&gt;&lt;number&gt;4&lt;/number&gt;&lt;dates&gt;&lt;year&gt;2012&lt;/year&gt;&lt;/dates&gt;&lt;isbn&gt;0038-0806&lt;/isbn&gt;&lt;urls&gt;&lt;/urls&gt;&lt;/record&gt;&lt;/Cite&gt;&lt;/EndNote&gt;</w:instrText>
      </w:r>
      <w:r w:rsidR="002A2E11" w:rsidRPr="00CB2B98">
        <w:fldChar w:fldCharType="separate"/>
      </w:r>
      <w:r w:rsidR="004C19F0" w:rsidRPr="00CB2B98">
        <w:rPr>
          <w:noProof/>
        </w:rPr>
        <w:t>[</w:t>
      </w:r>
      <w:hyperlink w:anchor="_ENREF_38" w:tooltip="Fonseca, 2012 #165" w:history="1">
        <w:r w:rsidR="00D17851" w:rsidRPr="00CB2B98">
          <w:rPr>
            <w:rStyle w:val="Hyperlink"/>
            <w:u w:val="none"/>
          </w:rPr>
          <w:t>38</w:t>
        </w:r>
      </w:hyperlink>
      <w:r w:rsidR="004C19F0" w:rsidRPr="00CB2B98">
        <w:rPr>
          <w:noProof/>
        </w:rPr>
        <w:t>]</w:t>
      </w:r>
      <w:r w:rsidR="002A2E11" w:rsidRPr="00CB2B98">
        <w:fldChar w:fldCharType="end"/>
      </w:r>
      <w:r w:rsidR="00CE4816" w:rsidRPr="00CB2B98">
        <w:t xml:space="preserve">.  </w:t>
      </w:r>
      <w:r w:rsidR="00CC00EE" w:rsidRPr="00CB2B98">
        <w:t xml:space="preserve">To mitigate the initial </w:t>
      </w:r>
      <w:r w:rsidR="000405FF" w:rsidRPr="00CB2B98">
        <w:t xml:space="preserve">overestimation </w:t>
      </w:r>
      <w:r w:rsidR="00CC00EE" w:rsidRPr="00CB2B98">
        <w:t xml:space="preserve">of surface </w:t>
      </w:r>
      <w:r w:rsidR="00CC00EE" w:rsidRPr="00CB2B98">
        <w:rPr>
          <w:noProof/>
        </w:rPr>
        <w:t>are</w:t>
      </w:r>
      <w:r w:rsidR="000405FF" w:rsidRPr="00CB2B98">
        <w:rPr>
          <w:noProof/>
        </w:rPr>
        <w:t>a</w:t>
      </w:r>
      <w:r w:rsidR="00CC00EE" w:rsidRPr="00CB2B98">
        <w:t xml:space="preserve"> and volume of a particle, </w:t>
      </w:r>
      <m:oMath>
        <m:r>
          <w:rPr>
            <w:rFonts w:ascii="Cambria Math" w:hAnsi="Cambria Math"/>
          </w:rPr>
          <m:t>λ&gt;-μ</m:t>
        </m:r>
      </m:oMath>
      <w:r w:rsidR="00CC00EE" w:rsidRPr="00CB2B98">
        <w:t xml:space="preserve"> is adopted</w:t>
      </w:r>
      <w:r w:rsidR="00482EE8" w:rsidRPr="00CB2B98">
        <w:t xml:space="preserve"> in this work</w:t>
      </w:r>
      <w:r w:rsidR="00CC00EE" w:rsidRPr="00CB2B98">
        <w:t xml:space="preserve"> by setting </w:t>
      </w:r>
      <m:oMath>
        <m:r>
          <w:rPr>
            <w:rFonts w:ascii="Cambria Math" w:hAnsi="Cambria Math"/>
          </w:rPr>
          <m:t>λ</m:t>
        </m:r>
      </m:oMath>
      <w:r w:rsidR="00CC00EE" w:rsidRPr="00CB2B98">
        <w:t xml:space="preserve"> as 0.6 and </w:t>
      </w:r>
      <m:oMath>
        <m:r>
          <w:rPr>
            <w:rFonts w:ascii="Cambria Math" w:hAnsi="Cambria Math"/>
          </w:rPr>
          <m:t>μ</m:t>
        </m:r>
      </m:oMath>
      <w:r w:rsidR="00CC00EE" w:rsidRPr="00CB2B98">
        <w:t xml:space="preserve"> as -0.3</w:t>
      </w:r>
      <w:r w:rsidR="00631FCE" w:rsidRPr="00CB2B98">
        <w:t xml:space="preserve">, which also </w:t>
      </w:r>
      <w:r w:rsidR="00A54387" w:rsidRPr="00CB2B98">
        <w:t xml:space="preserve">happen to </w:t>
      </w:r>
      <w:r w:rsidR="00631FCE" w:rsidRPr="00CB2B98">
        <w:t>preserve the geometry of the particles</w:t>
      </w:r>
      <w:r w:rsidR="00CC00EE" w:rsidRPr="00CB2B98">
        <w:t xml:space="preserve">. </w:t>
      </w:r>
      <w:r w:rsidR="008A24B5" w:rsidRPr="00CB2B98">
        <w:t xml:space="preserve">Together with the synthetic </w:t>
      </w:r>
      <w:r w:rsidR="001732AD" w:rsidRPr="00CB2B98">
        <w:t xml:space="preserve">sphere and ellipsoid generated </w:t>
      </w:r>
      <w:r w:rsidR="004B2676" w:rsidRPr="00CB2B98">
        <w:t>above</w:t>
      </w:r>
      <w:r w:rsidR="001732AD" w:rsidRPr="00CB2B98">
        <w:t>, t</w:t>
      </w:r>
      <w:r w:rsidR="00E5329F" w:rsidRPr="00CB2B98">
        <w:t>wo</w:t>
      </w:r>
      <w:r w:rsidR="001A5F66" w:rsidRPr="00CB2B98">
        <w:t xml:space="preserve"> </w:t>
      </w:r>
      <w:proofErr w:type="spellStart"/>
      <w:r w:rsidR="001A5F66" w:rsidRPr="00CB2B98">
        <w:t>microCT</w:t>
      </w:r>
      <w:proofErr w:type="spellEnd"/>
      <w:r w:rsidR="001A5F66" w:rsidRPr="00CB2B98">
        <w:t xml:space="preserve"> imaged</w:t>
      </w:r>
      <w:r w:rsidR="00E5329F" w:rsidRPr="00CB2B98">
        <w:t xml:space="preserve"> particles</w:t>
      </w:r>
      <w:r w:rsidR="00037C1E" w:rsidRPr="00CB2B98">
        <w:t>, one</w:t>
      </w:r>
      <w:r w:rsidR="00E5329F" w:rsidRPr="00CB2B98">
        <w:t xml:space="preserve"> </w:t>
      </w:r>
      <w:r w:rsidR="00615F31" w:rsidRPr="00CB2B98">
        <w:t xml:space="preserve">from </w:t>
      </w:r>
      <w:r w:rsidR="00037C1E" w:rsidRPr="00CB2B98">
        <w:t xml:space="preserve">the </w:t>
      </w:r>
      <w:r w:rsidR="00615F31" w:rsidRPr="00CB2B98">
        <w:t>Ottawa sand and</w:t>
      </w:r>
      <w:r w:rsidR="00037C1E" w:rsidRPr="00CB2B98">
        <w:t xml:space="preserve"> one from the</w:t>
      </w:r>
      <w:r w:rsidR="00615F31" w:rsidRPr="00CB2B98">
        <w:t xml:space="preserve"> Angular sand</w:t>
      </w:r>
      <w:r w:rsidR="00C26C22" w:rsidRPr="00CB2B98">
        <w:t xml:space="preserve"> samples</w:t>
      </w:r>
      <w:r w:rsidR="00037C1E" w:rsidRPr="00CB2B98">
        <w:t>,</w:t>
      </w:r>
      <w:r w:rsidR="00615F31" w:rsidRPr="00CB2B98">
        <w:t xml:space="preserve"> </w:t>
      </w:r>
      <w:r w:rsidR="00E5329F" w:rsidRPr="00CB2B98">
        <w:t xml:space="preserve">are also used to investigate the variation of surface area and volume with the </w:t>
      </w:r>
      <w:r w:rsidR="001A5F66" w:rsidRPr="00CB2B98">
        <w:t xml:space="preserve">number of </w:t>
      </w:r>
      <w:r w:rsidR="00E5329F" w:rsidRPr="00CB2B98">
        <w:t>smoothing step</w:t>
      </w:r>
      <w:r w:rsidR="001A5F66" w:rsidRPr="00CB2B98">
        <w:t>s</w:t>
      </w:r>
      <w:r w:rsidR="00E5329F" w:rsidRPr="00CB2B98">
        <w:t xml:space="preserve">. </w:t>
      </w:r>
      <w:r w:rsidR="005C16EF" w:rsidRPr="00CB2B98">
        <w:fldChar w:fldCharType="begin"/>
      </w:r>
      <w:r w:rsidR="005C16EF" w:rsidRPr="00CB2B98">
        <w:instrText xml:space="preserve"> REF _Ref534580448 \h </w:instrText>
      </w:r>
      <w:r w:rsidR="00F82162" w:rsidRPr="00CB2B98">
        <w:instrText xml:space="preserve"> \* MERGEFORMAT </w:instrText>
      </w:r>
      <w:r w:rsidR="005C16EF" w:rsidRPr="00CB2B98">
        <w:fldChar w:fldCharType="separate"/>
      </w:r>
      <w:r w:rsidR="002D5751" w:rsidRPr="00CB2B98">
        <w:t xml:space="preserve">Fig. </w:t>
      </w:r>
      <w:r w:rsidR="002D5751" w:rsidRPr="00CB2B98">
        <w:rPr>
          <w:noProof/>
        </w:rPr>
        <w:t>9</w:t>
      </w:r>
      <w:r w:rsidR="005C16EF" w:rsidRPr="00CB2B98">
        <w:fldChar w:fldCharType="end"/>
      </w:r>
      <w:r w:rsidR="005C16EF" w:rsidRPr="00CB2B98">
        <w:t xml:space="preserve"> </w:t>
      </w:r>
      <w:r w:rsidR="00762DF8" w:rsidRPr="00CB2B98">
        <w:t xml:space="preserve">shows </w:t>
      </w:r>
      <w:r w:rsidR="00CC00EE" w:rsidRPr="00CB2B98">
        <w:t xml:space="preserve">that the surface area gradually </w:t>
      </w:r>
      <w:r w:rsidR="00762DF8" w:rsidRPr="00CB2B98">
        <w:t xml:space="preserve">decreases with </w:t>
      </w:r>
      <w:r w:rsidR="005C16EF" w:rsidRPr="00CB2B98">
        <w:t>smoothing steps,</w:t>
      </w:r>
      <w:r w:rsidR="00774B2A" w:rsidRPr="00CB2B98">
        <w:t xml:space="preserve"> and that</w:t>
      </w:r>
      <w:r w:rsidR="005C16EF" w:rsidRPr="00CB2B98">
        <w:t xml:space="preserve"> the </w:t>
      </w:r>
      <w:r w:rsidR="00193C9F" w:rsidRPr="00CB2B98">
        <w:t xml:space="preserve">surface area of the </w:t>
      </w:r>
      <w:r w:rsidR="003F0629" w:rsidRPr="00CB2B98">
        <w:t>voxelated</w:t>
      </w:r>
      <w:r w:rsidR="00A043ED" w:rsidRPr="00CB2B98">
        <w:t xml:space="preserve"> </w:t>
      </w:r>
      <w:r w:rsidR="005C16EF" w:rsidRPr="00CB2B98">
        <w:t xml:space="preserve">sphere </w:t>
      </w:r>
      <w:r w:rsidR="00CC00EE" w:rsidRPr="00CB2B98">
        <w:t>reach</w:t>
      </w:r>
      <w:r w:rsidR="00E5329F" w:rsidRPr="00CB2B98">
        <w:t>es</w:t>
      </w:r>
      <w:r w:rsidR="00CC00EE" w:rsidRPr="00CB2B98">
        <w:t xml:space="preserve"> the the</w:t>
      </w:r>
      <w:r w:rsidR="005C16EF" w:rsidRPr="00CB2B98">
        <w:t>oretical value</w:t>
      </w:r>
      <w:r w:rsidR="00D04B06" w:rsidRPr="00CB2B98">
        <w:t xml:space="preserve"> (</w:t>
      </w:r>
      <w:r w:rsidR="00741CBF" w:rsidRPr="00CB2B98">
        <w:t>1.410 mm</w:t>
      </w:r>
      <w:r w:rsidR="00741CBF" w:rsidRPr="00CB2B98">
        <w:rPr>
          <w:vertAlign w:val="superscript"/>
        </w:rPr>
        <w:t>2</w:t>
      </w:r>
      <w:r w:rsidR="00D04B06" w:rsidRPr="00CB2B98">
        <w:t>)</w:t>
      </w:r>
      <w:r w:rsidR="005C16EF" w:rsidRPr="00CB2B98">
        <w:t xml:space="preserve"> at </w:t>
      </w:r>
      <w:r w:rsidR="003E541A" w:rsidRPr="00CB2B98">
        <w:t xml:space="preserve">the </w:t>
      </w:r>
      <w:r w:rsidR="005C16EF" w:rsidRPr="00CB2B98">
        <w:t>143</w:t>
      </w:r>
      <w:r w:rsidR="005C16EF" w:rsidRPr="00CB2B98">
        <w:rPr>
          <w:vertAlign w:val="superscript"/>
        </w:rPr>
        <w:t>rd</w:t>
      </w:r>
      <w:r w:rsidR="005C16EF" w:rsidRPr="00CB2B98">
        <w:t xml:space="preserve"> </w:t>
      </w:r>
      <w:r w:rsidR="00CC00EE" w:rsidRPr="00CB2B98">
        <w:t>smoothing step</w:t>
      </w:r>
      <w:r w:rsidR="005C16EF" w:rsidRPr="00CB2B98">
        <w:t xml:space="preserve"> while </w:t>
      </w:r>
      <w:r w:rsidR="003F0629" w:rsidRPr="00CB2B98">
        <w:t xml:space="preserve">that of </w:t>
      </w:r>
      <w:r w:rsidR="00EB6C0B" w:rsidRPr="00CB2B98">
        <w:t xml:space="preserve">the </w:t>
      </w:r>
      <w:r w:rsidR="005C16EF" w:rsidRPr="00CB2B98">
        <w:t xml:space="preserve">ellipsoid </w:t>
      </w:r>
      <w:r w:rsidR="004B2676" w:rsidRPr="00CB2B98">
        <w:t xml:space="preserve">is </w:t>
      </w:r>
      <w:r w:rsidR="005C16EF" w:rsidRPr="00CB2B98">
        <w:t>reach</w:t>
      </w:r>
      <w:r w:rsidR="00E924F9" w:rsidRPr="00CB2B98">
        <w:t>e</w:t>
      </w:r>
      <w:r w:rsidR="004B2676" w:rsidRPr="00CB2B98">
        <w:t>d</w:t>
      </w:r>
      <w:r w:rsidR="005C16EF" w:rsidRPr="00CB2B98">
        <w:t xml:space="preserve"> earlier at </w:t>
      </w:r>
      <w:r w:rsidR="00FD4741" w:rsidRPr="00CB2B98">
        <w:t xml:space="preserve">the </w:t>
      </w:r>
      <w:r w:rsidR="005C16EF" w:rsidRPr="00CB2B98">
        <w:t>100</w:t>
      </w:r>
      <w:r w:rsidR="005C16EF" w:rsidRPr="00CB2B98">
        <w:rPr>
          <w:vertAlign w:val="superscript"/>
        </w:rPr>
        <w:t>th</w:t>
      </w:r>
      <w:r w:rsidR="005C16EF" w:rsidRPr="00CB2B98">
        <w:t xml:space="preserve"> step</w:t>
      </w:r>
      <w:r w:rsidR="00CC00EE" w:rsidRPr="00CB2B98">
        <w:t xml:space="preserve">. </w:t>
      </w:r>
      <w:r w:rsidR="00582259" w:rsidRPr="00CB2B98">
        <w:t xml:space="preserve">As for the </w:t>
      </w:r>
      <w:r w:rsidR="00582259" w:rsidRPr="00CB2B98">
        <w:rPr>
          <w:rFonts w:hint="eastAsia"/>
        </w:rPr>
        <w:t>re</w:t>
      </w:r>
      <w:r w:rsidR="00582259" w:rsidRPr="00CB2B98">
        <w:t>duction of volume, the four particles share a similar trend</w:t>
      </w:r>
      <w:r w:rsidR="008B604D" w:rsidRPr="00CB2B98">
        <w:t xml:space="preserve"> </w:t>
      </w:r>
      <w:r w:rsidR="00A63D3A" w:rsidRPr="00CB2B98">
        <w:t xml:space="preserve">but </w:t>
      </w:r>
      <w:r w:rsidR="008B604D" w:rsidRPr="00CB2B98">
        <w:t xml:space="preserve">at a </w:t>
      </w:r>
      <w:r w:rsidR="00644336" w:rsidRPr="00CB2B98">
        <w:t>slower</w:t>
      </w:r>
      <w:r w:rsidR="008B604D" w:rsidRPr="00CB2B98">
        <w:t xml:space="preserve"> </w:t>
      </w:r>
      <w:r w:rsidR="00A63D3A" w:rsidRPr="00CB2B98">
        <w:t>rate of change</w:t>
      </w:r>
      <w:r w:rsidR="008B604D" w:rsidRPr="00CB2B98">
        <w:t xml:space="preserve"> than that of surface area</w:t>
      </w:r>
      <w:r w:rsidR="00582259" w:rsidRPr="00CB2B98">
        <w:t xml:space="preserve">, </w:t>
      </w:r>
      <w:r w:rsidR="00644336" w:rsidRPr="00CB2B98">
        <w:t xml:space="preserve">the volume of the voxelated </w:t>
      </w:r>
      <w:r w:rsidR="00582259" w:rsidRPr="00CB2B98">
        <w:t xml:space="preserve">sphere reaches </w:t>
      </w:r>
      <w:r w:rsidR="008E0F75" w:rsidRPr="00CB2B98">
        <w:t xml:space="preserve">the </w:t>
      </w:r>
      <w:r w:rsidR="00582259" w:rsidRPr="00CB2B98">
        <w:t>theo</w:t>
      </w:r>
      <w:r w:rsidR="00582259" w:rsidRPr="00CB2B98">
        <w:rPr>
          <w:noProof/>
        </w:rPr>
        <w:t>retical val</w:t>
      </w:r>
      <w:r w:rsidR="00582259" w:rsidRPr="00CB2B98">
        <w:t xml:space="preserve">ue </w:t>
      </w:r>
      <w:r w:rsidR="00950E2C" w:rsidRPr="00CB2B98">
        <w:t>(</w:t>
      </w:r>
      <w:r w:rsidR="00B75BD2" w:rsidRPr="00CB2B98">
        <w:t>0.41 mm</w:t>
      </w:r>
      <w:r w:rsidR="00A579AB" w:rsidRPr="00CB2B98">
        <w:rPr>
          <w:vertAlign w:val="superscript"/>
        </w:rPr>
        <w:t>3</w:t>
      </w:r>
      <w:r w:rsidR="00950E2C" w:rsidRPr="00CB2B98">
        <w:t xml:space="preserve">) </w:t>
      </w:r>
      <w:r w:rsidR="00582259" w:rsidRPr="00CB2B98">
        <w:t xml:space="preserve">at </w:t>
      </w:r>
      <w:r w:rsidR="008E0F75" w:rsidRPr="00CB2B98">
        <w:t xml:space="preserve">the </w:t>
      </w:r>
      <w:r w:rsidR="00582259" w:rsidRPr="00CB2B98">
        <w:t>143</w:t>
      </w:r>
      <w:r w:rsidR="00582259" w:rsidRPr="00CB2B98">
        <w:rPr>
          <w:vertAlign w:val="superscript"/>
        </w:rPr>
        <w:t>r</w:t>
      </w:r>
      <w:r w:rsidR="00582259" w:rsidRPr="00CB2B98">
        <w:rPr>
          <w:noProof/>
          <w:vertAlign w:val="superscript"/>
        </w:rPr>
        <w:t>d</w:t>
      </w:r>
      <w:r w:rsidR="00582259" w:rsidRPr="00CB2B98">
        <w:rPr>
          <w:noProof/>
        </w:rPr>
        <w:t xml:space="preserve"> ste</w:t>
      </w:r>
      <w:r w:rsidR="00582259" w:rsidRPr="00CB2B98">
        <w:t>p</w:t>
      </w:r>
      <w:r w:rsidR="00E35BA8" w:rsidRPr="00CB2B98">
        <w:t>,</w:t>
      </w:r>
      <w:r w:rsidR="00582259" w:rsidRPr="00CB2B98">
        <w:t xml:space="preserve"> which is </w:t>
      </w:r>
      <w:r w:rsidR="00E35BA8" w:rsidRPr="00CB2B98">
        <w:t xml:space="preserve">the </w:t>
      </w:r>
      <w:r w:rsidR="00582259" w:rsidRPr="00CB2B98">
        <w:t>same as that of surface area</w:t>
      </w:r>
      <w:r w:rsidR="00E35BA8" w:rsidRPr="00CB2B98">
        <w:t>,</w:t>
      </w:r>
      <w:r w:rsidR="00582259" w:rsidRPr="00CB2B98">
        <w:t xml:space="preserve"> while </w:t>
      </w:r>
      <w:r w:rsidR="00E35BA8" w:rsidRPr="00CB2B98">
        <w:t xml:space="preserve">the </w:t>
      </w:r>
      <w:r w:rsidR="00582259" w:rsidRPr="00CB2B98">
        <w:t>ellipsoid</w:t>
      </w:r>
      <w:r w:rsidR="00E35BA8" w:rsidRPr="00CB2B98">
        <w:t>,</w:t>
      </w:r>
      <w:r w:rsidR="00582259" w:rsidRPr="00CB2B98">
        <w:t xml:space="preserve"> at</w:t>
      </w:r>
      <w:r w:rsidR="00E35BA8" w:rsidRPr="00CB2B98">
        <w:t xml:space="preserve"> the</w:t>
      </w:r>
      <w:r w:rsidR="00582259" w:rsidRPr="00CB2B98">
        <w:t xml:space="preserve"> 116</w:t>
      </w:r>
      <w:r w:rsidR="00582259" w:rsidRPr="00CB2B98">
        <w:rPr>
          <w:vertAlign w:val="superscript"/>
        </w:rPr>
        <w:t>th</w:t>
      </w:r>
      <w:r w:rsidR="00582259" w:rsidRPr="00CB2B98">
        <w:t xml:space="preserve"> step. </w:t>
      </w:r>
      <w:r w:rsidR="00011E9E" w:rsidRPr="00CB2B98">
        <w:t xml:space="preserve">In addition to the </w:t>
      </w:r>
      <w:r w:rsidR="00120C1B" w:rsidRPr="00CB2B98">
        <w:t>above</w:t>
      </w:r>
      <w:r w:rsidR="00011E9E" w:rsidRPr="00CB2B98">
        <w:t xml:space="preserve"> </w:t>
      </w:r>
      <w:r w:rsidR="00E45BFD" w:rsidRPr="00CB2B98">
        <w:t>analysis</w:t>
      </w:r>
      <w:r w:rsidR="00011E9E" w:rsidRPr="00CB2B98">
        <w:t xml:space="preserve"> to define the range of smoothing steps </w:t>
      </w:r>
      <w:r w:rsidR="00120C1B" w:rsidRPr="00CB2B98">
        <w:t>values</w:t>
      </w:r>
      <w:r w:rsidR="00011E9E" w:rsidRPr="00CB2B98">
        <w:t xml:space="preserve"> that may be appropriate for our </w:t>
      </w:r>
      <w:r w:rsidR="00120C1B" w:rsidRPr="00CB2B98">
        <w:t>studies</w:t>
      </w:r>
      <w:r w:rsidR="00826E01" w:rsidRPr="00CB2B98">
        <w:t xml:space="preserve">, sphericity and roundness </w:t>
      </w:r>
      <w:r w:rsidR="006D1A40" w:rsidRPr="00CB2B98">
        <w:t xml:space="preserve">of </w:t>
      </w:r>
      <w:r w:rsidR="00CF3439" w:rsidRPr="00CB2B98">
        <w:t xml:space="preserve">Ottawa sand and Angular sand particles </w:t>
      </w:r>
      <w:r w:rsidR="00826E01" w:rsidRPr="00CB2B98">
        <w:t xml:space="preserve">are computed and shown in </w:t>
      </w:r>
      <w:bookmarkStart w:id="63" w:name="OLE_LINK51"/>
      <w:r w:rsidR="00826E01" w:rsidRPr="00CB2B98">
        <w:fldChar w:fldCharType="begin"/>
      </w:r>
      <w:r w:rsidR="00826E01" w:rsidRPr="00CB2B98">
        <w:instrText xml:space="preserve"> REF _Ref534581754 \h </w:instrText>
      </w:r>
      <w:r w:rsidR="00F82162" w:rsidRPr="00CB2B98">
        <w:instrText xml:space="preserve"> \* MERGEFORMAT </w:instrText>
      </w:r>
      <w:r w:rsidR="00826E01" w:rsidRPr="00CB2B98">
        <w:fldChar w:fldCharType="separate"/>
      </w:r>
      <w:r w:rsidR="002D5751" w:rsidRPr="00CB2B98">
        <w:t xml:space="preserve">Fig. </w:t>
      </w:r>
      <w:r w:rsidR="002D5751" w:rsidRPr="00CB2B98">
        <w:rPr>
          <w:noProof/>
        </w:rPr>
        <w:t>10</w:t>
      </w:r>
      <w:r w:rsidR="00826E01" w:rsidRPr="00CB2B98">
        <w:fldChar w:fldCharType="end"/>
      </w:r>
      <w:bookmarkEnd w:id="63"/>
      <w:r w:rsidR="006D1A40" w:rsidRPr="00CB2B98">
        <w:t xml:space="preserve"> together with the</w:t>
      </w:r>
      <w:r w:rsidR="00CF3439" w:rsidRPr="00CB2B98">
        <w:t>ir</w:t>
      </w:r>
      <w:r w:rsidR="006D1A40" w:rsidRPr="00CB2B98">
        <w:t xml:space="preserve"> </w:t>
      </w:r>
      <w:r w:rsidR="00E45BFD" w:rsidRPr="00CB2B98">
        <w:t>images</w:t>
      </w:r>
      <w:r w:rsidR="006D1A40" w:rsidRPr="00CB2B98">
        <w:t xml:space="preserve"> </w:t>
      </w:r>
      <w:r w:rsidR="00CF3439" w:rsidRPr="00CB2B98">
        <w:t>at 0, 100 and 200 smoothing steps</w:t>
      </w:r>
      <w:r w:rsidR="00826E01" w:rsidRPr="00CB2B98">
        <w:t>.</w:t>
      </w:r>
      <w:r w:rsidR="00296B9B" w:rsidRPr="00CB2B98">
        <w:t xml:space="preserve"> </w:t>
      </w:r>
      <w:proofErr w:type="gramStart"/>
      <w:r w:rsidR="005C1C93" w:rsidRPr="00CB2B98">
        <w:t>It can be seen that the</w:t>
      </w:r>
      <w:proofErr w:type="gramEnd"/>
      <w:r w:rsidR="005C1C93" w:rsidRPr="00CB2B98">
        <w:t xml:space="preserve"> local features of the surface are preserved during the process of </w:t>
      </w:r>
      <w:proofErr w:type="spellStart"/>
      <w:r w:rsidR="005C1C93" w:rsidRPr="00CB2B98">
        <w:t>Taubin</w:t>
      </w:r>
      <w:proofErr w:type="spellEnd"/>
      <w:r w:rsidR="005C1C93" w:rsidRPr="00CB2B98">
        <w:t xml:space="preserve"> smoothing. </w:t>
      </w:r>
      <w:r w:rsidR="00B17DD3" w:rsidRPr="00CB2B98">
        <w:fldChar w:fldCharType="begin"/>
      </w:r>
      <w:r w:rsidR="00B17DD3" w:rsidRPr="00CB2B98">
        <w:instrText xml:space="preserve"> REF _Ref534581754 \h </w:instrText>
      </w:r>
      <w:r w:rsidR="00F82162" w:rsidRPr="00CB2B98">
        <w:instrText xml:space="preserve"> \* MERGEFORMAT </w:instrText>
      </w:r>
      <w:r w:rsidR="00B17DD3" w:rsidRPr="00CB2B98">
        <w:fldChar w:fldCharType="separate"/>
      </w:r>
      <w:r w:rsidR="002D5751" w:rsidRPr="00CB2B98">
        <w:t xml:space="preserve">Fig. </w:t>
      </w:r>
      <w:r w:rsidR="002D5751" w:rsidRPr="00CB2B98">
        <w:rPr>
          <w:noProof/>
        </w:rPr>
        <w:t>10</w:t>
      </w:r>
      <w:r w:rsidR="00B17DD3" w:rsidRPr="00CB2B98">
        <w:fldChar w:fldCharType="end"/>
      </w:r>
      <w:r w:rsidR="00B17DD3" w:rsidRPr="00CB2B98">
        <w:t xml:space="preserve"> shows </w:t>
      </w:r>
      <w:r w:rsidR="000D3FA2" w:rsidRPr="00CB2B98">
        <w:t>that sphericity and roundness converge at early smoothing steps</w:t>
      </w:r>
      <w:r w:rsidR="00AD00CA" w:rsidRPr="00CB2B98">
        <w:t xml:space="preserve">, </w:t>
      </w:r>
      <w:r w:rsidR="007F1EAA" w:rsidRPr="00CB2B98">
        <w:t>which is far earlier than</w:t>
      </w:r>
      <w:r w:rsidR="000D3FA2" w:rsidRPr="00CB2B98">
        <w:t xml:space="preserve"> </w:t>
      </w:r>
      <w:r w:rsidR="001B6CF7" w:rsidRPr="00CB2B98">
        <w:t xml:space="preserve">the </w:t>
      </w:r>
      <w:r w:rsidR="000D3FA2" w:rsidRPr="00CB2B98">
        <w:t>143</w:t>
      </w:r>
      <w:r w:rsidR="000D3FA2" w:rsidRPr="00CB2B98">
        <w:rPr>
          <w:vertAlign w:val="superscript"/>
        </w:rPr>
        <w:t>rd</w:t>
      </w:r>
      <w:r w:rsidR="000D3FA2" w:rsidRPr="00CB2B98">
        <w:t xml:space="preserve"> step</w:t>
      </w:r>
      <w:r w:rsidR="001B6CF7" w:rsidRPr="00CB2B98">
        <w:t xml:space="preserve"> found in the previous analysis</w:t>
      </w:r>
      <w:r w:rsidR="000D3FA2" w:rsidRPr="00CB2B98">
        <w:t>.</w:t>
      </w:r>
      <w:r w:rsidR="003F5FC2" w:rsidRPr="00CB2B98">
        <w:t xml:space="preserve"> To be conservative and to allow a good balance between computational time and accuracy of results, </w:t>
      </w:r>
      <w:r w:rsidR="000D3FA2" w:rsidRPr="00CB2B98">
        <w:t>143</w:t>
      </w:r>
      <w:r w:rsidR="000D3FA2" w:rsidRPr="00CB2B98">
        <w:rPr>
          <w:vertAlign w:val="superscript"/>
        </w:rPr>
        <w:t xml:space="preserve"> </w:t>
      </w:r>
      <w:r w:rsidR="000D3FA2" w:rsidRPr="00CB2B98">
        <w:t>steps</w:t>
      </w:r>
      <w:r w:rsidR="00886CB4" w:rsidRPr="00CB2B98">
        <w:t xml:space="preserve"> </w:t>
      </w:r>
      <w:r w:rsidR="007E2475" w:rsidRPr="00CB2B98">
        <w:t xml:space="preserve">(together with </w:t>
      </w:r>
      <m:oMath>
        <m:r>
          <w:rPr>
            <w:rFonts w:ascii="Cambria Math" w:hAnsi="Cambria Math"/>
          </w:rPr>
          <m:t>λ</m:t>
        </m:r>
      </m:oMath>
      <w:r w:rsidR="007E2475" w:rsidRPr="00CB2B98">
        <w:t xml:space="preserve"> as 0.6 and </w:t>
      </w:r>
      <m:oMath>
        <m:r>
          <w:rPr>
            <w:rFonts w:ascii="Cambria Math" w:hAnsi="Cambria Math"/>
          </w:rPr>
          <m:t>μ</m:t>
        </m:r>
      </m:oMath>
      <w:r w:rsidR="007E2475" w:rsidRPr="00CB2B98">
        <w:t xml:space="preserve"> as -0.3) </w:t>
      </w:r>
      <w:r w:rsidR="00886CB4" w:rsidRPr="00CB2B98">
        <w:t>are</w:t>
      </w:r>
      <w:r w:rsidR="000D3FA2" w:rsidRPr="00CB2B98">
        <w:t xml:space="preserve"> selected</w:t>
      </w:r>
      <w:r w:rsidR="00830029" w:rsidRPr="00CB2B98">
        <w:t xml:space="preserve"> as input </w:t>
      </w:r>
      <w:r w:rsidR="006B3AF4" w:rsidRPr="00CB2B98">
        <w:t>parameters</w:t>
      </w:r>
      <w:r w:rsidR="00830029" w:rsidRPr="00CB2B98">
        <w:t xml:space="preserve"> in the </w:t>
      </w:r>
      <w:r w:rsidR="006B3AF4" w:rsidRPr="00CB2B98">
        <w:t>smoothing</w:t>
      </w:r>
      <w:r w:rsidR="00830029" w:rsidRPr="00CB2B98">
        <w:t xml:space="preserve"> method use</w:t>
      </w:r>
      <w:r w:rsidR="006B3AF4" w:rsidRPr="00CB2B98">
        <w:t>d</w:t>
      </w:r>
      <w:r w:rsidR="00830029" w:rsidRPr="00CB2B98">
        <w:t xml:space="preserve"> herein </w:t>
      </w:r>
      <w:r w:rsidR="000D3FA2" w:rsidRPr="00CB2B98">
        <w:t>in the following calculation</w:t>
      </w:r>
      <w:r w:rsidR="00886CB4" w:rsidRPr="00CB2B98">
        <w:t>s</w:t>
      </w:r>
      <w:r w:rsidR="000D3FA2" w:rsidRPr="00CB2B98">
        <w:t xml:space="preserve"> for all individual particles in natural sands</w:t>
      </w:r>
      <w:r w:rsidR="00030376" w:rsidRPr="00CB2B98">
        <w:t xml:space="preserve"> scanned in the micro</w:t>
      </w:r>
      <w:r w:rsidR="00951661" w:rsidRPr="00CB2B98">
        <w:t>-</w:t>
      </w:r>
      <w:r w:rsidR="00030376" w:rsidRPr="00CB2B98">
        <w:t>CT</w:t>
      </w:r>
      <w:r w:rsidR="000D3FA2" w:rsidRPr="00CB2B98">
        <w:t>.</w:t>
      </w:r>
    </w:p>
    <w:p w14:paraId="0BD52E2A" w14:textId="469DA235" w:rsidR="00DF342C" w:rsidRPr="00CB2B98" w:rsidRDefault="00DF342C" w:rsidP="00AA3911">
      <w:pPr>
        <w:pStyle w:val="BodyText"/>
        <w:ind w:firstLine="0"/>
        <w:jc w:val="left"/>
        <w:rPr>
          <w:rStyle w:val="SubtleEmphasis"/>
        </w:rPr>
      </w:pPr>
    </w:p>
    <w:p w14:paraId="28649B47" w14:textId="796A9CB5" w:rsidR="00037B69" w:rsidRPr="00CB2B98" w:rsidRDefault="00037B69" w:rsidP="00AA3911">
      <w:pPr>
        <w:pStyle w:val="BodyText"/>
        <w:ind w:firstLine="0"/>
        <w:jc w:val="left"/>
        <w:rPr>
          <w:rStyle w:val="SubtleEmphasis"/>
        </w:rPr>
      </w:pPr>
      <w:r w:rsidRPr="00CB2B98">
        <w:rPr>
          <w:noProof/>
        </w:rPr>
        <w:lastRenderedPageBreak/>
        <w:drawing>
          <wp:inline distT="0" distB="0" distL="0" distR="0" wp14:anchorId="0A0ACF1B" wp14:editId="5BB80251">
            <wp:extent cx="5111750" cy="1873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5111750" cy="1873250"/>
                    </a:xfrm>
                    <a:prstGeom prst="rect">
                      <a:avLst/>
                    </a:prstGeom>
                    <a:noFill/>
                    <a:ln>
                      <a:noFill/>
                    </a:ln>
                  </pic:spPr>
                </pic:pic>
              </a:graphicData>
            </a:graphic>
          </wp:inline>
        </w:drawing>
      </w:r>
    </w:p>
    <w:p w14:paraId="7475E95B" w14:textId="25756938" w:rsidR="00037B69" w:rsidRPr="00CB2B98" w:rsidRDefault="00163E91" w:rsidP="00037B69">
      <w:pPr>
        <w:pStyle w:val="TableofFigures"/>
        <w:tabs>
          <w:tab w:val="right" w:leader="dot" w:pos="8296"/>
        </w:tabs>
        <w:spacing w:after="120" w:line="240" w:lineRule="auto"/>
        <w:rPr>
          <w:rFonts w:asciiTheme="minorHAnsi" w:hAnsiTheme="minorHAnsi"/>
          <w:noProof/>
        </w:rPr>
      </w:pPr>
      <w:r w:rsidRPr="00CB2B98">
        <w:rPr>
          <w:noProof/>
        </w:rPr>
        <w:fldChar w:fldCharType="begin"/>
      </w:r>
      <w:r w:rsidRPr="00CB2B98">
        <w:rPr>
          <w:noProof/>
        </w:rPr>
        <w:instrText xml:space="preserve"> REF _Ref534580448 \h </w:instrText>
      </w:r>
      <w:r w:rsidRPr="00CB2B98">
        <w:rPr>
          <w:noProof/>
        </w:rPr>
      </w:r>
      <w:r w:rsidRPr="00CB2B98">
        <w:rPr>
          <w:noProof/>
        </w:rPr>
        <w:fldChar w:fldCharType="separate"/>
      </w:r>
      <w:r w:rsidRPr="00CB2B98">
        <w:t xml:space="preserve">Fig. </w:t>
      </w:r>
      <w:r w:rsidRPr="00CB2B98">
        <w:rPr>
          <w:noProof/>
        </w:rPr>
        <w:t>9</w:t>
      </w:r>
      <w:r w:rsidRPr="00CB2B98">
        <w:rPr>
          <w:noProof/>
        </w:rPr>
        <w:fldChar w:fldCharType="end"/>
      </w:r>
      <w:r w:rsidRPr="00CB2B98">
        <w:rPr>
          <w:noProof/>
        </w:rPr>
        <w:t xml:space="preserve"> </w:t>
      </w:r>
      <w:r w:rsidR="00037B69" w:rsidRPr="00CB2B98">
        <w:rPr>
          <w:rStyle w:val="Hyperlink"/>
          <w:noProof/>
          <w:color w:val="auto"/>
          <w:u w:val="none"/>
        </w:rPr>
        <w:t xml:space="preserve">The surface area (a) and volume (b) decrease gradually with the increase in the number of smoothing steps for </w:t>
      </w:r>
      <m:oMath>
        <m:r>
          <w:rPr>
            <w:rStyle w:val="Hyperlink"/>
            <w:rFonts w:ascii="Cambria Math" w:hAnsi="Cambria Math"/>
            <w:noProof/>
            <w:color w:val="auto"/>
            <w:u w:val="none"/>
          </w:rPr>
          <m:t>λ&gt;-μ</m:t>
        </m:r>
      </m:oMath>
      <w:r w:rsidR="00037B69" w:rsidRPr="00CB2B98">
        <w:rPr>
          <w:rStyle w:val="Hyperlink"/>
          <w:noProof/>
          <w:color w:val="auto"/>
          <w:u w:val="none"/>
        </w:rPr>
        <w:t xml:space="preserve"> in the Taubin smoothing method.</w:t>
      </w:r>
    </w:p>
    <w:p w14:paraId="67BBBBB1" w14:textId="6A864D0E" w:rsidR="00163E91" w:rsidRPr="00CB2B98" w:rsidRDefault="00163E91" w:rsidP="00163E91">
      <w:pPr>
        <w:pStyle w:val="BodyText"/>
        <w:jc w:val="center"/>
        <w:rPr>
          <w:noProof/>
        </w:rPr>
      </w:pPr>
    </w:p>
    <w:p w14:paraId="179B8ECC" w14:textId="5512CF16" w:rsidR="004A0410" w:rsidRPr="00CB2B98" w:rsidRDefault="00037B69" w:rsidP="00163E91">
      <w:pPr>
        <w:pStyle w:val="BodyText"/>
        <w:jc w:val="center"/>
        <w:rPr>
          <w:rStyle w:val="SubtleEmphasis"/>
        </w:rPr>
      </w:pPr>
      <w:r w:rsidRPr="00CB2B98">
        <w:rPr>
          <w:noProof/>
        </w:rPr>
        <w:drawing>
          <wp:inline distT="0" distB="0" distL="0" distR="0" wp14:anchorId="4D9F4FEA" wp14:editId="73C9A470">
            <wp:extent cx="5111750" cy="19100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111750" cy="1910080"/>
                    </a:xfrm>
                    <a:prstGeom prst="rect">
                      <a:avLst/>
                    </a:prstGeom>
                    <a:noFill/>
                    <a:ln>
                      <a:noFill/>
                    </a:ln>
                  </pic:spPr>
                </pic:pic>
              </a:graphicData>
            </a:graphic>
          </wp:inline>
        </w:drawing>
      </w:r>
    </w:p>
    <w:p w14:paraId="3BDA9E60" w14:textId="04FB464C" w:rsidR="00163E91" w:rsidRPr="00CB2B98" w:rsidRDefault="00163E91" w:rsidP="00037B69">
      <w:pPr>
        <w:pStyle w:val="BodyText"/>
        <w:jc w:val="left"/>
      </w:pPr>
      <w:r w:rsidRPr="00CB2B98">
        <w:rPr>
          <w:noProof/>
        </w:rPr>
        <w:fldChar w:fldCharType="begin"/>
      </w:r>
      <w:r w:rsidRPr="00CB2B98">
        <w:rPr>
          <w:noProof/>
        </w:rPr>
        <w:instrText xml:space="preserve"> REF _Ref6129558 \h </w:instrText>
      </w:r>
      <w:r w:rsidRPr="00CB2B98">
        <w:rPr>
          <w:noProof/>
        </w:rPr>
      </w:r>
      <w:r w:rsidRPr="00CB2B98">
        <w:rPr>
          <w:noProof/>
        </w:rPr>
        <w:fldChar w:fldCharType="separate"/>
      </w:r>
      <w:r w:rsidRPr="00CB2B98">
        <w:t xml:space="preserve">Fig. </w:t>
      </w:r>
      <w:r w:rsidRPr="00CB2B98">
        <w:rPr>
          <w:noProof/>
        </w:rPr>
        <w:t>10</w:t>
      </w:r>
      <w:r w:rsidRPr="00CB2B98">
        <w:rPr>
          <w:noProof/>
        </w:rPr>
        <w:fldChar w:fldCharType="end"/>
      </w:r>
      <w:r w:rsidRPr="00CB2B98">
        <w:rPr>
          <w:noProof/>
        </w:rPr>
        <w:t xml:space="preserve"> </w:t>
      </w:r>
      <w:r w:rsidR="00037B69" w:rsidRPr="00CB2B98">
        <w:rPr>
          <w:rStyle w:val="Hyperlink"/>
          <w:noProof/>
          <w:color w:val="auto"/>
          <w:u w:val="none"/>
        </w:rPr>
        <w:t>The sphericity and roundness of two particles from the Ottawa sand and the Angular sand samples as a function of smoothing steps: (a) Sphericity and (b) Roundness. One can also visualize the Ottawa and Angular sand particles at 0, 100 and 200 smoothing steps for comparison</w:t>
      </w:r>
    </w:p>
    <w:p w14:paraId="68012203" w14:textId="3643B877" w:rsidR="00C717AF" w:rsidRPr="00CB2B98" w:rsidRDefault="00C717AF" w:rsidP="00D05672">
      <w:pPr>
        <w:pStyle w:val="Heading1"/>
        <w:spacing w:before="0" w:after="0"/>
      </w:pPr>
      <w:r w:rsidRPr="00CB2B98">
        <w:t xml:space="preserve">Finite </w:t>
      </w:r>
      <w:r w:rsidR="00111A97" w:rsidRPr="00CB2B98">
        <w:t>element simulation</w:t>
      </w:r>
      <w:r w:rsidR="00C273CD" w:rsidRPr="00CB2B98">
        <w:t xml:space="preserve"> and measurements</w:t>
      </w:r>
    </w:p>
    <w:p w14:paraId="5F087E3A" w14:textId="23CC71EF" w:rsidR="007337D9" w:rsidRPr="00CB2B98" w:rsidRDefault="008B2A2F" w:rsidP="00BB3292">
      <w:pPr>
        <w:pStyle w:val="BodyText"/>
      </w:pPr>
      <w:r w:rsidRPr="00CB2B98">
        <w:t xml:space="preserve">The mineral component of </w:t>
      </w:r>
      <w:r w:rsidRPr="00CB2B98">
        <w:rPr>
          <w:noProof/>
        </w:rPr>
        <w:t xml:space="preserve">a </w:t>
      </w:r>
      <w:r w:rsidR="005A540B" w:rsidRPr="00CB2B98">
        <w:rPr>
          <w:noProof/>
        </w:rPr>
        <w:t>sand</w:t>
      </w:r>
      <w:r w:rsidRPr="00CB2B98">
        <w:t xml:space="preserve"> can affect its </w:t>
      </w:r>
      <w:r w:rsidR="003D692D" w:rsidRPr="00CB2B98">
        <w:t>effective thermal conductivity</w:t>
      </w:r>
      <w:r w:rsidR="0005126C" w:rsidRPr="00CB2B98">
        <w:t xml:space="preserve">, especially the content of quartz in </w:t>
      </w:r>
      <w:r w:rsidR="000C2AAC" w:rsidRPr="00CB2B98">
        <w:t xml:space="preserve">dry samples </w:t>
      </w:r>
      <w:r w:rsidR="00F214F3" w:rsidRPr="00CB2B98">
        <w:fldChar w:fldCharType="begin"/>
      </w:r>
      <w:r w:rsidR="00C13A59" w:rsidRPr="00CB2B98">
        <w:instrText xml:space="preserve"> ADDIN EN.CITE &lt;EndNote&gt;&lt;Cite&gt;&lt;Author&gt;Tarnawski&lt;/Author&gt;&lt;Year&gt;2009&lt;/Year&gt;&lt;RecNum&gt;103&lt;/RecNum&gt;&lt;DisplayText&gt;[60]&lt;/DisplayText&gt;&lt;record&gt;&lt;rec-number&gt;103&lt;/rec-number&gt;&lt;foreign-keys&gt;&lt;key app="EN" db-id="rvwr2vxxd9szv3efd5t5f9db0pfrrr0pfz90" timestamp="1546832184"&gt;103&lt;/key&gt;&lt;/foreign-keys&gt;&lt;ref-type name="Journal Article"&gt;17&lt;/ref-type&gt;&lt;contributors&gt;&lt;authors&gt;&lt;author&gt;Tarnawski, VR&lt;/author&gt;&lt;author&gt;Momose, T&lt;/author&gt;&lt;author&gt;Leong, WH&lt;/author&gt;&lt;/authors&gt;&lt;/contributors&gt;&lt;titles&gt;&lt;title&gt;Assessing the impact of quartz content on the prediction of soil thermal conductivity&lt;/title&gt;&lt;secondary-title&gt;Geotechnique&lt;/secondary-title&gt;&lt;/titles&gt;&lt;pages&gt;331-338&lt;/pages&gt;&lt;volume&gt;59&lt;/volume&gt;&lt;number&gt;4&lt;/number&gt;&lt;dates&gt;&lt;year&gt;2009&lt;/year&gt;&lt;/dates&gt;&lt;isbn&gt;0016-8505&lt;/isbn&gt;&lt;urls&gt;&lt;/urls&gt;&lt;/record&gt;&lt;/Cite&gt;&lt;/EndNote&gt;</w:instrText>
      </w:r>
      <w:r w:rsidR="00F214F3" w:rsidRPr="00CB2B98">
        <w:fldChar w:fldCharType="separate"/>
      </w:r>
      <w:r w:rsidR="00A31CB8" w:rsidRPr="00CB2B98">
        <w:rPr>
          <w:noProof/>
        </w:rPr>
        <w:t>[</w:t>
      </w:r>
      <w:hyperlink w:anchor="_ENREF_60" w:tooltip="Tarnawski, 2009 #103" w:history="1">
        <w:r w:rsidR="00D17851" w:rsidRPr="00CB2B98">
          <w:rPr>
            <w:rStyle w:val="Hyperlink"/>
            <w:u w:val="none"/>
          </w:rPr>
          <w:t>60</w:t>
        </w:r>
      </w:hyperlink>
      <w:r w:rsidR="00A31CB8" w:rsidRPr="00CB2B98">
        <w:rPr>
          <w:noProof/>
        </w:rPr>
        <w:t>]</w:t>
      </w:r>
      <w:r w:rsidR="00F214F3" w:rsidRPr="00CB2B98">
        <w:fldChar w:fldCharType="end"/>
      </w:r>
      <w:r w:rsidR="00EA519C" w:rsidRPr="00CB2B98">
        <w:t xml:space="preserve">. </w:t>
      </w:r>
      <w:r w:rsidR="001755F5" w:rsidRPr="00CB2B98">
        <w:t xml:space="preserve">To eliminate this effect, finite element simulation is used in this paper by assigning </w:t>
      </w:r>
      <w:r w:rsidR="009B7577" w:rsidRPr="00CB2B98">
        <w:t>the</w:t>
      </w:r>
      <w:r w:rsidR="001755F5" w:rsidRPr="00CB2B98">
        <w:t xml:space="preserve"> same thermal conductivity to the solids of all samples.</w:t>
      </w:r>
      <w:r w:rsidR="00FA2F7F" w:rsidRPr="00CB2B98">
        <w:t xml:space="preserve"> </w:t>
      </w:r>
      <w:r w:rsidR="00030116" w:rsidRPr="00CB2B98">
        <w:t>E</w:t>
      </w:r>
      <w:r w:rsidR="00BE0610" w:rsidRPr="00CB2B98">
        <w:t>xperimental measurements</w:t>
      </w:r>
      <w:r w:rsidR="00030116" w:rsidRPr="00CB2B98">
        <w:t>, however,</w:t>
      </w:r>
      <w:r w:rsidR="00BE0610" w:rsidRPr="00CB2B98">
        <w:t xml:space="preserve"> are </w:t>
      </w:r>
      <w:r w:rsidR="00E55F2B" w:rsidRPr="00CB2B98">
        <w:t xml:space="preserve">used </w:t>
      </w:r>
      <w:r w:rsidR="00BE0610" w:rsidRPr="00CB2B98">
        <w:t>to validate the numerical results.</w:t>
      </w:r>
      <w:r w:rsidR="001755F5" w:rsidRPr="00CB2B98">
        <w:t xml:space="preserve"> </w:t>
      </w:r>
    </w:p>
    <w:p w14:paraId="4B34E2DD" w14:textId="087F6AA5" w:rsidR="00604F1B" w:rsidRPr="00CB2B98" w:rsidRDefault="00604F1B" w:rsidP="00D05672">
      <w:pPr>
        <w:pStyle w:val="Heading2"/>
        <w:spacing w:before="0" w:after="0"/>
        <w:ind w:left="425" w:hanging="425"/>
      </w:pPr>
      <w:r w:rsidRPr="00CB2B98">
        <w:t>Finite element simulation</w:t>
      </w:r>
    </w:p>
    <w:p w14:paraId="3BC9F534" w14:textId="2E5DAFFE" w:rsidR="002B1681" w:rsidRPr="00CB2B98" w:rsidRDefault="003F4EAC" w:rsidP="00BB3292">
      <w:pPr>
        <w:pStyle w:val="BodyText"/>
      </w:pPr>
      <w:r w:rsidRPr="00CB2B98">
        <w:t xml:space="preserve">The </w:t>
      </w:r>
      <w:r w:rsidR="00F8522A" w:rsidRPr="00CB2B98">
        <w:t xml:space="preserve">geometry of a </w:t>
      </w:r>
      <w:r w:rsidR="00381C9A" w:rsidRPr="00CB2B98">
        <w:t>sand</w:t>
      </w:r>
      <w:r w:rsidR="00F8522A" w:rsidRPr="00CB2B98">
        <w:t xml:space="preserve"> sample can be reconstructed from scanned CT images</w:t>
      </w:r>
      <w:r w:rsidRPr="00CB2B98">
        <w:t xml:space="preserve"> and</w:t>
      </w:r>
      <w:r w:rsidR="00D6404F" w:rsidRPr="00CB2B98">
        <w:t xml:space="preserve"> used</w:t>
      </w:r>
      <w:r w:rsidRPr="00CB2B98">
        <w:t xml:space="preserve"> </w:t>
      </w:r>
      <w:r w:rsidR="00903424" w:rsidRPr="00CB2B98">
        <w:t>to simulate heat transfer</w:t>
      </w:r>
      <w:r w:rsidR="00177B03" w:rsidRPr="00CB2B98">
        <w:t xml:space="preserve"> in a similar fashion as in </w:t>
      </w:r>
      <w:r w:rsidR="00903424" w:rsidRPr="00CB2B98">
        <w:fldChar w:fldCharType="begin"/>
      </w:r>
      <w:r w:rsidR="00A31CB8" w:rsidRPr="00CB2B98">
        <w:instrText xml:space="preserve"> ADDIN EN.CITE &lt;EndNote&gt;&lt;Cite&gt;&lt;Author&gt;Narsilio&lt;/Author&gt;&lt;Year&gt;2010&lt;/Year&gt;&lt;RecNum&gt;106&lt;/RecNum&gt;&lt;DisplayText&gt;[61, 62]&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Cite&gt;&lt;Author&gt;Narsilio&lt;/Author&gt;&lt;Year&gt;2009&lt;/Year&gt;&lt;RecNum&gt;174&lt;/RecNum&gt;&lt;record&gt;&lt;rec-number&gt;174&lt;/rec-number&gt;&lt;foreign-keys&gt;&lt;key app="EN" db-id="rvwr2vxxd9szv3efd5t5f9db0pfrrr0pfz90" timestamp="1554674504"&gt;174&lt;/key&gt;&lt;/foreign-keys&gt;&lt;ref-type name="Journal Article"&gt;17&lt;/ref-type&gt;&lt;contributors&gt;&lt;authors&gt;&lt;author&gt;Narsilio, Guillermo A&lt;/author&gt;&lt;author&gt;Buzzi, Olivier&lt;/author&gt;&lt;author&gt;Fityus, Stephen&lt;/author&gt;&lt;author&gt;Yun, Tae Sup&lt;/author&gt;&lt;author&gt;Smith, David W&lt;/author&gt;&lt;/authors&gt;&lt;/contributors&gt;&lt;titles&gt;&lt;title&gt;Upscaling of Navier–Stokes equations in porous media: Theoretical, numerical and experimental approach&lt;/title&gt;&lt;secondary-title&gt;Computers and Geotechnics&lt;/secondary-title&gt;&lt;/titles&gt;&lt;periodical&gt;&lt;full-title&gt;Computers and Geotechnics&lt;/full-title&gt;&lt;/periodical&gt;&lt;pages&gt;1200-1206&lt;/pages&gt;&lt;volume&gt;36&lt;/volume&gt;&lt;number&gt;7&lt;/number&gt;&lt;dates&gt;&lt;year&gt;2009&lt;/year&gt;&lt;/dates&gt;&lt;isbn&gt;0266-352X&lt;/isbn&gt;&lt;urls&gt;&lt;/urls&gt;&lt;/record&gt;&lt;/Cite&gt;&lt;/EndNote&gt;</w:instrText>
      </w:r>
      <w:r w:rsidR="00903424" w:rsidRPr="00CB2B98">
        <w:fldChar w:fldCharType="separate"/>
      </w:r>
      <w:r w:rsidR="00A31CB8" w:rsidRPr="00CB2B98">
        <w:rPr>
          <w:noProof/>
        </w:rPr>
        <w:t>[</w:t>
      </w:r>
      <w:hyperlink w:anchor="_ENREF_61" w:tooltip="Narsilio, 2010 #106" w:history="1">
        <w:r w:rsidR="00D17851" w:rsidRPr="00CB2B98">
          <w:rPr>
            <w:rStyle w:val="Hyperlink"/>
            <w:u w:val="none"/>
          </w:rPr>
          <w:t>61</w:t>
        </w:r>
      </w:hyperlink>
      <w:r w:rsidR="00A31CB8" w:rsidRPr="00CB2B98">
        <w:rPr>
          <w:noProof/>
        </w:rPr>
        <w:t xml:space="preserve">, </w:t>
      </w:r>
      <w:hyperlink w:anchor="_ENREF_62" w:tooltip="Narsilio, 2009 #174" w:history="1">
        <w:r w:rsidR="00D17851" w:rsidRPr="00CB2B98">
          <w:rPr>
            <w:rStyle w:val="Hyperlink"/>
            <w:u w:val="none"/>
          </w:rPr>
          <w:t>62</w:t>
        </w:r>
      </w:hyperlink>
      <w:r w:rsidR="00A31CB8" w:rsidRPr="00CB2B98">
        <w:rPr>
          <w:noProof/>
        </w:rPr>
        <w:t>]</w:t>
      </w:r>
      <w:r w:rsidR="00903424" w:rsidRPr="00CB2B98">
        <w:fldChar w:fldCharType="end"/>
      </w:r>
      <w:r w:rsidR="00903424" w:rsidRPr="00CB2B98">
        <w:t xml:space="preserve"> by </w:t>
      </w:r>
      <w:r w:rsidR="00D93344" w:rsidRPr="00CB2B98">
        <w:t xml:space="preserve">numerically </w:t>
      </w:r>
      <w:r w:rsidR="00903424" w:rsidRPr="00CB2B98">
        <w:t xml:space="preserve">solving </w:t>
      </w:r>
      <w:r w:rsidR="00A53774" w:rsidRPr="00CB2B98">
        <w:t>an elliptic partial differential</w:t>
      </w:r>
      <w:r w:rsidR="00A53774" w:rsidRPr="00CB2B98" w:rsidDel="00A53774">
        <w:rPr>
          <w:rStyle w:val="CommentReference"/>
          <w:rFonts w:asciiTheme="minorHAnsi" w:hAnsiTheme="minorHAnsi" w:cstheme="minorBidi"/>
        </w:rPr>
        <w:t xml:space="preserve"> </w:t>
      </w:r>
      <w:r w:rsidR="00903424" w:rsidRPr="00CB2B98">
        <w:t>equation</w:t>
      </w:r>
      <w:r w:rsidR="00042F70" w:rsidRPr="00CB2B98">
        <w:t xml:space="preserve"> (Equation </w:t>
      </w:r>
      <w:r w:rsidR="008736CD" w:rsidRPr="00CB2B98">
        <w:fldChar w:fldCharType="begin"/>
      </w:r>
      <w:r w:rsidR="008736CD" w:rsidRPr="00CB2B98">
        <w:instrText xml:space="preserve"> REF OLE_eq6 \h </w:instrText>
      </w:r>
      <w:r w:rsidR="008736CD" w:rsidRPr="00CB2B98">
        <w:fldChar w:fldCharType="separate"/>
      </w:r>
      <w:r w:rsidR="008736CD" w:rsidRPr="00CB2B98">
        <w:rPr>
          <w:noProof/>
        </w:rPr>
        <w:t>6</w:t>
      </w:r>
      <w:r w:rsidR="008736CD" w:rsidRPr="00CB2B98">
        <w:fldChar w:fldCharType="end"/>
      </w:r>
      <w:r w:rsidR="00042F70" w:rsidRPr="00CB2B98">
        <w:t>)</w:t>
      </w:r>
      <w:r w:rsidR="00903424" w:rsidRPr="00CB2B98">
        <w:t>, Fourier’s law</w:t>
      </w:r>
      <w:r w:rsidR="00042F70" w:rsidRPr="00CB2B98">
        <w:t xml:space="preserve"> (Equation </w:t>
      </w:r>
      <w:r w:rsidR="008736CD" w:rsidRPr="00CB2B98">
        <w:fldChar w:fldCharType="begin"/>
      </w:r>
      <w:r w:rsidR="008736CD" w:rsidRPr="00CB2B98">
        <w:instrText xml:space="preserve"> REF OLE_eq7 \h </w:instrText>
      </w:r>
      <w:r w:rsidR="008736CD" w:rsidRPr="00CB2B98">
        <w:fldChar w:fldCharType="separate"/>
      </w:r>
      <w:r w:rsidR="008736CD" w:rsidRPr="00CB2B98">
        <w:rPr>
          <w:noProof/>
        </w:rPr>
        <w:t>7</w:t>
      </w:r>
      <w:r w:rsidR="008736CD" w:rsidRPr="00CB2B98">
        <w:fldChar w:fldCharType="end"/>
      </w:r>
      <w:r w:rsidR="00042F70" w:rsidRPr="00CB2B98">
        <w:t>)</w:t>
      </w:r>
      <w:r w:rsidR="00903424" w:rsidRPr="00CB2B98">
        <w:t xml:space="preserve"> and a continuity equation</w:t>
      </w:r>
      <w:r w:rsidR="00042F70" w:rsidRPr="00CB2B98">
        <w:t xml:space="preserve"> (Equation </w:t>
      </w:r>
      <w:r w:rsidR="008736CD" w:rsidRPr="00CB2B98">
        <w:fldChar w:fldCharType="begin"/>
      </w:r>
      <w:r w:rsidR="008736CD" w:rsidRPr="00CB2B98">
        <w:instrText xml:space="preserve"> REF OLE_eq8 \h </w:instrText>
      </w:r>
      <w:r w:rsidR="008736CD" w:rsidRPr="00CB2B98">
        <w:fldChar w:fldCharType="separate"/>
      </w:r>
      <w:r w:rsidR="008736CD" w:rsidRPr="00CB2B98">
        <w:rPr>
          <w:noProof/>
        </w:rPr>
        <w:t>8</w:t>
      </w:r>
      <w:r w:rsidR="008736CD" w:rsidRPr="00CB2B98">
        <w:fldChar w:fldCharType="end"/>
      </w:r>
      <w:r w:rsidR="00042F70" w:rsidRPr="00CB2B98">
        <w:t>)</w:t>
      </w:r>
      <w:r w:rsidR="007A531E" w:rsidRPr="00CB2B98">
        <w:t xml:space="preserve">, </w:t>
      </w:r>
      <w:r w:rsidR="00934D63" w:rsidRPr="00CB2B98">
        <w:t xml:space="preserve">using </w:t>
      </w:r>
      <w:r w:rsidR="00E73F58" w:rsidRPr="00CB2B98">
        <w:t xml:space="preserve">COMSOL Multiphysics </w:t>
      </w:r>
      <w:r w:rsidR="00F214F3" w:rsidRPr="00CB2B98">
        <w:fldChar w:fldCharType="begin"/>
      </w:r>
      <w:r w:rsidR="00A31CB8" w:rsidRPr="00CB2B98">
        <w:instrText xml:space="preserve"> ADDIN EN.CITE &lt;EndNote&gt;&lt;Cite&gt;&lt;Author&gt;AB&lt;/Author&gt;&lt;Year&gt;2015&lt;/Year&gt;&lt;RecNum&gt;105&lt;/RecNum&gt;&lt;DisplayText&gt;[63]&lt;/DisplayText&gt;&lt;record&gt;&lt;rec-number&gt;105&lt;/rec-number&gt;&lt;foreign-keys&gt;&lt;key app="EN" db-id="rvwr2vxxd9szv3efd5t5f9db0pfrrr0pfz90" timestamp="1546832308"&gt;105&lt;/key&gt;&lt;/foreign-keys&gt;&lt;ref-type name="Journal Article"&gt;17&lt;/ref-type&gt;&lt;contributors&gt;&lt;authors&gt;&lt;author&gt;COMSOL AB&lt;/author&gt;&lt;/authors&gt;&lt;/contributors&gt;&lt;titles&gt;&lt;title&gt;COMSOL multiphysics v5.0, http://www.comsol.com&lt;/title&gt;&lt;/titles&gt;&lt;dates&gt;&lt;year&gt;2015&lt;/year&gt;&lt;/dates&gt;&lt;urls&gt;&lt;/urls&gt;&lt;/record&gt;&lt;/Cite&gt;&lt;/EndNote&gt;</w:instrText>
      </w:r>
      <w:r w:rsidR="00F214F3" w:rsidRPr="00CB2B98">
        <w:fldChar w:fldCharType="separate"/>
      </w:r>
      <w:r w:rsidR="00A31CB8" w:rsidRPr="00CB2B98">
        <w:rPr>
          <w:noProof/>
        </w:rPr>
        <w:t>[</w:t>
      </w:r>
      <w:hyperlink w:anchor="_ENREF_63" w:tooltip="AB, 2015 #105" w:history="1">
        <w:r w:rsidR="00D17851" w:rsidRPr="00CB2B98">
          <w:rPr>
            <w:rStyle w:val="Hyperlink"/>
            <w:u w:val="none"/>
          </w:rPr>
          <w:t>63</w:t>
        </w:r>
      </w:hyperlink>
      <w:r w:rsidR="00A31CB8" w:rsidRPr="00CB2B98">
        <w:rPr>
          <w:noProof/>
        </w:rPr>
        <w:t>]</w:t>
      </w:r>
      <w:r w:rsidR="00F214F3" w:rsidRPr="00CB2B98">
        <w:fldChar w:fldCharType="end"/>
      </w:r>
      <w:r w:rsidR="007975F7" w:rsidRPr="00CB2B98">
        <w:t>.</w:t>
      </w:r>
      <w:r w:rsidR="0016711F" w:rsidRPr="00CB2B98">
        <w:t xml:space="preserve"> T</w:t>
      </w:r>
      <w:r w:rsidR="009C1E28" w:rsidRPr="00CB2B98">
        <w:t xml:space="preserve">he thermal conductivity </w:t>
      </w:r>
      <w:r w:rsidR="00581C89" w:rsidRPr="00CB2B98">
        <w:t xml:space="preserve">of the </w:t>
      </w:r>
      <w:r w:rsidR="00751521" w:rsidRPr="00CB2B98">
        <w:t>packing</w:t>
      </w:r>
      <w:r w:rsidR="00581C89" w:rsidRPr="00CB2B98">
        <w:t xml:space="preserve"> </w:t>
      </w:r>
      <w:r w:rsidR="009C1E28" w:rsidRPr="00CB2B98">
        <w:t>are obtained</w:t>
      </w:r>
      <w:r w:rsidR="00042F70" w:rsidRPr="00CB2B98">
        <w:t xml:space="preserve"> </w:t>
      </w:r>
      <w:r w:rsidR="00042F70" w:rsidRPr="00CB2B98">
        <w:rPr>
          <w:rFonts w:hint="eastAsia"/>
        </w:rPr>
        <w:t>by</w:t>
      </w:r>
      <w:r w:rsidR="00042F70" w:rsidRPr="00CB2B98">
        <w:t xml:space="preserve"> </w:t>
      </w:r>
      <w:r w:rsidR="00222037" w:rsidRPr="00CB2B98">
        <w:t xml:space="preserve">integrating </w:t>
      </w:r>
      <w:r w:rsidR="00FE1A5C" w:rsidRPr="00CB2B98">
        <w:t>the heat flux at the top and bottom boundaries using Equation</w:t>
      </w:r>
      <w:r w:rsidR="008736CD" w:rsidRPr="00CB2B98">
        <w:t xml:space="preserve"> </w:t>
      </w:r>
      <w:r w:rsidR="008736CD" w:rsidRPr="00CB2B98">
        <w:fldChar w:fldCharType="begin"/>
      </w:r>
      <w:r w:rsidR="008736CD" w:rsidRPr="00CB2B98">
        <w:instrText xml:space="preserve"> REF OLE_eq9 \h </w:instrText>
      </w:r>
      <w:r w:rsidR="008736CD" w:rsidRPr="00CB2B98">
        <w:fldChar w:fldCharType="separate"/>
      </w:r>
      <w:r w:rsidR="008736CD" w:rsidRPr="00CB2B98">
        <w:rPr>
          <w:noProof/>
        </w:rPr>
        <w:t>9</w:t>
      </w:r>
      <w:r w:rsidR="008736CD" w:rsidRPr="00CB2B98">
        <w:fldChar w:fldCharType="end"/>
      </w:r>
      <w:r w:rsidR="008736CD" w:rsidRPr="00CB2B98">
        <w:fldChar w:fldCharType="begin"/>
      </w:r>
      <w:r w:rsidR="008736CD" w:rsidRPr="00CB2B98">
        <w:instrText xml:space="preserve"> REF OLE_eq9 \h </w:instrText>
      </w:r>
      <w:r w:rsidR="008736CD" w:rsidRPr="00CB2B98">
        <w:fldChar w:fldCharType="end"/>
      </w:r>
      <w:r w:rsidR="008736CD" w:rsidRPr="00CB2B98">
        <w:fldChar w:fldCharType="begin"/>
      </w:r>
      <w:r w:rsidR="008736CD" w:rsidRPr="00CB2B98">
        <w:instrText xml:space="preserve"> REF OLE_eq9 \h </w:instrText>
      </w:r>
      <w:r w:rsidR="008736CD" w:rsidRPr="00CB2B98">
        <w:fldChar w:fldCharType="end"/>
      </w:r>
      <w:r w:rsidR="00FE1A5C" w:rsidRPr="00CB2B98">
        <w:t xml:space="preserve">, </w:t>
      </w:r>
      <w:r w:rsidR="009C1E28" w:rsidRPr="00CB2B98">
        <w:t xml:space="preserve"> and their average </w:t>
      </w:r>
      <w:r w:rsidR="008E0F75" w:rsidRPr="00CB2B98">
        <w:rPr>
          <w:noProof/>
        </w:rPr>
        <w:t>is</w:t>
      </w:r>
      <w:r w:rsidR="009C1E28" w:rsidRPr="00CB2B98">
        <w:t xml:space="preserve"> taken as the effective thermal conductivity of the entir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138"/>
        <w:gridCol w:w="638"/>
      </w:tblGrid>
      <w:tr w:rsidR="00D17851" w:rsidRPr="00CB2B98" w14:paraId="26BD8D78" w14:textId="77777777" w:rsidTr="004C1027">
        <w:tc>
          <w:tcPr>
            <w:tcW w:w="530" w:type="dxa"/>
            <w:vAlign w:val="center"/>
          </w:tcPr>
          <w:p w14:paraId="28503DEE" w14:textId="77777777" w:rsidR="00B61081" w:rsidRPr="00CB2B98" w:rsidRDefault="00B61081" w:rsidP="00B461A0">
            <w:pPr>
              <w:spacing w:line="360" w:lineRule="auto"/>
              <w:jc w:val="center"/>
            </w:pPr>
          </w:p>
        </w:tc>
        <w:tc>
          <w:tcPr>
            <w:tcW w:w="7138" w:type="dxa"/>
            <w:vAlign w:val="center"/>
          </w:tcPr>
          <w:p w14:paraId="2964A4FC" w14:textId="34E85FEF" w:rsidR="00B61081" w:rsidRPr="00CB2B98" w:rsidRDefault="00B61081" w:rsidP="00B461A0">
            <w:pPr>
              <w:spacing w:line="360" w:lineRule="auto"/>
              <w:jc w:val="center"/>
            </w:pPr>
            <m:oMathPara>
              <m:oMath>
                <m:r>
                  <m:rPr>
                    <m:sty m:val="p"/>
                  </m:rPr>
                  <w:rPr>
                    <w:rFonts w:ascii="Cambria Math" w:hAnsi="Cambria Math"/>
                  </w:rPr>
                  <m:t>ρC</m:t>
                </m:r>
                <m:f>
                  <m:fPr>
                    <m:ctrlPr>
                      <w:rPr>
                        <w:rFonts w:ascii="Cambria Math" w:hAnsi="Cambria Math"/>
                      </w:rPr>
                    </m:ctrlPr>
                  </m:fPr>
                  <m:num>
                    <m:r>
                      <m:rPr>
                        <m:sty m:val="p"/>
                      </m:rPr>
                      <w:rPr>
                        <w:rFonts w:ascii="Cambria Math" w:hAnsi="Cambria Math"/>
                      </w:rPr>
                      <m:t>∂T</m:t>
                    </m:r>
                  </m:num>
                  <m:den>
                    <m:r>
                      <m:rPr>
                        <m:sty m:val="p"/>
                      </m:rPr>
                      <w:rPr>
                        <w:rFonts w:ascii="Cambria Math" w:hAnsi="Cambria Math"/>
                      </w:rPr>
                      <m:t>∂t</m:t>
                    </m:r>
                  </m:den>
                </m:f>
                <m:r>
                  <m:rPr>
                    <m:sty m:val="p"/>
                  </m:rPr>
                  <w:rPr>
                    <w:rFonts w:ascii="Cambria Math" w:hAnsi="Cambria Math"/>
                  </w:rPr>
                  <m:t>+ρCu⋅∇T=∇⋅</m:t>
                </m:r>
                <m:d>
                  <m:dPr>
                    <m:ctrlPr>
                      <w:rPr>
                        <w:rFonts w:ascii="Cambria Math" w:hAnsi="Cambria Math"/>
                      </w:rPr>
                    </m:ctrlPr>
                  </m:dPr>
                  <m:e>
                    <m:r>
                      <m:rPr>
                        <m:sty m:val="p"/>
                      </m:rPr>
                      <w:rPr>
                        <w:rFonts w:ascii="Cambria Math" w:hAnsi="Cambria Math"/>
                      </w:rPr>
                      <m:t>λ∇T</m:t>
                    </m:r>
                  </m:e>
                </m:d>
              </m:oMath>
            </m:oMathPara>
          </w:p>
        </w:tc>
        <w:tc>
          <w:tcPr>
            <w:tcW w:w="638" w:type="dxa"/>
            <w:vAlign w:val="center"/>
          </w:tcPr>
          <w:p w14:paraId="151A2301" w14:textId="68D33E93" w:rsidR="00B61081" w:rsidRPr="00CB2B98" w:rsidRDefault="00B61081" w:rsidP="00B461A0">
            <w:pPr>
              <w:spacing w:line="360" w:lineRule="auto"/>
              <w:jc w:val="center"/>
            </w:pPr>
            <w:r w:rsidRPr="00CB2B98">
              <w:rPr>
                <w:rFonts w:ascii="Times New Roman" w:hAnsi="Times New Roman" w:cs="Times New Roman"/>
              </w:rPr>
              <w:t>(</w:t>
            </w:r>
            <w:bookmarkStart w:id="64" w:name="OLE_eq6"/>
            <w:r w:rsidRPr="00CB2B98">
              <w:rPr>
                <w:rFonts w:ascii="Times New Roman" w:hAnsi="Times New Roman" w:cs="Times New Roman"/>
                <w:noProof/>
              </w:rPr>
              <w:fldChar w:fldCharType="begin"/>
            </w:r>
            <w:r w:rsidRPr="00CB2B98">
              <w:rPr>
                <w:rFonts w:ascii="Times New Roman" w:hAnsi="Times New Roman" w:cs="Times New Roman"/>
                <w:noProof/>
              </w:rPr>
              <w:instrText xml:space="preserve"> SEQ EQ \* MERGEFORMAT </w:instrText>
            </w:r>
            <w:r w:rsidRPr="00CB2B98">
              <w:rPr>
                <w:rFonts w:ascii="Times New Roman" w:hAnsi="Times New Roman" w:cs="Times New Roman"/>
                <w:noProof/>
              </w:rPr>
              <w:fldChar w:fldCharType="separate"/>
            </w:r>
            <w:r w:rsidR="00CB7430" w:rsidRPr="00CB2B98">
              <w:rPr>
                <w:rFonts w:ascii="Times New Roman" w:hAnsi="Times New Roman" w:cs="Times New Roman"/>
                <w:noProof/>
              </w:rPr>
              <w:t>6</w:t>
            </w:r>
            <w:r w:rsidRPr="00CB2B98">
              <w:rPr>
                <w:rFonts w:ascii="Times New Roman" w:hAnsi="Times New Roman" w:cs="Times New Roman"/>
                <w:noProof/>
              </w:rPr>
              <w:fldChar w:fldCharType="end"/>
            </w:r>
            <w:bookmarkEnd w:id="64"/>
            <w:r w:rsidRPr="00CB2B98">
              <w:t>)</w:t>
            </w:r>
          </w:p>
        </w:tc>
      </w:tr>
    </w:tbl>
    <w:p w14:paraId="3B60EBFB" w14:textId="03AE356E" w:rsidR="00B61081" w:rsidRPr="00CB2B98" w:rsidRDefault="004C1027" w:rsidP="001B46C8">
      <w:pPr>
        <w:pStyle w:val="BodyText"/>
        <w:ind w:firstLine="0"/>
      </w:pPr>
      <w:r w:rsidRPr="00CB2B98">
        <w:lastRenderedPageBreak/>
        <w:t xml:space="preserve">where, for each phase involved in the simulation, </w:t>
      </w:r>
      <m:oMath>
        <m:r>
          <m:rPr>
            <m:sty m:val="p"/>
          </m:rPr>
          <w:rPr>
            <w:rFonts w:ascii="Cambria Math" w:hAnsi="Cambria Math"/>
          </w:rPr>
          <m:t>ρ</m:t>
        </m:r>
      </m:oMath>
      <w:r w:rsidRPr="00CB2B98">
        <w:t xml:space="preserve"> is the density (kg/m), C is the heat capacity (J/(kg K)</w:t>
      </w:r>
      <w:r w:rsidR="00885D93" w:rsidRPr="00CB2B98">
        <w:t>)</w:t>
      </w:r>
      <w:r w:rsidRPr="00CB2B98">
        <w:t xml:space="preserve">, T is the temperature </w:t>
      </w:r>
      <w:r w:rsidR="00885D93" w:rsidRPr="00CB2B98">
        <w:t>(</w:t>
      </w:r>
      <w:r w:rsidRPr="00CB2B98">
        <w:t>K</w:t>
      </w:r>
      <w:r w:rsidR="00885D93" w:rsidRPr="00CB2B98">
        <w:t>)</w:t>
      </w:r>
      <w:r w:rsidRPr="00CB2B98">
        <w:t xml:space="preserve">, t is the time </w:t>
      </w:r>
      <w:r w:rsidR="00885D93" w:rsidRPr="00CB2B98">
        <w:t>(</w:t>
      </w:r>
      <w:r w:rsidRPr="00CB2B98">
        <w:t>s</w:t>
      </w:r>
      <w:r w:rsidR="00885D93" w:rsidRPr="00CB2B98">
        <w:t>)</w:t>
      </w:r>
      <w:r w:rsidRPr="00CB2B98">
        <w:t xml:space="preserve">, u is the velocity vector </w:t>
      </w:r>
      <w:r w:rsidR="00885D93" w:rsidRPr="00CB2B98">
        <w:t>(</w:t>
      </w:r>
      <w:r w:rsidRPr="00CB2B98">
        <w:t>m/s</w:t>
      </w:r>
      <w:r w:rsidR="00885D93" w:rsidRPr="00CB2B98">
        <w:t>)</w:t>
      </w:r>
      <w:r w:rsidRPr="00CB2B98">
        <w:t xml:space="preserve">, </w:t>
      </w:r>
      <m:oMath>
        <m:r>
          <m:rPr>
            <m:sty m:val="p"/>
          </m:rPr>
          <w:rPr>
            <w:rFonts w:ascii="Cambria Math" w:hAnsi="Cambria Math"/>
          </w:rPr>
          <m:t>λ</m:t>
        </m:r>
      </m:oMath>
      <w:r w:rsidRPr="00CB2B98">
        <w:t xml:space="preserve"> is the thermal conductivity </w:t>
      </w:r>
      <w:r w:rsidR="00885D93" w:rsidRPr="00CB2B98">
        <w:t>(</w:t>
      </w:r>
      <w:r w:rsidRPr="00CB2B98">
        <w:t>W/(m K)</w:t>
      </w:r>
      <w:r w:rsidR="00885D93" w:rsidRPr="00CB2B9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138"/>
        <w:gridCol w:w="638"/>
      </w:tblGrid>
      <w:tr w:rsidR="00D60635" w:rsidRPr="00CB2B98" w14:paraId="10F22269" w14:textId="77777777" w:rsidTr="00AA341F">
        <w:tc>
          <w:tcPr>
            <w:tcW w:w="530" w:type="dxa"/>
            <w:vAlign w:val="center"/>
          </w:tcPr>
          <w:p w14:paraId="09211811" w14:textId="77777777" w:rsidR="00D60635" w:rsidRPr="00CB2B98" w:rsidRDefault="00D60635" w:rsidP="00027BCB">
            <w:pPr>
              <w:jc w:val="center"/>
            </w:pPr>
          </w:p>
        </w:tc>
        <w:tc>
          <w:tcPr>
            <w:tcW w:w="7138" w:type="dxa"/>
            <w:vAlign w:val="center"/>
          </w:tcPr>
          <w:p w14:paraId="55A4FF98" w14:textId="77777777" w:rsidR="00D60635" w:rsidRPr="00CB2B98" w:rsidRDefault="00D60635" w:rsidP="00027BCB">
            <w:pPr>
              <w:jc w:val="center"/>
            </w:pPr>
            <m:oMathPara>
              <m:oMath>
                <m:r>
                  <m:rPr>
                    <m:sty m:val="p"/>
                  </m:rPr>
                  <w:rPr>
                    <w:rFonts w:ascii="Cambria Math" w:hAnsi="Cambria Math"/>
                  </w:rPr>
                  <m:t>q=λ∇T</m:t>
                </m:r>
              </m:oMath>
            </m:oMathPara>
          </w:p>
        </w:tc>
        <w:tc>
          <w:tcPr>
            <w:tcW w:w="638" w:type="dxa"/>
            <w:vAlign w:val="center"/>
          </w:tcPr>
          <w:p w14:paraId="35EE45A2" w14:textId="52A84C6C" w:rsidR="00D60635" w:rsidRPr="00CB2B98" w:rsidRDefault="00D60635" w:rsidP="00027BCB">
            <w:pPr>
              <w:jc w:val="center"/>
            </w:pPr>
            <w:r w:rsidRPr="00CB2B98">
              <w:rPr>
                <w:rFonts w:ascii="Times New Roman" w:hAnsi="Times New Roman" w:cs="Times New Roman"/>
              </w:rPr>
              <w:t>(</w:t>
            </w:r>
            <w:bookmarkStart w:id="65" w:name="OLE_eq7"/>
            <w:r w:rsidRPr="00CB2B98">
              <w:rPr>
                <w:rFonts w:ascii="Times New Roman" w:hAnsi="Times New Roman" w:cs="Times New Roman"/>
                <w:noProof/>
              </w:rPr>
              <w:fldChar w:fldCharType="begin"/>
            </w:r>
            <w:r w:rsidRPr="00CB2B98">
              <w:rPr>
                <w:rFonts w:ascii="Times New Roman" w:hAnsi="Times New Roman" w:cs="Times New Roman"/>
                <w:noProof/>
              </w:rPr>
              <w:instrText xml:space="preserve"> SEQ EQ \* MERGEFORMAT </w:instrText>
            </w:r>
            <w:r w:rsidRPr="00CB2B98">
              <w:rPr>
                <w:rFonts w:ascii="Times New Roman" w:hAnsi="Times New Roman" w:cs="Times New Roman"/>
                <w:noProof/>
              </w:rPr>
              <w:fldChar w:fldCharType="separate"/>
            </w:r>
            <w:r w:rsidR="00CB7430" w:rsidRPr="00CB2B98">
              <w:rPr>
                <w:rFonts w:ascii="Times New Roman" w:hAnsi="Times New Roman" w:cs="Times New Roman"/>
                <w:noProof/>
              </w:rPr>
              <w:t>7</w:t>
            </w:r>
            <w:r w:rsidRPr="00CB2B98">
              <w:rPr>
                <w:rFonts w:ascii="Times New Roman" w:hAnsi="Times New Roman" w:cs="Times New Roman"/>
                <w:noProof/>
              </w:rPr>
              <w:fldChar w:fldCharType="end"/>
            </w:r>
            <w:bookmarkEnd w:id="65"/>
            <w:r w:rsidRPr="00CB2B98">
              <w:rPr>
                <w:rFonts w:ascii="Times New Roman" w:hAnsi="Times New Roman" w:cs="Times New Roman"/>
              </w:rPr>
              <w:t>)</w:t>
            </w:r>
          </w:p>
        </w:tc>
      </w:tr>
    </w:tbl>
    <w:p w14:paraId="61C24AD2" w14:textId="6A4DB1F4" w:rsidR="00D60635" w:rsidRPr="00CB2B98" w:rsidRDefault="00D60635" w:rsidP="00BB3292">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138"/>
        <w:gridCol w:w="638"/>
      </w:tblGrid>
      <w:tr w:rsidR="00D17851" w:rsidRPr="00CB2B98" w14:paraId="5E131232" w14:textId="77777777" w:rsidTr="00AA341F">
        <w:tc>
          <w:tcPr>
            <w:tcW w:w="530" w:type="dxa"/>
            <w:vAlign w:val="center"/>
          </w:tcPr>
          <w:p w14:paraId="05591C9D" w14:textId="77777777" w:rsidR="007049AC" w:rsidRPr="00CB2B98" w:rsidRDefault="007049AC" w:rsidP="00027BCB">
            <w:pPr>
              <w:jc w:val="center"/>
            </w:pPr>
          </w:p>
        </w:tc>
        <w:tc>
          <w:tcPr>
            <w:tcW w:w="7138" w:type="dxa"/>
            <w:vAlign w:val="center"/>
          </w:tcPr>
          <w:p w14:paraId="46AB62C4" w14:textId="77777777" w:rsidR="007049AC" w:rsidRPr="00CB2B98" w:rsidRDefault="007049AC" w:rsidP="00027BCB">
            <w:pPr>
              <w:jc w:val="center"/>
            </w:pPr>
            <m:oMathPara>
              <m:oMath>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m:t>
                        </m:r>
                      </m:sub>
                    </m:sSub>
                  </m:e>
                </m:d>
                <m:r>
                  <m:rPr>
                    <m:sty m:val="p"/>
                  </m:rPr>
                  <w:rPr>
                    <w:rFonts w:ascii="Cambria Math" w:hAnsi="Cambria Math"/>
                  </w:rPr>
                  <m:t>= 0</m:t>
                </m:r>
              </m:oMath>
            </m:oMathPara>
          </w:p>
        </w:tc>
        <w:tc>
          <w:tcPr>
            <w:tcW w:w="638" w:type="dxa"/>
            <w:vAlign w:val="center"/>
          </w:tcPr>
          <w:p w14:paraId="37F8C7BB" w14:textId="41AB70E4" w:rsidR="007049AC" w:rsidRPr="00CB2B98" w:rsidRDefault="007049AC" w:rsidP="00027BCB">
            <w:pPr>
              <w:jc w:val="center"/>
              <w:rPr>
                <w:rFonts w:ascii="Times New Roman" w:hAnsi="Times New Roman" w:cs="Times New Roman"/>
              </w:rPr>
            </w:pPr>
            <w:r w:rsidRPr="00CB2B98">
              <w:rPr>
                <w:rFonts w:ascii="Times New Roman" w:hAnsi="Times New Roman" w:cs="Times New Roman"/>
              </w:rPr>
              <w:t>(</w:t>
            </w:r>
            <w:bookmarkStart w:id="66" w:name="OLE_eq8"/>
            <w:r w:rsidRPr="00CB2B98">
              <w:rPr>
                <w:rFonts w:ascii="Times New Roman" w:hAnsi="Times New Roman" w:cs="Times New Roman"/>
                <w:noProof/>
              </w:rPr>
              <w:fldChar w:fldCharType="begin"/>
            </w:r>
            <w:r w:rsidRPr="00CB2B98">
              <w:rPr>
                <w:rFonts w:ascii="Times New Roman" w:hAnsi="Times New Roman" w:cs="Times New Roman"/>
                <w:noProof/>
              </w:rPr>
              <w:instrText xml:space="preserve"> SEQ EQ \* MERGEFORMAT </w:instrText>
            </w:r>
            <w:r w:rsidRPr="00CB2B98">
              <w:rPr>
                <w:rFonts w:ascii="Times New Roman" w:hAnsi="Times New Roman" w:cs="Times New Roman"/>
                <w:noProof/>
              </w:rPr>
              <w:fldChar w:fldCharType="separate"/>
            </w:r>
            <w:r w:rsidR="00CB7430" w:rsidRPr="00CB2B98">
              <w:rPr>
                <w:rFonts w:ascii="Times New Roman" w:hAnsi="Times New Roman" w:cs="Times New Roman"/>
                <w:noProof/>
              </w:rPr>
              <w:t>8</w:t>
            </w:r>
            <w:r w:rsidRPr="00CB2B98">
              <w:rPr>
                <w:rFonts w:ascii="Times New Roman" w:hAnsi="Times New Roman" w:cs="Times New Roman"/>
                <w:noProof/>
              </w:rPr>
              <w:fldChar w:fldCharType="end"/>
            </w:r>
            <w:bookmarkEnd w:id="66"/>
            <w:r w:rsidRPr="00CB2B98">
              <w:rPr>
                <w:rFonts w:ascii="Times New Roman" w:hAnsi="Times New Roman" w:cs="Times New Roman"/>
              </w:rPr>
              <w:t>)</w:t>
            </w:r>
          </w:p>
        </w:tc>
      </w:tr>
    </w:tbl>
    <w:p w14:paraId="44231FAF" w14:textId="77777777" w:rsidR="000E238D" w:rsidRPr="00CB2B98" w:rsidRDefault="00AA341F" w:rsidP="00BE46BD">
      <w:pPr>
        <w:pStyle w:val="BodyText"/>
        <w:ind w:firstLine="0"/>
      </w:pPr>
      <w:r w:rsidRPr="00CB2B98">
        <w:t xml:space="preserve">where n is the unit normal vector of the solid-pore interface, </w:t>
      </w:r>
      <w:proofErr w:type="spellStart"/>
      <w:r w:rsidRPr="00CB2B98">
        <w:t>q</w:t>
      </w:r>
      <w:r w:rsidRPr="00CB2B98">
        <w:rPr>
          <w:vertAlign w:val="subscript"/>
        </w:rPr>
        <w:t>s</w:t>
      </w:r>
      <w:proofErr w:type="spellEnd"/>
      <w:r w:rsidRPr="00CB2B98">
        <w:t xml:space="preserve"> and </w:t>
      </w:r>
      <w:proofErr w:type="spellStart"/>
      <w:r w:rsidRPr="00CB2B98">
        <w:t>q</w:t>
      </w:r>
      <w:r w:rsidRPr="00CB2B98">
        <w:rPr>
          <w:vertAlign w:val="subscript"/>
        </w:rPr>
        <w:t>p</w:t>
      </w:r>
      <w:proofErr w:type="spellEnd"/>
      <w:r w:rsidRPr="00CB2B98">
        <w:t xml:space="preserve"> are the heat fluxes in the particle and pore, respectively. </w:t>
      </w:r>
    </w:p>
    <w:p w14:paraId="41B0D454" w14:textId="62F5A35F" w:rsidR="00D60635" w:rsidRPr="00CB2B98" w:rsidRDefault="000E238D" w:rsidP="00A97B90">
      <w:pPr>
        <w:pStyle w:val="BodyText"/>
        <w:ind w:firstLine="0"/>
      </w:pPr>
      <w:r w:rsidRPr="00CB2B98">
        <w:t>T</w:t>
      </w:r>
      <w:r w:rsidR="00074367" w:rsidRPr="00CB2B98">
        <w:t xml:space="preserve">he effective thermal conductivity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eff</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 xml:space="preserve">W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rPr>
                </m:ctrlPr>
              </m:sSupPr>
              <m:e>
                <m:r>
                  <m:rPr>
                    <m:sty m:val="p"/>
                  </m:rPr>
                  <w:rPr>
                    <w:rFonts w:ascii="Cambria Math" w:hAnsi="Cambria Math"/>
                  </w:rPr>
                  <m:t>K</m:t>
                </m:r>
              </m:e>
              <m:sup>
                <m:r>
                  <m:rPr>
                    <m:sty m:val="p"/>
                  </m:rPr>
                  <w:rPr>
                    <w:rFonts w:ascii="Cambria Math" w:hAnsi="Cambria Math"/>
                  </w:rPr>
                  <m:t>-1</m:t>
                </m:r>
              </m:sup>
            </m:sSup>
          </m:e>
        </m:d>
      </m:oMath>
      <w:r w:rsidRPr="00CB2B98">
        <w:t xml:space="preserve"> </w:t>
      </w:r>
      <w:r w:rsidR="00074367" w:rsidRPr="00CB2B98">
        <w:t>of a sample</w:t>
      </w:r>
      <w:r w:rsidRPr="00CB2B98">
        <w:t xml:space="preserve"> of horizontal cross-section area </w:t>
      </w:r>
      <w:r w:rsidR="00074367" w:rsidRPr="00CB2B98">
        <w:t>A (m</w:t>
      </w:r>
      <w:r w:rsidR="00074367" w:rsidRPr="00CB2B98">
        <w:rPr>
          <w:vertAlign w:val="superscript"/>
        </w:rPr>
        <w:t>2</w:t>
      </w:r>
      <w:r w:rsidR="00074367" w:rsidRPr="00CB2B98">
        <w:t xml:space="preserve">) is </w:t>
      </w:r>
      <w:r w:rsidR="004C2BC0" w:rsidRPr="00CB2B98">
        <w:t>foun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143"/>
        <w:gridCol w:w="637"/>
      </w:tblGrid>
      <w:tr w:rsidR="00D17851" w:rsidRPr="00CB2B98" w14:paraId="2C22A717" w14:textId="77777777" w:rsidTr="000D2C72">
        <w:tc>
          <w:tcPr>
            <w:tcW w:w="526" w:type="dxa"/>
            <w:vAlign w:val="center"/>
          </w:tcPr>
          <w:p w14:paraId="1FF04951" w14:textId="77777777" w:rsidR="00CB7430" w:rsidRPr="00CB2B98" w:rsidRDefault="00CB7430" w:rsidP="00B461A0">
            <w:pPr>
              <w:spacing w:line="360" w:lineRule="auto"/>
              <w:jc w:val="center"/>
            </w:pPr>
          </w:p>
        </w:tc>
        <w:tc>
          <w:tcPr>
            <w:tcW w:w="7143" w:type="dxa"/>
            <w:vAlign w:val="center"/>
          </w:tcPr>
          <w:p w14:paraId="60395B87" w14:textId="77777777" w:rsidR="00CB7430" w:rsidRPr="00CB2B98" w:rsidRDefault="00DE2404" w:rsidP="00B461A0">
            <w:pPr>
              <w:spacing w:line="360" w:lineRule="auto"/>
              <w:jc w:val="center"/>
            </w:pPr>
            <m:oMathPara>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A</m:t>
                        </m:r>
                      </m:den>
                    </m:f>
                    <m:nary>
                      <m:naryPr>
                        <m:supHide m:val="1"/>
                        <m:ctrlPr>
                          <w:rPr>
                            <w:rFonts w:ascii="Cambria Math" w:hAnsi="Cambria Math"/>
                          </w:rPr>
                        </m:ctrlPr>
                      </m:naryPr>
                      <m:sub>
                        <m:r>
                          <w:rPr>
                            <w:rFonts w:ascii="Cambria Math" w:hAnsi="Cambria Math"/>
                          </w:rPr>
                          <m:t>A</m:t>
                        </m:r>
                      </m:sub>
                      <m:sup/>
                      <m:e>
                        <m:sSub>
                          <m:sSubPr>
                            <m:ctrlPr>
                              <w:rPr>
                                <w:rFonts w:ascii="Cambria Math" w:hAnsi="Cambria Math"/>
                              </w:rPr>
                            </m:ctrlPr>
                          </m:sSubPr>
                          <m:e>
                            <m:r>
                              <w:rPr>
                                <w:rFonts w:ascii="Cambria Math" w:hAnsi="Cambria Math"/>
                              </w:rPr>
                              <m:t>Q</m:t>
                            </m:r>
                          </m:e>
                          <m:sub>
                            <m:r>
                              <w:rPr>
                                <w:rFonts w:ascii="Cambria Math" w:hAnsi="Cambria Math"/>
                              </w:rPr>
                              <m:t>z</m:t>
                            </m:r>
                          </m:sub>
                        </m:sSub>
                        <m:r>
                          <m:rPr>
                            <m:sty m:val="p"/>
                          </m:rPr>
                          <w:rPr>
                            <w:rFonts w:ascii="Cambria Math" w:hAnsi="Cambria Math"/>
                          </w:rPr>
                          <m:t xml:space="preserve"> </m:t>
                        </m:r>
                        <m:r>
                          <w:rPr>
                            <w:rFonts w:ascii="Cambria Math" w:hAnsi="Cambria Math"/>
                          </w:rPr>
                          <m:t>dA</m:t>
                        </m:r>
                        <m:r>
                          <m:rPr>
                            <m:sty m:val="p"/>
                          </m:rPr>
                          <w:rPr>
                            <w:rFonts w:ascii="Cambria Math" w:hAnsi="Cambria Math"/>
                          </w:rPr>
                          <m:t xml:space="preserve"> </m:t>
                        </m:r>
                      </m:e>
                    </m:nary>
                  </m:num>
                  <m:den>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m:t>
                            </m:r>
                          </m:sub>
                        </m:sSub>
                      </m:num>
                      <m:den>
                        <m:r>
                          <w:rPr>
                            <w:rFonts w:ascii="Cambria Math" w:hAnsi="Cambria Math"/>
                          </w:rPr>
                          <m:t>L</m:t>
                        </m:r>
                      </m:den>
                    </m:f>
                  </m:den>
                </m:f>
              </m:oMath>
            </m:oMathPara>
          </w:p>
        </w:tc>
        <w:tc>
          <w:tcPr>
            <w:tcW w:w="637" w:type="dxa"/>
            <w:vAlign w:val="center"/>
          </w:tcPr>
          <w:p w14:paraId="1379363E" w14:textId="7ADEB40E" w:rsidR="00CB7430" w:rsidRPr="00CB2B98" w:rsidRDefault="00CB7430" w:rsidP="00B461A0">
            <w:pPr>
              <w:spacing w:line="360" w:lineRule="auto"/>
              <w:jc w:val="center"/>
              <w:rPr>
                <w:rFonts w:ascii="Times New Roman" w:hAnsi="Times New Roman" w:cs="Times New Roman"/>
              </w:rPr>
            </w:pPr>
            <w:r w:rsidRPr="00CB2B98">
              <w:rPr>
                <w:rFonts w:ascii="Times New Roman" w:hAnsi="Times New Roman" w:cs="Times New Roman"/>
              </w:rPr>
              <w:t>(</w:t>
            </w:r>
            <w:bookmarkStart w:id="67" w:name="OLE_eq9"/>
            <w:r w:rsidRPr="00CB2B98">
              <w:rPr>
                <w:rFonts w:ascii="Times New Roman" w:hAnsi="Times New Roman" w:cs="Times New Roman"/>
                <w:noProof/>
              </w:rPr>
              <w:fldChar w:fldCharType="begin"/>
            </w:r>
            <w:r w:rsidRPr="00CB2B98">
              <w:rPr>
                <w:rFonts w:ascii="Times New Roman" w:hAnsi="Times New Roman" w:cs="Times New Roman"/>
                <w:noProof/>
              </w:rPr>
              <w:instrText xml:space="preserve"> SEQ EQ \* MERGEFORMAT </w:instrText>
            </w:r>
            <w:r w:rsidRPr="00CB2B98">
              <w:rPr>
                <w:rFonts w:ascii="Times New Roman" w:hAnsi="Times New Roman" w:cs="Times New Roman"/>
                <w:noProof/>
              </w:rPr>
              <w:fldChar w:fldCharType="separate"/>
            </w:r>
            <w:r w:rsidRPr="00CB2B98">
              <w:rPr>
                <w:rFonts w:ascii="Times New Roman" w:hAnsi="Times New Roman" w:cs="Times New Roman"/>
                <w:noProof/>
              </w:rPr>
              <w:t>9</w:t>
            </w:r>
            <w:r w:rsidRPr="00CB2B98">
              <w:rPr>
                <w:rFonts w:ascii="Times New Roman" w:hAnsi="Times New Roman" w:cs="Times New Roman"/>
                <w:noProof/>
              </w:rPr>
              <w:fldChar w:fldCharType="end"/>
            </w:r>
            <w:bookmarkEnd w:id="67"/>
            <w:r w:rsidRPr="00CB2B98">
              <w:rPr>
                <w:rFonts w:ascii="Times New Roman" w:hAnsi="Times New Roman" w:cs="Times New Roman"/>
              </w:rPr>
              <w:t>)</w:t>
            </w:r>
          </w:p>
        </w:tc>
      </w:tr>
    </w:tbl>
    <w:p w14:paraId="76D3EC02" w14:textId="695C2BCC" w:rsidR="00CB7430" w:rsidRPr="00CB2B98" w:rsidRDefault="000807D1" w:rsidP="00A97B90">
      <w:pPr>
        <w:pStyle w:val="BodyText"/>
        <w:ind w:firstLine="0"/>
      </w:pPr>
      <w:r w:rsidRPr="00CB2B98">
        <w:t>where</w:t>
      </w:r>
      <w:r w:rsidR="000D2C72" w:rsidRPr="00CB2B98">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a</m:t>
            </m:r>
          </m:sub>
        </m:sSub>
      </m:oMath>
      <w:r w:rsidR="000D2C72" w:rsidRPr="00CB2B98">
        <w:t xml:space="preserve"> </w:t>
      </w:r>
      <w:r w:rsidR="00D041D8" w:rsidRPr="00CB2B98">
        <w:t xml:space="preserve">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b</m:t>
            </m:r>
          </m:sub>
        </m:sSub>
      </m:oMath>
      <w:r w:rsidR="000D2C72" w:rsidRPr="00CB2B98">
        <w:t xml:space="preserve"> </w:t>
      </w:r>
      <w:r w:rsidR="00B73D0D" w:rsidRPr="00CB2B98">
        <w:t xml:space="preserve">are the prescribed temperatures </w:t>
      </w:r>
      <w:r w:rsidR="000D2C72" w:rsidRPr="00CB2B98">
        <w:t>at the inlet and outlet boundaries,</w:t>
      </w:r>
      <m:oMath>
        <m:r>
          <m:rPr>
            <m:sty m:val="p"/>
          </m:rPr>
          <w:rPr>
            <w:rFonts w:ascii="Cambria Math" w:hAnsi="Cambria Math"/>
          </w:rPr>
          <m:t xml:space="preserve"> </m:t>
        </m:r>
      </m:oMath>
      <w:r w:rsidR="000D2C72" w:rsidRPr="00CB2B98">
        <w:t xml:space="preserve">L </w:t>
      </w:r>
      <w:r w:rsidR="00A14053" w:rsidRPr="00CB2B98">
        <w:t>(</w:t>
      </w:r>
      <w:r w:rsidR="000D2C72" w:rsidRPr="00CB2B98">
        <w:t>m</w:t>
      </w:r>
      <w:r w:rsidR="00A14053" w:rsidRPr="00CB2B98">
        <w:t>)</w:t>
      </w:r>
      <w:r w:rsidR="000D2C72" w:rsidRPr="00CB2B98">
        <w:t xml:space="preserve"> is the height of the sample</w:t>
      </w:r>
      <w:r w:rsidR="00B73D0D" w:rsidRPr="00CB2B98">
        <w:t xml:space="preserve"> and</w:t>
      </w:r>
      <w:r w:rsidR="000D2C72" w:rsidRPr="00CB2B98">
        <w:t xml:space="preserve">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z</m:t>
            </m:r>
          </m:sub>
        </m:sSub>
        <m:r>
          <m:rPr>
            <m:sty m:val="p"/>
          </m:rPr>
          <w:rPr>
            <w:rFonts w:ascii="Cambria Math" w:hAnsi="Cambria Math"/>
          </w:rPr>
          <m:t xml:space="preserve"> </m:t>
        </m:r>
      </m:oMath>
      <w:r w:rsidR="00D23ED1" w:rsidRPr="00CB2B98">
        <w:t xml:space="preserve"> (W/m</w:t>
      </w:r>
      <w:r w:rsidR="00D23ED1" w:rsidRPr="00CB2B98">
        <w:rPr>
          <w:vertAlign w:val="subscript"/>
        </w:rPr>
        <w:t>2</w:t>
      </w:r>
      <w:r w:rsidR="00D23ED1" w:rsidRPr="00CB2B98">
        <w:t xml:space="preserve">) </w:t>
      </w:r>
      <w:r w:rsidR="000D2C72" w:rsidRPr="00CB2B98">
        <w:t>is the vertical heat flux of nodes at the inlet or outlet.</w:t>
      </w:r>
    </w:p>
    <w:p w14:paraId="0441F0BC" w14:textId="0F320D60" w:rsidR="00E07CDA" w:rsidRPr="00CB2B98" w:rsidRDefault="009C1E28" w:rsidP="000617FA">
      <w:pPr>
        <w:pStyle w:val="BodyText"/>
      </w:pPr>
      <w:r w:rsidRPr="00CB2B98">
        <w:t xml:space="preserve">The mesh of the </w:t>
      </w:r>
      <w:r w:rsidR="007370FB" w:rsidRPr="00CB2B98">
        <w:t>A</w:t>
      </w:r>
      <w:r w:rsidRPr="00CB2B98">
        <w:t xml:space="preserve">ngular sand is shown in </w:t>
      </w:r>
      <w:r w:rsidR="0000066C" w:rsidRPr="00CB2B98">
        <w:fldChar w:fldCharType="begin"/>
      </w:r>
      <w:r w:rsidR="0000066C" w:rsidRPr="00CB2B98">
        <w:instrText xml:space="preserve"> REF _Ref534586128 \h </w:instrText>
      </w:r>
      <w:r w:rsidR="00F82162" w:rsidRPr="00CB2B98">
        <w:instrText xml:space="preserve"> \* MERGEFORMAT </w:instrText>
      </w:r>
      <w:r w:rsidR="0000066C" w:rsidRPr="00CB2B98">
        <w:fldChar w:fldCharType="separate"/>
      </w:r>
      <w:r w:rsidR="002D5751" w:rsidRPr="00CB2B98">
        <w:t xml:space="preserve">Fig. </w:t>
      </w:r>
      <w:r w:rsidR="002D5751" w:rsidRPr="00CB2B98">
        <w:rPr>
          <w:noProof/>
        </w:rPr>
        <w:t>11</w:t>
      </w:r>
      <w:r w:rsidR="0000066C" w:rsidRPr="00CB2B98">
        <w:fldChar w:fldCharType="end"/>
      </w:r>
      <w:r w:rsidR="0000066C" w:rsidRPr="00CB2B98">
        <w:t xml:space="preserve">(a) and </w:t>
      </w:r>
      <w:r w:rsidR="00CF7F93" w:rsidRPr="00CB2B98">
        <w:t xml:space="preserve">it was generated in </w:t>
      </w:r>
      <w:proofErr w:type="spellStart"/>
      <w:r w:rsidR="00CF7F93" w:rsidRPr="00CB2B98">
        <w:t>Simpleware</w:t>
      </w:r>
      <w:proofErr w:type="spellEnd"/>
      <w:r w:rsidR="00CF7F93" w:rsidRPr="00CB2B98">
        <w:t xml:space="preserve"> </w:t>
      </w:r>
      <w:r w:rsidR="00294762" w:rsidRPr="00CB2B98">
        <w:t xml:space="preserve"> </w:t>
      </w:r>
      <w:proofErr w:type="spellStart"/>
      <w:r w:rsidR="002C505F" w:rsidRPr="00CB2B98">
        <w:t>ScanIP</w:t>
      </w:r>
      <w:proofErr w:type="spellEnd"/>
      <w:r w:rsidR="00261E9B" w:rsidRPr="00CB2B98">
        <w:t xml:space="preserve"> </w:t>
      </w:r>
      <w:r w:rsidR="00E21CDE" w:rsidRPr="00CB2B98">
        <w:fldChar w:fldCharType="begin"/>
      </w:r>
      <w:r w:rsidR="00C13A59" w:rsidRPr="00CB2B98">
        <w:instrText xml:space="preserve"> ADDIN EN.CITE &lt;EndNote&gt;&lt;Cite&gt;&lt;Author&gt;Ltd.&lt;/Author&gt;&lt;Year&gt;2015&lt;/Year&gt;&lt;RecNum&gt;54&lt;/RecNum&gt;&lt;DisplayText&gt;[64]&lt;/DisplayText&gt;&lt;record&gt;&lt;rec-number&gt;54&lt;/rec-number&gt;&lt;foreign-keys&gt;&lt;key app="EN" db-id="rvwr2vxxd9szv3efd5t5f9db0pfrrr0pfz90" timestamp="1545964325"&gt;54&lt;/key&gt;&lt;/foreign-keys&gt;&lt;ref-type name="Journal Article"&gt;17&lt;/ref-type&gt;&lt;contributors&gt;&lt;authors&gt;&lt;author&gt;Simpleware Ltd.&lt;/author&gt;&lt;/authors&gt;&lt;/contributors&gt;&lt;titles&gt;&lt;title&gt;Simpleware ScanIP, http://www.simpleware.com/software/scanip&lt;/title&gt;&lt;secondary-title&gt;Date of access&lt;/secondary-title&gt;&lt;/titles&gt;&lt;pages&gt;12&lt;/pages&gt;&lt;volume&gt;15&lt;/volume&gt;&lt;dates&gt;&lt;year&gt;2015&lt;/year&gt;&lt;/dates&gt;&lt;urls&gt;&lt;/urls&gt;&lt;/record&gt;&lt;/Cite&gt;&lt;/EndNote&gt;</w:instrText>
      </w:r>
      <w:r w:rsidR="00E21CDE" w:rsidRPr="00CB2B98">
        <w:fldChar w:fldCharType="separate"/>
      </w:r>
      <w:r w:rsidR="00A31CB8" w:rsidRPr="00CB2B98">
        <w:rPr>
          <w:noProof/>
        </w:rPr>
        <w:t>[</w:t>
      </w:r>
      <w:hyperlink w:anchor="_ENREF_64" w:tooltip="Ltd., 2015 #54" w:history="1">
        <w:r w:rsidR="00D17851" w:rsidRPr="00CB2B98">
          <w:rPr>
            <w:rStyle w:val="Hyperlink"/>
            <w:u w:val="none"/>
          </w:rPr>
          <w:t>64</w:t>
        </w:r>
      </w:hyperlink>
      <w:r w:rsidR="00A31CB8" w:rsidRPr="00CB2B98">
        <w:rPr>
          <w:noProof/>
        </w:rPr>
        <w:t>]</w:t>
      </w:r>
      <w:r w:rsidR="00E21CDE" w:rsidRPr="00CB2B98">
        <w:fldChar w:fldCharType="end"/>
      </w:r>
      <w:r w:rsidR="002C505F" w:rsidRPr="00CB2B98">
        <w:t xml:space="preserve"> by setting </w:t>
      </w:r>
      <w:r w:rsidR="00261E9B" w:rsidRPr="00CB2B98">
        <w:t>coarseness as -40 after a mesh size sensitivity analysis</w:t>
      </w:r>
      <w:r w:rsidR="00987CD0" w:rsidRPr="00CB2B98">
        <w:t xml:space="preserve"> showed </w:t>
      </w:r>
      <w:r w:rsidR="004468D9" w:rsidRPr="00CB2B98">
        <w:t>convergence to an asymptotic value</w:t>
      </w:r>
      <w:r w:rsidR="00927493" w:rsidRPr="00CB2B98">
        <w:t xml:space="preserve"> of computed thermal conductivity (analysis not included here)</w:t>
      </w:r>
      <w:r w:rsidR="0000066C" w:rsidRPr="00CB2B98">
        <w:t xml:space="preserve">. </w:t>
      </w:r>
      <w:r w:rsidR="00BD5C06" w:rsidRPr="00CB2B98">
        <w:t xml:space="preserve">The thermal conductivity of minerals </w:t>
      </w:r>
      <w:r w:rsidR="00560A03" w:rsidRPr="00CB2B98">
        <w:t xml:space="preserve">has been </w:t>
      </w:r>
      <w:r w:rsidR="00BD5C06" w:rsidRPr="00CB2B98">
        <w:t xml:space="preserve">suggested to </w:t>
      </w:r>
      <w:r w:rsidR="0047360D" w:rsidRPr="00CB2B98">
        <w:t xml:space="preserve">be </w:t>
      </w:r>
      <w:r w:rsidR="00BD5C06" w:rsidRPr="00CB2B98">
        <w:t xml:space="preserve">set between 1 and 8 </w:t>
      </w:r>
      <m:oMath>
        <m:r>
          <m:rPr>
            <m:sty m:val="p"/>
          </m:rPr>
          <w:rPr>
            <w:rFonts w:ascii="Cambria Math" w:hAnsi="Cambria Math"/>
          </w:rPr>
          <m:t>W/(m K)</m:t>
        </m:r>
      </m:oMath>
      <w:r w:rsidR="00BD5C06" w:rsidRPr="00CB2B98">
        <w:t xml:space="preserve"> </w:t>
      </w:r>
      <w:r w:rsidR="00CA644C" w:rsidRPr="00CB2B98">
        <w:t xml:space="preserve">in the literature </w:t>
      </w:r>
      <w:r w:rsidR="00F214F3" w:rsidRPr="00CB2B98">
        <w:fldChar w:fldCharType="begin"/>
      </w:r>
      <w:r w:rsidR="00A31CB8" w:rsidRPr="00CB2B98">
        <w:instrText xml:space="preserve"> ADDIN EN.CITE &lt;EndNote&gt;&lt;Cite&gt;&lt;Author&gt;Narsilio&lt;/Author&gt;&lt;Year&gt;2010&lt;/Year&gt;&lt;RecNum&gt;106&lt;/RecNum&gt;&lt;DisplayText&gt;[61]&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F214F3" w:rsidRPr="00CB2B98">
        <w:fldChar w:fldCharType="separate"/>
      </w:r>
      <w:r w:rsidR="00A31CB8" w:rsidRPr="00CB2B98">
        <w:rPr>
          <w:noProof/>
        </w:rPr>
        <w:t>[</w:t>
      </w:r>
      <w:hyperlink w:anchor="_ENREF_61" w:tooltip="Narsilio, 2010 #106" w:history="1">
        <w:r w:rsidR="00D17851" w:rsidRPr="00CB2B98">
          <w:rPr>
            <w:rStyle w:val="Hyperlink"/>
            <w:u w:val="none"/>
          </w:rPr>
          <w:t>61</w:t>
        </w:r>
      </w:hyperlink>
      <w:r w:rsidR="00A31CB8" w:rsidRPr="00CB2B98">
        <w:rPr>
          <w:noProof/>
        </w:rPr>
        <w:t>]</w:t>
      </w:r>
      <w:r w:rsidR="00F214F3" w:rsidRPr="00CB2B98">
        <w:fldChar w:fldCharType="end"/>
      </w:r>
      <w:r w:rsidR="00BD5C06" w:rsidRPr="00CB2B98">
        <w:t xml:space="preserve">. </w:t>
      </w:r>
      <w:r w:rsidR="002C2F2D" w:rsidRPr="00CB2B98">
        <w:t xml:space="preserve">Since the aim of this study </w:t>
      </w:r>
      <w:r w:rsidR="001F54B2" w:rsidRPr="00CB2B98">
        <w:t xml:space="preserve">is </w:t>
      </w:r>
      <w:r w:rsidR="002C2F2D" w:rsidRPr="00CB2B98">
        <w:t>on the effect of particle shape on effective thermal conductivity</w:t>
      </w:r>
      <w:r w:rsidR="00BD5C06" w:rsidRPr="00CB2B98">
        <w:t xml:space="preserve">, </w:t>
      </w:r>
      <w:r w:rsidR="002C2F2D" w:rsidRPr="00CB2B98">
        <w:t>3</w:t>
      </w:r>
      <w:r w:rsidR="00C54012" w:rsidRPr="00CB2B98">
        <w:t xml:space="preserve"> </w:t>
      </w:r>
      <m:oMath>
        <m:r>
          <m:rPr>
            <m:sty m:val="p"/>
          </m:rPr>
          <w:rPr>
            <w:rFonts w:ascii="Cambria Math" w:hAnsi="Cambria Math"/>
          </w:rPr>
          <m:t>W/(m K)</m:t>
        </m:r>
      </m:oMath>
      <w:r w:rsidR="00F506AF" w:rsidRPr="00CB2B98">
        <w:t xml:space="preserve"> </w:t>
      </w:r>
      <w:r w:rsidR="002C2F2D" w:rsidRPr="00CB2B98">
        <w:fldChar w:fldCharType="begin">
          <w:fldData xml:space="preserve">PEVuZE5vdGU+PENpdGU+PEF1dGhvcj5ZdW48L0F1dGhvcj48WWVhcj4yMDA4PC9ZZWFyPjxSZWNO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</w:fldData>
        </w:fldChar>
      </w:r>
      <w:r w:rsidR="00C13A59" w:rsidRPr="00CB2B98">
        <w:instrText xml:space="preserve"> ADDIN EN.CITE </w:instrText>
      </w:r>
      <w:r w:rsidR="00C13A59" w:rsidRPr="00CB2B98">
        <w:fldChar w:fldCharType="begin">
          <w:fldData xml:space="preserve">PEVuZE5vdGU+PENpdGU+PEF1dGhvcj5ZdW48L0F1dGhvcj48WWVhcj4yMDA4PC9ZZWFyPjxSZWNO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</w:fldData>
        </w:fldChar>
      </w:r>
      <w:r w:rsidR="00C13A59" w:rsidRPr="00CB2B98">
        <w:instrText xml:space="preserve"> ADDIN EN.CITE.DATA </w:instrText>
      </w:r>
      <w:r w:rsidR="00C13A59" w:rsidRPr="00CB2B98">
        <w:fldChar w:fldCharType="end"/>
      </w:r>
      <w:r w:rsidR="002C2F2D" w:rsidRPr="00CB2B98">
        <w:fldChar w:fldCharType="separate"/>
      </w:r>
      <w:r w:rsidR="00A31CB8" w:rsidRPr="00CB2B98">
        <w:rPr>
          <w:noProof/>
        </w:rPr>
        <w:t>[</w:t>
      </w:r>
      <w:hyperlink w:anchor="_ENREF_39" w:tooltip="Yun, 2008 #52" w:history="1">
        <w:r w:rsidR="00D17851" w:rsidRPr="00CB2B98">
          <w:rPr>
            <w:rStyle w:val="Hyperlink"/>
            <w:u w:val="none"/>
          </w:rPr>
          <w:t>39</w:t>
        </w:r>
      </w:hyperlink>
      <w:r w:rsidR="00A31CB8" w:rsidRPr="00CB2B98">
        <w:rPr>
          <w:noProof/>
        </w:rPr>
        <w:t xml:space="preserve">, </w:t>
      </w:r>
      <w:hyperlink w:anchor="_ENREF_65" w:tooltip="Yun, 2010 #57" w:history="1">
        <w:r w:rsidR="00D17851" w:rsidRPr="00CB2B98">
          <w:rPr>
            <w:rStyle w:val="Hyperlink"/>
            <w:u w:val="none"/>
          </w:rPr>
          <w:t>65</w:t>
        </w:r>
      </w:hyperlink>
      <w:r w:rsidR="00A31CB8" w:rsidRPr="00CB2B98">
        <w:rPr>
          <w:noProof/>
        </w:rPr>
        <w:t xml:space="preserve">, </w:t>
      </w:r>
      <w:hyperlink w:anchor="_ENREF_66" w:tooltip="Sundberg, 2009 #133" w:history="1">
        <w:r w:rsidR="00D17851" w:rsidRPr="00CB2B98">
          <w:rPr>
            <w:rStyle w:val="Hyperlink"/>
            <w:u w:val="none"/>
          </w:rPr>
          <w:t>66</w:t>
        </w:r>
      </w:hyperlink>
      <w:r w:rsidR="00A31CB8" w:rsidRPr="00CB2B98">
        <w:rPr>
          <w:noProof/>
        </w:rPr>
        <w:t>]</w:t>
      </w:r>
      <w:r w:rsidR="002C2F2D" w:rsidRPr="00CB2B98">
        <w:fldChar w:fldCharType="end"/>
      </w:r>
      <w:r w:rsidR="002C2F2D" w:rsidRPr="00CB2B98">
        <w:t xml:space="preserve"> </w:t>
      </w:r>
      <w:r w:rsidR="00F506AF" w:rsidRPr="00CB2B98">
        <w:t>is assigned to solid</w:t>
      </w:r>
      <w:r w:rsidR="009C0922" w:rsidRPr="00CB2B98">
        <w:t xml:space="preserve"> particles in</w:t>
      </w:r>
      <w:r w:rsidR="00F506AF" w:rsidRPr="00CB2B98">
        <w:t xml:space="preserve"> all samples to mitigate the</w:t>
      </w:r>
      <w:r w:rsidR="00F85F84" w:rsidRPr="00CB2B98">
        <w:t xml:space="preserve"> potential</w:t>
      </w:r>
      <w:r w:rsidR="00F506AF" w:rsidRPr="00CB2B98">
        <w:t xml:space="preserve"> effect</w:t>
      </w:r>
      <w:r w:rsidR="001D290B" w:rsidRPr="00CB2B98">
        <w:t>s</w:t>
      </w:r>
      <w:r w:rsidR="00F506AF" w:rsidRPr="00CB2B98">
        <w:t xml:space="preserve"> of </w:t>
      </w:r>
      <w:r w:rsidR="001D290B" w:rsidRPr="00CB2B98">
        <w:t xml:space="preserve">different </w:t>
      </w:r>
      <w:r w:rsidR="00F506AF" w:rsidRPr="00CB2B98">
        <w:t>mineralogy on the effective thermal conductivity.</w:t>
      </w:r>
      <w:r w:rsidR="009C0922" w:rsidRPr="00CB2B98">
        <w:t xml:space="preserve"> </w:t>
      </w:r>
      <w:r w:rsidR="00C156AD" w:rsidRPr="00CB2B98">
        <w:t>T</w:t>
      </w:r>
      <w:r w:rsidR="009C0922" w:rsidRPr="00CB2B98">
        <w:t xml:space="preserve">hermal </w:t>
      </w:r>
      <w:r w:rsidR="00B20C6A" w:rsidRPr="00CB2B98">
        <w:t>conductivity</w:t>
      </w:r>
      <w:r w:rsidR="009C0922" w:rsidRPr="00CB2B98">
        <w:t xml:space="preserve"> of </w:t>
      </w:r>
      <w:r w:rsidR="001C65A4" w:rsidRPr="00CB2B98">
        <w:t>0.025</w:t>
      </w:r>
      <w:r w:rsidR="00D64774" w:rsidRPr="00CB2B98">
        <w:t xml:space="preserve"> </w:t>
      </w:r>
      <m:oMath>
        <m:r>
          <m:rPr>
            <m:sty m:val="p"/>
          </m:rPr>
          <w:rPr>
            <w:rFonts w:ascii="Cambria Math" w:hAnsi="Cambria Math"/>
          </w:rPr>
          <m:t>W/(m K)</m:t>
        </m:r>
      </m:oMath>
      <w:r w:rsidR="00D64774" w:rsidRPr="00CB2B98">
        <w:t xml:space="preserve"> </w:t>
      </w:r>
      <w:r w:rsidR="0087192F" w:rsidRPr="00CB2B98">
        <w:fldChar w:fldCharType="begin"/>
      </w:r>
      <w:r w:rsidR="00A31CB8" w:rsidRPr="00CB2B98">
        <w:instrText xml:space="preserve"> ADDIN EN.CITE &lt;EndNote&gt;&lt;Cite&gt;&lt;Author&gt;Young&lt;/Author&gt;&lt;Year&gt;1996&lt;/Year&gt;&lt;RecNum&gt;175&lt;/RecNum&gt;&lt;DisplayText&gt;[67]&lt;/DisplayText&gt;&lt;record&gt;&lt;rec-number&gt;175&lt;/rec-number&gt;&lt;foreign-keys&gt;&lt;key app="EN" db-id="rvwr2vxxd9szv3efd5t5f9db0pfrrr0pfz90" timestamp="1554688771"&gt;175&lt;/key&gt;&lt;/foreign-keys&gt;&lt;ref-type name="Book"&gt;6&lt;/ref-type&gt;&lt;contributors&gt;&lt;authors&gt;&lt;author&gt;Young, Hugh D&lt;/author&gt;&lt;author&gt;Freedman, Roger A&lt;/author&gt;&lt;author&gt;Sandin, TR&lt;/author&gt;&lt;author&gt;Ford, A Lewis&lt;/author&gt;&lt;/authors&gt;&lt;/contributors&gt;&lt;titles&gt;&lt;title&gt;University physics&lt;/title&gt;&lt;/titles&gt;&lt;volume&gt;9&lt;/volume&gt;&lt;dates&gt;&lt;year&gt;1996&lt;/year&gt;&lt;/dates&gt;&lt;publisher&gt;Addison-Wesley Reading, MA&lt;/publisher&gt;&lt;urls&gt;&lt;/urls&gt;&lt;/record&gt;&lt;/Cite&gt;&lt;/EndNote&gt;</w:instrText>
      </w:r>
      <w:r w:rsidR="0087192F" w:rsidRPr="00CB2B98">
        <w:fldChar w:fldCharType="separate"/>
      </w:r>
      <w:r w:rsidR="00A31CB8" w:rsidRPr="00CB2B98">
        <w:rPr>
          <w:noProof/>
        </w:rPr>
        <w:t>[</w:t>
      </w:r>
      <w:hyperlink w:anchor="_ENREF_67" w:tooltip="Young, 1996 #175" w:history="1">
        <w:r w:rsidR="00D17851" w:rsidRPr="00CB2B98">
          <w:rPr>
            <w:rStyle w:val="Hyperlink"/>
            <w:u w:val="none"/>
          </w:rPr>
          <w:t>67</w:t>
        </w:r>
      </w:hyperlink>
      <w:r w:rsidR="00A31CB8" w:rsidRPr="00CB2B98">
        <w:rPr>
          <w:noProof/>
        </w:rPr>
        <w:t>]</w:t>
      </w:r>
      <w:r w:rsidR="0087192F" w:rsidRPr="00CB2B98">
        <w:fldChar w:fldCharType="end"/>
      </w:r>
      <w:r w:rsidR="0087192F" w:rsidRPr="00CB2B98">
        <w:t xml:space="preserve"> </w:t>
      </w:r>
      <w:r w:rsidR="00E7727B" w:rsidRPr="00CB2B98">
        <w:t xml:space="preserve">and </w:t>
      </w:r>
      <w:r w:rsidR="00F005D4" w:rsidRPr="00CB2B98">
        <w:t xml:space="preserve">0.591 </w:t>
      </w:r>
      <m:oMath>
        <m:r>
          <m:rPr>
            <m:sty m:val="p"/>
          </m:rPr>
          <w:rPr>
            <w:rFonts w:ascii="Cambria Math" w:hAnsi="Cambria Math"/>
          </w:rPr>
          <m:t>W/(m K)</m:t>
        </m:r>
      </m:oMath>
      <w:r w:rsidR="00F005D4" w:rsidRPr="00CB2B98">
        <w:t xml:space="preserve"> </w:t>
      </w:r>
      <w:r w:rsidR="0087192F" w:rsidRPr="00CB2B98">
        <w:fldChar w:fldCharType="begin"/>
      </w:r>
      <w:r w:rsidR="00A31CB8" w:rsidRPr="00CB2B98">
        <w:instrText xml:space="preserve"> ADDIN EN.CITE &lt;EndNote&gt;&lt;Cite&gt;&lt;Author&gt;Young&lt;/Author&gt;&lt;Year&gt;1996&lt;/Year&gt;&lt;RecNum&gt;175&lt;/RecNum&gt;&lt;DisplayText&gt;[67]&lt;/DisplayText&gt;&lt;record&gt;&lt;rec-number&gt;175&lt;/rec-number&gt;&lt;foreign-keys&gt;&lt;key app="EN" db-id="rvwr2vxxd9szv3efd5t5f9db0pfrrr0pfz90" timestamp="1554688771"&gt;175&lt;/key&gt;&lt;/foreign-keys&gt;&lt;ref-type name="Book"&gt;6&lt;/ref-type&gt;&lt;contributors&gt;&lt;authors&gt;&lt;author&gt;Young, Hugh D&lt;/author&gt;&lt;author&gt;Freedman, Roger A&lt;/author&gt;&lt;author&gt;Sandin, TR&lt;/author&gt;&lt;author&gt;Ford, A Lewis&lt;/author&gt;&lt;/authors&gt;&lt;/contributors&gt;&lt;titles&gt;&lt;title&gt;University physics&lt;/title&gt;&lt;/titles&gt;&lt;volume&gt;9&lt;/volume&gt;&lt;dates&gt;&lt;year&gt;1996&lt;/year&gt;&lt;/dates&gt;&lt;publisher&gt;Addison-Wesley Reading, MA&lt;/publisher&gt;&lt;urls&gt;&lt;/urls&gt;&lt;/record&gt;&lt;/Cite&gt;&lt;/EndNote&gt;</w:instrText>
      </w:r>
      <w:r w:rsidR="0087192F" w:rsidRPr="00CB2B98">
        <w:fldChar w:fldCharType="separate"/>
      </w:r>
      <w:r w:rsidR="00A31CB8" w:rsidRPr="00CB2B98">
        <w:rPr>
          <w:noProof/>
        </w:rPr>
        <w:t>[</w:t>
      </w:r>
      <w:hyperlink w:anchor="_ENREF_67" w:tooltip="Young, 1996 #175" w:history="1">
        <w:r w:rsidR="00D17851" w:rsidRPr="00CB2B98">
          <w:rPr>
            <w:rStyle w:val="Hyperlink"/>
            <w:u w:val="none"/>
          </w:rPr>
          <w:t>67</w:t>
        </w:r>
      </w:hyperlink>
      <w:r w:rsidR="00A31CB8" w:rsidRPr="00CB2B98">
        <w:rPr>
          <w:noProof/>
        </w:rPr>
        <w:t>]</w:t>
      </w:r>
      <w:r w:rsidR="0087192F" w:rsidRPr="00CB2B98">
        <w:fldChar w:fldCharType="end"/>
      </w:r>
      <w:r w:rsidR="0087192F" w:rsidRPr="00CB2B98">
        <w:t xml:space="preserve"> </w:t>
      </w:r>
      <w:r w:rsidR="009C0922" w:rsidRPr="00CB2B98">
        <w:t>is assigned to the void</w:t>
      </w:r>
      <w:r w:rsidR="00884C65" w:rsidRPr="00CB2B98">
        <w:t xml:space="preserve"> space within the </w:t>
      </w:r>
      <w:r w:rsidR="00AB0566" w:rsidRPr="00CB2B98">
        <w:t>packings</w:t>
      </w:r>
      <w:r w:rsidR="00FF6786" w:rsidRPr="00CB2B98">
        <w:t xml:space="preserve"> for simulating heat transfer in dry</w:t>
      </w:r>
      <w:r w:rsidR="00F005D4" w:rsidRPr="00CB2B98">
        <w:t xml:space="preserve"> and water</w:t>
      </w:r>
      <w:r w:rsidR="000617FA" w:rsidRPr="00CB2B98">
        <w:t>-saturated</w:t>
      </w:r>
      <w:r w:rsidR="00FF6786" w:rsidRPr="00CB2B98">
        <w:t xml:space="preserve"> granular materials</w:t>
      </w:r>
      <w:r w:rsidR="000617FA" w:rsidRPr="00CB2B98">
        <w:t>, respectively</w:t>
      </w:r>
      <w:r w:rsidR="00765F62" w:rsidRPr="00CB2B98">
        <w:rPr>
          <w:rStyle w:val="FootnoteReference"/>
        </w:rPr>
        <w:footnoteReference w:id="2"/>
      </w:r>
      <w:r w:rsidR="000617FA" w:rsidRPr="00CB2B98">
        <w:t>.</w:t>
      </w:r>
      <w:r w:rsidR="00BC069D" w:rsidRPr="00CB2B98">
        <w:t xml:space="preserve"> The boundary temperature on the top</w:t>
      </w:r>
      <w:r w:rsidR="00446DF7" w:rsidRPr="00CB2B98">
        <w:t xml:space="preserve"> surface</w:t>
      </w:r>
      <w:r w:rsidR="00BC069D" w:rsidRPr="00CB2B98">
        <w:t xml:space="preserve"> is </w:t>
      </w:r>
      <w:r w:rsidR="00CE2C10" w:rsidRPr="00CB2B98">
        <w:t xml:space="preserve">prescribed at </w:t>
      </w:r>
      <w:r w:rsidR="00BC069D" w:rsidRPr="00CB2B98">
        <w:t>293 K</w:t>
      </w:r>
      <w:r w:rsidR="00CE2C10" w:rsidRPr="00CB2B98">
        <w:t>,</w:t>
      </w:r>
      <w:r w:rsidR="00BC069D" w:rsidRPr="00CB2B98">
        <w:t xml:space="preserve"> while</w:t>
      </w:r>
      <w:r w:rsidR="00CE2C10" w:rsidRPr="00CB2B98">
        <w:t xml:space="preserve"> at</w:t>
      </w:r>
      <w:r w:rsidR="00BC069D" w:rsidRPr="00CB2B98">
        <w:t xml:space="preserve"> 292 K on the bottom</w:t>
      </w:r>
      <w:r w:rsidR="00CE2C10" w:rsidRPr="00CB2B98">
        <w:t xml:space="preserve"> surface</w:t>
      </w:r>
      <w:r w:rsidR="00111809" w:rsidRPr="00CB2B98">
        <w:t xml:space="preserve"> to generate a small thermal gradient</w:t>
      </w:r>
      <w:r w:rsidR="00BC069D" w:rsidRPr="00CB2B98">
        <w:t xml:space="preserve">, other boundaries are considered as insulation as shown in </w:t>
      </w:r>
      <w:r w:rsidR="00BC069D" w:rsidRPr="00CB2B98">
        <w:fldChar w:fldCharType="begin"/>
      </w:r>
      <w:r w:rsidR="00BC069D" w:rsidRPr="00CB2B98">
        <w:instrText xml:space="preserve"> REF _Ref534586128 \h </w:instrText>
      </w:r>
      <w:r w:rsidR="00F82162" w:rsidRPr="00CB2B98">
        <w:instrText xml:space="preserve"> \* MERGEFORMAT </w:instrText>
      </w:r>
      <w:r w:rsidR="00BC069D" w:rsidRPr="00CB2B98">
        <w:fldChar w:fldCharType="separate"/>
      </w:r>
      <w:r w:rsidR="002D5751" w:rsidRPr="00CB2B98">
        <w:t xml:space="preserve">Fig. </w:t>
      </w:r>
      <w:r w:rsidR="002D5751" w:rsidRPr="00CB2B98">
        <w:rPr>
          <w:noProof/>
        </w:rPr>
        <w:t>11</w:t>
      </w:r>
      <w:r w:rsidR="00BC069D" w:rsidRPr="00CB2B98">
        <w:fldChar w:fldCharType="end"/>
      </w:r>
      <w:r w:rsidR="00BC069D" w:rsidRPr="00CB2B98">
        <w:t>(b).</w:t>
      </w:r>
      <w:r w:rsidR="00BE1FA5" w:rsidRPr="00CB2B98">
        <w:t xml:space="preserve"> With this </w:t>
      </w:r>
      <w:r w:rsidR="00A273A2" w:rsidRPr="00CB2B98">
        <w:t>material and boundary conditions</w:t>
      </w:r>
      <w:r w:rsidR="00484BB5" w:rsidRPr="00CB2B98">
        <w:t>,</w:t>
      </w:r>
      <w:r w:rsidR="00A273A2" w:rsidRPr="00CB2B98">
        <w:t xml:space="preserve"> the system is numerically solved for temperature distribution</w:t>
      </w:r>
      <w:r w:rsidR="00AF3635" w:rsidRPr="00CB2B98">
        <w:t xml:space="preserve"> and heat fluxes are estimated to then derive an effective thermal conductivity as </w:t>
      </w:r>
      <w:r w:rsidR="00484BB5" w:rsidRPr="00CB2B98">
        <w:t xml:space="preserve">described </w:t>
      </w:r>
      <w:r w:rsidR="00AF3635" w:rsidRPr="00CB2B98">
        <w:t>in</w:t>
      </w:r>
      <w:r w:rsidR="00484BB5" w:rsidRPr="00CB2B98">
        <w:t xml:space="preserve"> detail in</w:t>
      </w:r>
      <w:r w:rsidR="00AF3635" w:rsidRPr="00CB2B98">
        <w:t xml:space="preserve"> </w:t>
      </w:r>
      <w:r w:rsidR="00726737" w:rsidRPr="00CB2B98">
        <w:fldChar w:fldCharType="begin"/>
      </w:r>
      <w:r w:rsidR="00A31CB8" w:rsidRPr="00CB2B98">
        <w:instrText xml:space="preserve"> ADDIN EN.CITE &lt;EndNote&gt;&lt;Cite&gt;&lt;Author&gt;Narsilio&lt;/Author&gt;&lt;Year&gt;2010&lt;/Year&gt;&lt;RecNum&gt;106&lt;/RecNum&gt;&lt;DisplayText&gt;[61]&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726737" w:rsidRPr="00CB2B98">
        <w:fldChar w:fldCharType="separate"/>
      </w:r>
      <w:r w:rsidR="00A31CB8" w:rsidRPr="00CB2B98">
        <w:rPr>
          <w:noProof/>
        </w:rPr>
        <w:t>[</w:t>
      </w:r>
      <w:hyperlink w:anchor="_ENREF_61" w:tooltip="Narsilio, 2010 #106" w:history="1">
        <w:r w:rsidR="00D17851" w:rsidRPr="00CB2B98">
          <w:rPr>
            <w:rStyle w:val="Hyperlink"/>
            <w:u w:val="none"/>
          </w:rPr>
          <w:t>61</w:t>
        </w:r>
      </w:hyperlink>
      <w:r w:rsidR="00A31CB8" w:rsidRPr="00CB2B98">
        <w:rPr>
          <w:noProof/>
        </w:rPr>
        <w:t>]</w:t>
      </w:r>
      <w:r w:rsidR="00726737" w:rsidRPr="00CB2B98">
        <w:fldChar w:fldCharType="end"/>
      </w:r>
      <w:r w:rsidR="003154ED" w:rsidRPr="00CB2B98">
        <w:t>.</w:t>
      </w:r>
    </w:p>
    <w:p w14:paraId="0E37C769" w14:textId="3E07137F" w:rsidR="005C5C24" w:rsidRPr="00CB2B98" w:rsidRDefault="005C5C24" w:rsidP="000617FA">
      <w:pPr>
        <w:pStyle w:val="BodyText"/>
      </w:pPr>
      <w:r w:rsidRPr="00CB2B98">
        <w:rPr>
          <w:noProof/>
        </w:rPr>
        <w:lastRenderedPageBreak/>
        <w:drawing>
          <wp:inline distT="0" distB="0" distL="0" distR="0" wp14:anchorId="3083CED2" wp14:editId="4BA22668">
            <wp:extent cx="5111750" cy="22885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5111750" cy="2288540"/>
                    </a:xfrm>
                    <a:prstGeom prst="rect">
                      <a:avLst/>
                    </a:prstGeom>
                    <a:noFill/>
                    <a:ln>
                      <a:noFill/>
                    </a:ln>
                  </pic:spPr>
                </pic:pic>
              </a:graphicData>
            </a:graphic>
          </wp:inline>
        </w:drawing>
      </w:r>
    </w:p>
    <w:p w14:paraId="52AFE134" w14:textId="7F4F73D2" w:rsidR="00163E91" w:rsidRPr="00CB2B98" w:rsidRDefault="00163E91" w:rsidP="005C5C24">
      <w:pPr>
        <w:pStyle w:val="BodyText"/>
        <w:jc w:val="left"/>
      </w:pPr>
      <w:r w:rsidRPr="00CB2B98">
        <w:rPr>
          <w:noProof/>
        </w:rPr>
        <w:fldChar w:fldCharType="begin"/>
      </w:r>
      <w:r w:rsidRPr="00CB2B98">
        <w:rPr>
          <w:noProof/>
        </w:rPr>
        <w:instrText xml:space="preserve"> REF _Ref534586128 \h </w:instrText>
      </w:r>
      <w:r w:rsidRPr="00CB2B98">
        <w:rPr>
          <w:noProof/>
        </w:rPr>
      </w:r>
      <w:r w:rsidRPr="00CB2B98">
        <w:rPr>
          <w:noProof/>
        </w:rPr>
        <w:fldChar w:fldCharType="separate"/>
      </w:r>
      <w:r w:rsidRPr="00CB2B98">
        <w:t xml:space="preserve">Fig. </w:t>
      </w:r>
      <w:r w:rsidRPr="00CB2B98">
        <w:rPr>
          <w:noProof/>
        </w:rPr>
        <w:t>11</w:t>
      </w:r>
      <w:r w:rsidRPr="00CB2B98">
        <w:rPr>
          <w:noProof/>
        </w:rPr>
        <w:fldChar w:fldCharType="end"/>
      </w:r>
      <w:r w:rsidRPr="00CB2B98">
        <w:rPr>
          <w:noProof/>
        </w:rPr>
        <w:fldChar w:fldCharType="begin"/>
      </w:r>
      <w:r w:rsidRPr="00CB2B98">
        <w:rPr>
          <w:noProof/>
        </w:rPr>
        <w:instrText xml:space="preserve"> REF _Ref6129558 \h </w:instrText>
      </w:r>
      <w:r w:rsidRPr="00CB2B98">
        <w:rPr>
          <w:noProof/>
        </w:rPr>
      </w:r>
      <w:r w:rsidRPr="00CB2B98">
        <w:rPr>
          <w:noProof/>
        </w:rPr>
        <w:fldChar w:fldCharType="end"/>
      </w:r>
      <w:r w:rsidRPr="00CB2B98">
        <w:rPr>
          <w:noProof/>
        </w:rPr>
        <w:t xml:space="preserve"> </w:t>
      </w:r>
      <w:r w:rsidR="005C5C24" w:rsidRPr="00CB2B98">
        <w:rPr>
          <w:rStyle w:val="Hyperlink"/>
          <w:noProof/>
          <w:color w:val="auto"/>
          <w:u w:val="none"/>
        </w:rPr>
        <w:t xml:space="preserve">Finite element mesh and heat transfer simulation results of the Angular sand packing (a) </w:t>
      </w:r>
      <w:r w:rsidR="005C5C24" w:rsidRPr="00CB2B98">
        <w:rPr>
          <w:rStyle w:val="Hyperlink"/>
          <w:rFonts w:hint="eastAsia"/>
          <w:noProof/>
          <w:color w:val="auto"/>
          <w:u w:val="none"/>
        </w:rPr>
        <w:t>M</w:t>
      </w:r>
      <w:r w:rsidR="005C5C24" w:rsidRPr="00CB2B98">
        <w:rPr>
          <w:rStyle w:val="Hyperlink"/>
          <w:noProof/>
          <w:color w:val="auto"/>
          <w:u w:val="none"/>
        </w:rPr>
        <w:t>esh (b) Temperature distribution and (c) Total heat flux distribution</w:t>
      </w:r>
    </w:p>
    <w:p w14:paraId="752D070F" w14:textId="77777777" w:rsidR="00A8148A" w:rsidRPr="00CB2B98" w:rsidRDefault="00A8148A" w:rsidP="00A8148A"/>
    <w:p w14:paraId="5FE2429F" w14:textId="77777777" w:rsidR="003839CC" w:rsidRPr="00CB2B98" w:rsidRDefault="003839CC" w:rsidP="00FF1EEF">
      <w:pPr>
        <w:pStyle w:val="Heading2"/>
      </w:pPr>
      <w:r w:rsidRPr="00CB2B98">
        <w:t>Experimental measurements</w:t>
      </w:r>
    </w:p>
    <w:p w14:paraId="215AB1DA" w14:textId="4AD3405F" w:rsidR="00ED52AA" w:rsidRPr="00CB2B98" w:rsidRDefault="003839CC" w:rsidP="00BB3292">
      <w:pPr>
        <w:pStyle w:val="BodyText"/>
      </w:pPr>
      <w:r w:rsidRPr="00CB2B98">
        <w:t xml:space="preserve">In order to </w:t>
      </w:r>
      <w:r w:rsidRPr="00CB2B98">
        <w:rPr>
          <w:noProof/>
        </w:rPr>
        <w:t>validat</w:t>
      </w:r>
      <w:r w:rsidR="008E0F75" w:rsidRPr="00CB2B98">
        <w:rPr>
          <w:noProof/>
        </w:rPr>
        <w:t>e</w:t>
      </w:r>
      <w:r w:rsidRPr="00CB2B98">
        <w:t xml:space="preserve"> finite element simulating results, the effective thermal conductivity of Ottawa sand, </w:t>
      </w:r>
      <w:r w:rsidR="005655D0" w:rsidRPr="00CB2B98">
        <w:t>A</w:t>
      </w:r>
      <w:r w:rsidRPr="00CB2B98">
        <w:t xml:space="preserve">ngular sand and </w:t>
      </w:r>
      <w:r w:rsidR="005655D0" w:rsidRPr="00CB2B98">
        <w:t>C</w:t>
      </w:r>
      <w:r w:rsidRPr="00CB2B98">
        <w:t>rushed schist A are measured</w:t>
      </w:r>
      <w:r w:rsidR="00E32FB1" w:rsidRPr="00CB2B98">
        <w:t xml:space="preserve"> in</w:t>
      </w:r>
      <w:r w:rsidR="00B018E9" w:rsidRPr="00CB2B98">
        <w:t xml:space="preserve"> the</w:t>
      </w:r>
      <w:r w:rsidR="00E32FB1" w:rsidRPr="00CB2B98">
        <w:t xml:space="preserve"> laboratory</w:t>
      </w:r>
      <w:r w:rsidRPr="00CB2B98">
        <w:t xml:space="preserve">. </w:t>
      </w:r>
      <w:r w:rsidR="002A0185" w:rsidRPr="00CB2B98">
        <w:t xml:space="preserve">Samples are </w:t>
      </w:r>
      <w:r w:rsidR="005E5DE7" w:rsidRPr="00CB2B98">
        <w:t xml:space="preserve">also </w:t>
      </w:r>
      <w:r w:rsidR="002A0185" w:rsidRPr="00CB2B98">
        <w:t>air-</w:t>
      </w:r>
      <w:proofErr w:type="spellStart"/>
      <w:r w:rsidR="00FE758F" w:rsidRPr="00CB2B98">
        <w:t>plu</w:t>
      </w:r>
      <w:r w:rsidR="004D0280" w:rsidRPr="00CB2B98">
        <w:t>viated</w:t>
      </w:r>
      <w:proofErr w:type="spellEnd"/>
      <w:r w:rsidR="00FE758F" w:rsidRPr="00CB2B98">
        <w:t xml:space="preserve"> </w:t>
      </w:r>
      <w:r w:rsidR="002A0185" w:rsidRPr="00CB2B98">
        <w:t xml:space="preserve">into a PVC </w:t>
      </w:r>
      <w:r w:rsidR="00B018E9" w:rsidRPr="00CB2B98">
        <w:t xml:space="preserve">cylindrical container </w:t>
      </w:r>
      <w:r w:rsidR="002A0185" w:rsidRPr="00CB2B98">
        <w:t>with a diameter of 50 mm and</w:t>
      </w:r>
      <w:r w:rsidR="008E0F75" w:rsidRPr="00CB2B98">
        <w:t xml:space="preserve"> a</w:t>
      </w:r>
      <w:r w:rsidR="002A0185" w:rsidRPr="00CB2B98">
        <w:t xml:space="preserve"> </w:t>
      </w:r>
      <w:r w:rsidR="002A0185" w:rsidRPr="00CB2B98">
        <w:rPr>
          <w:noProof/>
        </w:rPr>
        <w:t>height</w:t>
      </w:r>
      <w:r w:rsidR="002A0185" w:rsidRPr="00CB2B98">
        <w:t xml:space="preserve"> of 120</w:t>
      </w:r>
      <w:r w:rsidR="00B018E9" w:rsidRPr="00CB2B98">
        <w:t> </w:t>
      </w:r>
      <w:r w:rsidR="002A0185" w:rsidRPr="00CB2B98">
        <w:t xml:space="preserve">mm to achieve </w:t>
      </w:r>
      <w:r w:rsidR="00652480" w:rsidRPr="00CB2B98">
        <w:t xml:space="preserve">similar </w:t>
      </w:r>
      <w:r w:rsidR="002A0185" w:rsidRPr="00CB2B98">
        <w:t>homogeneity as shown in the CT images</w:t>
      </w:r>
      <w:r w:rsidR="00E15A6C" w:rsidRPr="00CB2B98">
        <w:t xml:space="preserve"> (</w:t>
      </w:r>
      <w:r w:rsidR="00E15A6C" w:rsidRPr="00CB2B98">
        <w:fldChar w:fldCharType="begin"/>
      </w:r>
      <w:r w:rsidR="00E15A6C" w:rsidRPr="00CB2B98">
        <w:instrText xml:space="preserve"> REF _Ref534216643 \h </w:instrText>
      </w:r>
      <w:r w:rsidR="00F82162" w:rsidRPr="00CB2B98">
        <w:instrText xml:space="preserve"> \* MERGEFORMAT </w:instrText>
      </w:r>
      <w:r w:rsidR="00E15A6C" w:rsidRPr="00CB2B98">
        <w:fldChar w:fldCharType="separate"/>
      </w:r>
      <w:r w:rsidR="002D5751" w:rsidRPr="00CB2B98">
        <w:t xml:space="preserve">Fig. </w:t>
      </w:r>
      <w:r w:rsidR="002D5751" w:rsidRPr="00CB2B98">
        <w:rPr>
          <w:noProof/>
        </w:rPr>
        <w:t>6</w:t>
      </w:r>
      <w:r w:rsidR="00E15A6C" w:rsidRPr="00CB2B98">
        <w:fldChar w:fldCharType="end"/>
      </w:r>
      <w:r w:rsidR="00E15A6C" w:rsidRPr="00CB2B98">
        <w:t>)</w:t>
      </w:r>
      <w:r w:rsidR="002A0185" w:rsidRPr="00CB2B98">
        <w:t xml:space="preserve">. </w:t>
      </w:r>
      <w:r w:rsidR="003E28A0" w:rsidRPr="00CB2B98">
        <w:t>The measurements use</w:t>
      </w:r>
      <w:r w:rsidR="00023FED" w:rsidRPr="00CB2B98">
        <w:t xml:space="preserve"> a</w:t>
      </w:r>
      <w:r w:rsidR="003E28A0" w:rsidRPr="00CB2B98">
        <w:t xml:space="preserve"> 100</w:t>
      </w:r>
      <w:r w:rsidR="000E43CB" w:rsidRPr="00CB2B98">
        <w:t> </w:t>
      </w:r>
      <w:r w:rsidR="003E28A0" w:rsidRPr="00CB2B98">
        <w:t>mm thermal needle probe</w:t>
      </w:r>
      <w:r w:rsidR="00F64660" w:rsidRPr="00CB2B98">
        <w:t xml:space="preserve"> </w:t>
      </w:r>
      <w:r w:rsidR="00CA1C87" w:rsidRPr="00CB2B98">
        <w:t>(KD2 Pro thermal properties analyser from Decagon Devices, Inc)</w:t>
      </w:r>
      <w:r w:rsidR="003E28A0" w:rsidRPr="00CB2B98">
        <w:t xml:space="preserve"> following ASTM standard D53</w:t>
      </w:r>
      <w:r w:rsidR="009F52C3" w:rsidRPr="00CB2B98">
        <w:t xml:space="preserve">34-14 </w:t>
      </w:r>
      <w:r w:rsidR="00F214F3" w:rsidRPr="00CB2B98">
        <w:fldChar w:fldCharType="begin"/>
      </w:r>
      <w:r w:rsidR="00A31CB8" w:rsidRPr="00CB2B98">
        <w:instrText xml:space="preserve"> ADDIN EN.CITE &lt;EndNote&gt;&lt;Cite&gt;&lt;Author&gt;ASTM D5334-14&lt;/Author&gt;&lt;Year&gt;2014&lt;/Year&gt;&lt;RecNum&gt;112&lt;/RecNum&gt;&lt;DisplayText&gt;[68]&lt;/DisplayText&gt;&lt;record&gt;&lt;rec-number&gt;112&lt;/rec-number&gt;&lt;foreign-keys&gt;&lt;key app="EN" db-id="rvwr2vxxd9szv3efd5t5f9db0pfrrr0pfz90" timestamp="1546833657"&gt;112&lt;/key&gt;&lt;/foreign-keys&gt;&lt;ref-type name="Standard"&gt;58&lt;/ref-type&gt;&lt;contributors&gt;&lt;authors&gt;&lt;author&gt;ASTM D5334-14,&lt;/author&gt;&lt;/authors&gt;&lt;/contributors&gt;&lt;titles&gt;&lt;title&gt;Standard Test Method for Determination of Thermal Conductivity of Soil and Soft Rock by Thermal Needle Probe Procedure&lt;/title&gt;&lt;/titles&gt;&lt;dates&gt;&lt;year&gt;2014&lt;/year&gt;&lt;/dates&gt;&lt;pub-location&gt;West Conshohocken, PA&lt;/pub-location&gt;&lt;publisher&gt;ASTM International&lt;/publisher&gt;&lt;urls&gt;&lt;/urls&gt;&lt;/record&gt;&lt;/Cite&gt;&lt;/EndNote&gt;</w:instrText>
      </w:r>
      <w:r w:rsidR="00F214F3" w:rsidRPr="00CB2B98">
        <w:fldChar w:fldCharType="separate"/>
      </w:r>
      <w:r w:rsidR="00A31CB8" w:rsidRPr="00CB2B98">
        <w:rPr>
          <w:noProof/>
        </w:rPr>
        <w:t>[</w:t>
      </w:r>
      <w:hyperlink w:anchor="_ENREF_68" w:tooltip="ASTM D5334-14, 2014 #112" w:history="1">
        <w:r w:rsidR="00D17851" w:rsidRPr="00CB2B98">
          <w:rPr>
            <w:rStyle w:val="Hyperlink"/>
            <w:u w:val="none"/>
          </w:rPr>
          <w:t>68</w:t>
        </w:r>
      </w:hyperlink>
      <w:r w:rsidR="00A31CB8" w:rsidRPr="00CB2B98">
        <w:rPr>
          <w:noProof/>
        </w:rPr>
        <w:t>]</w:t>
      </w:r>
      <w:r w:rsidR="00F214F3" w:rsidRPr="00CB2B98">
        <w:fldChar w:fldCharType="end"/>
      </w:r>
      <w:r w:rsidR="003E28A0" w:rsidRPr="00CB2B98">
        <w:t xml:space="preserve">.  The </w:t>
      </w:r>
      <w:r w:rsidR="00B24B94" w:rsidRPr="00CB2B98">
        <w:t xml:space="preserve">thermal needle </w:t>
      </w:r>
      <w:r w:rsidR="001235C5" w:rsidRPr="00CB2B98">
        <w:t xml:space="preserve">has a diameter of </w:t>
      </w:r>
      <w:r w:rsidR="00B24B94" w:rsidRPr="00CB2B98">
        <w:t xml:space="preserve">2.4 mm </w:t>
      </w:r>
      <w:r w:rsidR="001235C5" w:rsidRPr="00CB2B98">
        <w:t xml:space="preserve">which is </w:t>
      </w:r>
      <w:r w:rsidR="003E28A0" w:rsidRPr="00CB2B98">
        <w:t xml:space="preserve">larger than the largest particle diameter, which results in </w:t>
      </w:r>
      <w:r w:rsidR="00602857" w:rsidRPr="00CB2B98">
        <w:t xml:space="preserve">a good </w:t>
      </w:r>
      <w:r w:rsidR="00B24B94" w:rsidRPr="00CB2B98">
        <w:t xml:space="preserve">accuracy of the measurement </w:t>
      </w:r>
      <w:r w:rsidR="003E28A0" w:rsidRPr="00CB2B98">
        <w:t>at</w:t>
      </w:r>
      <w:r w:rsidR="00B24B94" w:rsidRPr="00CB2B98">
        <w:t xml:space="preserve"> </w:t>
      </w:r>
      <m:oMath>
        <m:r>
          <m:rPr>
            <m:sty m:val="p"/>
          </m:rPr>
          <w:rPr>
            <w:rFonts w:ascii="Cambria Math" w:hAnsi="Cambria Math"/>
          </w:rPr>
          <m:t>±10%</m:t>
        </m:r>
      </m:oMath>
      <w:r w:rsidR="00B24B94" w:rsidRPr="00CB2B98">
        <w:t xml:space="preserve"> for</w:t>
      </w:r>
      <w:r w:rsidR="001F5B13" w:rsidRPr="00CB2B98">
        <w:t xml:space="preserve"> </w:t>
      </w:r>
      <w:r w:rsidR="003973E1" w:rsidRPr="00CB2B98">
        <w:t>0.2 – 0.4 W/(</w:t>
      </w:r>
      <w:proofErr w:type="spellStart"/>
      <w:r w:rsidR="003973E1" w:rsidRPr="00CB2B98">
        <w:t>mK</w:t>
      </w:r>
      <w:proofErr w:type="spellEnd"/>
      <w:r w:rsidR="003973E1" w:rsidRPr="00CB2B98">
        <w:t xml:space="preserve">) </w:t>
      </w:r>
      <w:bookmarkStart w:id="68" w:name="OLE_LINK28"/>
      <w:r w:rsidR="00F214F3" w:rsidRPr="00CB2B98">
        <w:fldChar w:fldCharType="begin"/>
      </w:r>
      <w:r w:rsidR="00C13A59" w:rsidRPr="00CB2B98">
        <w:instrText xml:space="preserve"> ADDIN EN.CITE &lt;EndNote&gt;&lt;Cite&gt;&lt;Author&gt;Brandon&lt;/Author&gt;&lt;Year&gt;1990&lt;/Year&gt;&lt;RecNum&gt;113&lt;/RecNum&gt;&lt;DisplayText&gt;[69]&lt;/DisplayText&gt;&lt;record&gt;&lt;rec-number&gt;113&lt;/rec-number&gt;&lt;foreign-keys&gt;&lt;key app="EN" db-id="rvwr2vxxd9szv3efd5t5f9db0pfrrr0pfz90" timestamp="1546833707"&gt;113&lt;/key&gt;&lt;/foreign-keys&gt;&lt;ref-type name="Journal Article"&gt;17&lt;/ref-type&gt;&lt;contributors&gt;&lt;authors&gt;&lt;author&gt;Brandon, TL&lt;/author&gt;&lt;author&gt;Mitchell, JK&lt;/author&gt;&lt;/authors&gt;&lt;/contributors&gt;&lt;titles&gt;&lt;title&gt;Factors influencing thermal resistivity of sands&lt;/title&gt;&lt;secondary-title&gt;Journal of Geotechnical Engineering&lt;/secondary-title&gt;&lt;/titles&gt;&lt;pages&gt;1683-1698&lt;/pages&gt;&lt;volume&gt;115&lt;/volume&gt;&lt;number&gt;12&lt;/number&gt;&lt;dates&gt;&lt;year&gt;1990&lt;/year&gt;&lt;/dates&gt;&lt;isbn&gt;0733-9410&lt;/isbn&gt;&lt;urls&gt;&lt;/urls&gt;&lt;/record&gt;&lt;/Cite&gt;&lt;/EndNote&gt;</w:instrText>
      </w:r>
      <w:r w:rsidR="00F214F3" w:rsidRPr="00CB2B98">
        <w:fldChar w:fldCharType="separate"/>
      </w:r>
      <w:r w:rsidR="00A31CB8" w:rsidRPr="00CB2B98">
        <w:rPr>
          <w:noProof/>
        </w:rPr>
        <w:t>[</w:t>
      </w:r>
      <w:hyperlink w:anchor="_ENREF_69" w:tooltip="Brandon, 1990 #113" w:history="1">
        <w:r w:rsidR="00D17851" w:rsidRPr="00CB2B98">
          <w:rPr>
            <w:rStyle w:val="Hyperlink"/>
            <w:u w:val="none"/>
          </w:rPr>
          <w:t>69</w:t>
        </w:r>
      </w:hyperlink>
      <w:r w:rsidR="00A31CB8" w:rsidRPr="00CB2B98">
        <w:rPr>
          <w:noProof/>
        </w:rPr>
        <w:t>]</w:t>
      </w:r>
      <w:r w:rsidR="00F214F3" w:rsidRPr="00CB2B98">
        <w:fldChar w:fldCharType="end"/>
      </w:r>
      <w:r w:rsidR="00F8522A" w:rsidRPr="00CB2B98">
        <w:t>.</w:t>
      </w:r>
      <w:bookmarkEnd w:id="68"/>
    </w:p>
    <w:p w14:paraId="1F57F607" w14:textId="77777777" w:rsidR="000F252A" w:rsidRPr="00CB2B98" w:rsidRDefault="000F252A" w:rsidP="00CC6982">
      <w:pPr>
        <w:pStyle w:val="Heading1"/>
      </w:pPr>
      <w:r w:rsidRPr="00CB2B98">
        <w:t>Results</w:t>
      </w:r>
    </w:p>
    <w:p w14:paraId="0C861EFF" w14:textId="1E2BED7C" w:rsidR="000F252A" w:rsidRPr="00CB2B98" w:rsidRDefault="00594732" w:rsidP="00FF1EEF">
      <w:pPr>
        <w:pStyle w:val="Heading2"/>
      </w:pPr>
      <w:r w:rsidRPr="00CB2B98">
        <w:t>Finite element simulat</w:t>
      </w:r>
      <w:r w:rsidR="00A46443" w:rsidRPr="00CB2B98">
        <w:t>ing</w:t>
      </w:r>
      <w:r w:rsidR="008B072B" w:rsidRPr="00CB2B98">
        <w:t xml:space="preserve"> </w:t>
      </w:r>
      <w:r w:rsidR="00324BD0" w:rsidRPr="00CB2B98">
        <w:t>validation</w:t>
      </w:r>
    </w:p>
    <w:p w14:paraId="16426EDD" w14:textId="3DF91271" w:rsidR="00982BDB" w:rsidRPr="00CB2B98" w:rsidRDefault="00372818" w:rsidP="00AA4A9E">
      <w:pPr>
        <w:pStyle w:val="BodyText"/>
      </w:pPr>
      <w:r w:rsidRPr="00CB2B98">
        <w:t xml:space="preserve">Four subsamples from each </w:t>
      </w:r>
      <w:r w:rsidR="00676561" w:rsidRPr="00CB2B98">
        <w:t xml:space="preserve">scanned </w:t>
      </w:r>
      <w:r w:rsidRPr="00CB2B98">
        <w:t xml:space="preserve">natural </w:t>
      </w:r>
      <w:r w:rsidR="00E3531F" w:rsidRPr="00CB2B98">
        <w:t>sand</w:t>
      </w:r>
      <w:r w:rsidR="00DC3021" w:rsidRPr="00CB2B98">
        <w:t xml:space="preserve"> </w:t>
      </w:r>
      <w:r w:rsidRPr="00CB2B98">
        <w:t xml:space="preserve">are extracted to calculate the effective thermal conductivity </w:t>
      </w:r>
      <w:r w:rsidR="00DC3021" w:rsidRPr="00CB2B98">
        <w:t xml:space="preserve">using the </w:t>
      </w:r>
      <w:r w:rsidRPr="00CB2B98">
        <w:t xml:space="preserve">finite element simulation. </w:t>
      </w:r>
      <w:r w:rsidR="00982BDB" w:rsidRPr="00CB2B98">
        <w:fldChar w:fldCharType="begin"/>
      </w:r>
      <w:r w:rsidR="00982BDB" w:rsidRPr="00CB2B98">
        <w:instrText xml:space="preserve"> REF _Ref534591028 \h </w:instrText>
      </w:r>
      <w:r w:rsidR="00F82162" w:rsidRPr="00CB2B98">
        <w:instrText xml:space="preserve"> \* MERGEFORMAT </w:instrText>
      </w:r>
      <w:r w:rsidR="00982BDB" w:rsidRPr="00CB2B98">
        <w:fldChar w:fldCharType="separate"/>
      </w:r>
      <w:r w:rsidR="002D5751" w:rsidRPr="00CB2B98">
        <w:t xml:space="preserve">Fig. </w:t>
      </w:r>
      <w:r w:rsidR="002D5751" w:rsidRPr="00CB2B98">
        <w:rPr>
          <w:noProof/>
        </w:rPr>
        <w:t>12</w:t>
      </w:r>
      <w:r w:rsidR="00982BDB" w:rsidRPr="00CB2B98">
        <w:fldChar w:fldCharType="end"/>
      </w:r>
      <w:r w:rsidR="00982BDB" w:rsidRPr="00CB2B98">
        <w:t xml:space="preserve"> shows </w:t>
      </w:r>
      <w:r w:rsidR="00C67BF0" w:rsidRPr="00CB2B98">
        <w:t xml:space="preserve">that the thermal conductivity decreases </w:t>
      </w:r>
      <w:r w:rsidR="002B4E35" w:rsidRPr="00CB2B98">
        <w:t xml:space="preserve">with </w:t>
      </w:r>
      <w:r w:rsidR="00C67BF0" w:rsidRPr="00CB2B98">
        <w:t xml:space="preserve">porosity, </w:t>
      </w:r>
      <w:r w:rsidR="00AD00CA" w:rsidRPr="00CB2B98">
        <w:t xml:space="preserve">and </w:t>
      </w:r>
      <w:r w:rsidR="00C67BF0" w:rsidRPr="00CB2B98">
        <w:t xml:space="preserve">this trend agrees with the results </w:t>
      </w:r>
      <w:r w:rsidR="00955954" w:rsidRPr="00CB2B98">
        <w:t xml:space="preserve">presented previously by </w:t>
      </w:r>
      <w:r w:rsidR="00B979ED" w:rsidRPr="00CB2B98">
        <w:t xml:space="preserve"> </w:t>
      </w:r>
      <w:r w:rsidR="002E0F87" w:rsidRPr="00CB2B98">
        <w:t>Yun and Santamarina</w:t>
      </w:r>
      <w:r w:rsidR="000C087D" w:rsidRPr="00CB2B98">
        <w:t xml:space="preserve"> (2008)</w:t>
      </w:r>
      <w:r w:rsidR="002E0F87" w:rsidRPr="00CB2B98">
        <w:t xml:space="preserve"> </w:t>
      </w:r>
      <w:bookmarkStart w:id="69" w:name="OLE_LINK62"/>
      <w:r w:rsidR="00225D50" w:rsidRPr="00CB2B98">
        <w:fldChar w:fldCharType="begin"/>
      </w:r>
      <w:r w:rsidR="00C13A59" w:rsidRPr="00CB2B98">
        <w:instrText xml:space="preserve"> ADDIN EN.CITE &lt;EndNote&gt;&lt;Cite&gt;&lt;Author&gt;Yun&lt;/Author&gt;&lt;Year&gt;2010&lt;/Year&gt;&lt;RecNum&gt;57&lt;/RecNum&gt;&lt;DisplayText&gt;[65]&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EndNote&gt;</w:instrText>
      </w:r>
      <w:r w:rsidR="00225D50" w:rsidRPr="00CB2B98">
        <w:fldChar w:fldCharType="separate"/>
      </w:r>
      <w:r w:rsidR="0087252E" w:rsidRPr="00CB2B98">
        <w:rPr>
          <w:noProof/>
        </w:rPr>
        <w:t>[</w:t>
      </w:r>
      <w:hyperlink w:anchor="_ENREF_65" w:tooltip="Yun, 2010 #57" w:history="1">
        <w:r w:rsidR="00D17851" w:rsidRPr="00CB2B98">
          <w:rPr>
            <w:rStyle w:val="Hyperlink"/>
            <w:u w:val="none"/>
          </w:rPr>
          <w:t>65</w:t>
        </w:r>
      </w:hyperlink>
      <w:r w:rsidR="0087252E" w:rsidRPr="00CB2B98">
        <w:rPr>
          <w:noProof/>
        </w:rPr>
        <w:t>]</w:t>
      </w:r>
      <w:r w:rsidR="00225D50" w:rsidRPr="00CB2B98">
        <w:fldChar w:fldCharType="end"/>
      </w:r>
      <w:bookmarkEnd w:id="69"/>
      <w:r w:rsidR="002E7C5B" w:rsidRPr="00CB2B98">
        <w:t xml:space="preserve"> and Narsilio et al (2010) </w:t>
      </w:r>
      <w:r w:rsidR="002E7C5B" w:rsidRPr="00CB2B98">
        <w:fldChar w:fldCharType="begin"/>
      </w:r>
      <w:r w:rsidR="0087252E" w:rsidRPr="00CB2B98">
        <w:instrText xml:space="preserve"> ADDIN EN.CITE &lt;EndNote&gt;&lt;Cite&gt;&lt;Author&gt;Narsilio&lt;/Author&gt;&lt;Year&gt;2010&lt;/Year&gt;&lt;RecNum&gt;106&lt;/RecNum&gt;&lt;DisplayText&gt;[61]&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2E7C5B" w:rsidRPr="00CB2B98">
        <w:fldChar w:fldCharType="separate"/>
      </w:r>
      <w:r w:rsidR="0087252E" w:rsidRPr="00CB2B98">
        <w:rPr>
          <w:noProof/>
        </w:rPr>
        <w:t>[</w:t>
      </w:r>
      <w:hyperlink w:anchor="_ENREF_61" w:tooltip="Narsilio, 2010 #106" w:history="1">
        <w:r w:rsidR="00D17851" w:rsidRPr="00CB2B98">
          <w:rPr>
            <w:rStyle w:val="Hyperlink"/>
            <w:u w:val="none"/>
          </w:rPr>
          <w:t>61</w:t>
        </w:r>
      </w:hyperlink>
      <w:r w:rsidR="0087252E" w:rsidRPr="00CB2B98">
        <w:rPr>
          <w:noProof/>
        </w:rPr>
        <w:t>]</w:t>
      </w:r>
      <w:r w:rsidR="002E7C5B" w:rsidRPr="00CB2B98">
        <w:fldChar w:fldCharType="end"/>
      </w:r>
      <w:r w:rsidR="00C67BF0" w:rsidRPr="00CB2B98">
        <w:t>.</w:t>
      </w:r>
      <w:r w:rsidR="008B1AB3" w:rsidRPr="00CB2B98">
        <w:t xml:space="preserve"> </w:t>
      </w:r>
      <w:r w:rsidR="00955954" w:rsidRPr="00CB2B98">
        <w:fldChar w:fldCharType="begin"/>
      </w:r>
      <w:r w:rsidR="00955954" w:rsidRPr="00CB2B98">
        <w:instrText xml:space="preserve"> REF _Ref534591028 \h </w:instrText>
      </w:r>
      <w:r w:rsidR="00F82162" w:rsidRPr="00CB2B98">
        <w:instrText xml:space="preserve"> \* MERGEFORMAT </w:instrText>
      </w:r>
      <w:r w:rsidR="00955954" w:rsidRPr="00CB2B98">
        <w:fldChar w:fldCharType="separate"/>
      </w:r>
      <w:r w:rsidR="002D5751" w:rsidRPr="00CB2B98">
        <w:t xml:space="preserve">Fig. </w:t>
      </w:r>
      <w:r w:rsidR="002D5751" w:rsidRPr="00CB2B98">
        <w:rPr>
          <w:noProof/>
        </w:rPr>
        <w:t>12</w:t>
      </w:r>
      <w:r w:rsidR="00955954" w:rsidRPr="00CB2B98">
        <w:fldChar w:fldCharType="end"/>
      </w:r>
      <w:r w:rsidR="008B1AB3" w:rsidRPr="00CB2B98">
        <w:t xml:space="preserve"> also </w:t>
      </w:r>
      <w:r w:rsidR="008C01BF" w:rsidRPr="00CB2B98">
        <w:t xml:space="preserve">reveals </w:t>
      </w:r>
      <w:r w:rsidR="008B1AB3" w:rsidRPr="00CB2B98">
        <w:t xml:space="preserve">that </w:t>
      </w:r>
      <w:r w:rsidR="00982BDB" w:rsidRPr="00CB2B98">
        <w:t xml:space="preserve">the </w:t>
      </w:r>
      <w:r w:rsidRPr="00CB2B98">
        <w:t xml:space="preserve">numerical values are </w:t>
      </w:r>
      <w:r w:rsidR="00C804A8" w:rsidRPr="00CB2B98">
        <w:t xml:space="preserve">higher </w:t>
      </w:r>
      <w:r w:rsidRPr="00CB2B98">
        <w:t>than that from experimental measurement</w:t>
      </w:r>
      <w:r w:rsidR="00037BAF" w:rsidRPr="00CB2B98">
        <w:t>s</w:t>
      </w:r>
      <w:r w:rsidRPr="00CB2B98">
        <w:t xml:space="preserve"> but </w:t>
      </w:r>
      <w:r w:rsidR="00037BAF" w:rsidRPr="00CB2B98">
        <w:t xml:space="preserve">in </w:t>
      </w:r>
      <w:r w:rsidRPr="00CB2B98">
        <w:t xml:space="preserve">an acceptable range </w:t>
      </w:r>
      <w:r w:rsidR="00F214F3" w:rsidRPr="00CB2B98">
        <w:fldChar w:fldCharType="begin"/>
      </w:r>
      <w:r w:rsidR="00A31CB8" w:rsidRPr="00CB2B98">
        <w:instrText xml:space="preserve"> ADDIN EN.CITE &lt;EndNote&gt;&lt;Cite&gt;&lt;Author&gt;Narsilio&lt;/Author&gt;&lt;Year&gt;2010&lt;/Year&gt;&lt;RecNum&gt;106&lt;/RecNum&gt;&lt;DisplayText&gt;[61]&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F214F3" w:rsidRPr="00CB2B98">
        <w:fldChar w:fldCharType="separate"/>
      </w:r>
      <w:r w:rsidR="00A31CB8" w:rsidRPr="00CB2B98">
        <w:rPr>
          <w:noProof/>
        </w:rPr>
        <w:t>[</w:t>
      </w:r>
      <w:hyperlink w:anchor="_ENREF_61" w:tooltip="Narsilio, 2010 #106" w:history="1">
        <w:r w:rsidR="00D17851" w:rsidRPr="00CB2B98">
          <w:rPr>
            <w:rStyle w:val="Hyperlink"/>
            <w:u w:val="none"/>
          </w:rPr>
          <w:t>61</w:t>
        </w:r>
      </w:hyperlink>
      <w:r w:rsidR="00A31CB8" w:rsidRPr="00CB2B98">
        <w:rPr>
          <w:noProof/>
        </w:rPr>
        <w:t>]</w:t>
      </w:r>
      <w:r w:rsidR="00F214F3" w:rsidRPr="00CB2B98">
        <w:fldChar w:fldCharType="end"/>
      </w:r>
      <w:r w:rsidRPr="00CB2B98">
        <w:t>.</w:t>
      </w:r>
      <w:r w:rsidR="009F52C3" w:rsidRPr="00CB2B98">
        <w:t xml:space="preserve"> </w:t>
      </w:r>
      <w:r w:rsidR="00AF68D3" w:rsidRPr="00CB2B98">
        <w:t>T</w:t>
      </w:r>
      <w:r w:rsidRPr="00CB2B98">
        <w:t xml:space="preserve">he overestimation may </w:t>
      </w:r>
      <w:r w:rsidR="00AD00CA" w:rsidRPr="00CB2B98">
        <w:t>result from</w:t>
      </w:r>
      <w:r w:rsidR="00530314" w:rsidRPr="00CB2B98">
        <w:t xml:space="preserve"> the contact condition</w:t>
      </w:r>
      <w:r w:rsidRPr="00CB2B98">
        <w:t xml:space="preserve"> in both physical testing and numerical simulation. </w:t>
      </w:r>
      <w:r w:rsidR="00530314" w:rsidRPr="00CB2B98">
        <w:t xml:space="preserve">The needle probe testing has </w:t>
      </w:r>
      <w:r w:rsidR="00AA4A9E" w:rsidRPr="00CB2B98">
        <w:t xml:space="preserve">an </w:t>
      </w:r>
      <w:r w:rsidR="00530314" w:rsidRPr="00CB2B98">
        <w:rPr>
          <w:noProof/>
        </w:rPr>
        <w:t>accuracy</w:t>
      </w:r>
      <w:r w:rsidR="00530314" w:rsidRPr="00CB2B98">
        <w:t xml:space="preserve"> </w:t>
      </w:r>
      <w:r w:rsidR="00AA4A9E" w:rsidRPr="00CB2B98">
        <w:t xml:space="preserve">of </w:t>
      </w:r>
      <m:oMath>
        <m:r>
          <m:rPr>
            <m:sty m:val="p"/>
          </m:rPr>
          <w:rPr>
            <w:rFonts w:ascii="Cambria Math" w:hAnsi="Cambria Math"/>
          </w:rPr>
          <m:t>±10%</m:t>
        </m:r>
      </m:oMath>
      <w:r w:rsidR="00530314" w:rsidRPr="00CB2B98">
        <w:t xml:space="preserve"> </w:t>
      </w:r>
      <w:r w:rsidR="00F214F3" w:rsidRPr="00CB2B98">
        <w:fldChar w:fldCharType="begin"/>
      </w:r>
      <w:r w:rsidR="00C13A59" w:rsidRPr="00CB2B98">
        <w:instrText xml:space="preserve"> ADDIN EN.CITE &lt;EndNote&gt;&lt;Cite&gt;&lt;Author&gt;Brandon&lt;/Author&gt;&lt;Year&gt;1990&lt;/Year&gt;&lt;RecNum&gt;113&lt;/RecNum&gt;&lt;DisplayText&gt;[69]&lt;/DisplayText&gt;&lt;record&gt;&lt;rec-number&gt;113&lt;/rec-number&gt;&lt;foreign-keys&gt;&lt;key app="EN" db-id="rvwr2vxxd9szv3efd5t5f9db0pfrrr0pfz90" timestamp="1546833707"&gt;113&lt;/key&gt;&lt;/foreign-keys&gt;&lt;ref-type name="Journal Article"&gt;17&lt;/ref-type&gt;&lt;contributors&gt;&lt;authors&gt;&lt;author&gt;Brandon, TL&lt;/author&gt;&lt;author&gt;Mitchell, JK&lt;/author&gt;&lt;/authors&gt;&lt;/contributors&gt;&lt;titles&gt;&lt;title&gt;Factors influencing thermal resistivity of sands&lt;/title&gt;&lt;secondary-title&gt;Journal of Geotechnical Engineering&lt;/secondary-title&gt;&lt;/titles&gt;&lt;pages&gt;1683-1698&lt;/pages&gt;&lt;volume&gt;115&lt;/volume&gt;&lt;number&gt;12&lt;/number&gt;&lt;dates&gt;&lt;year&gt;1990&lt;/year&gt;&lt;/dates&gt;&lt;isbn&gt;0733-9410&lt;/isbn&gt;&lt;urls&gt;&lt;/urls&gt;&lt;/record&gt;&lt;/Cite&gt;&lt;/EndNote&gt;</w:instrText>
      </w:r>
      <w:r w:rsidR="00F214F3" w:rsidRPr="00CB2B98">
        <w:fldChar w:fldCharType="separate"/>
      </w:r>
      <w:r w:rsidR="00A31CB8" w:rsidRPr="00CB2B98">
        <w:rPr>
          <w:noProof/>
        </w:rPr>
        <w:t>[</w:t>
      </w:r>
      <w:hyperlink w:anchor="_ENREF_69" w:tooltip="Brandon, 1990 #113" w:history="1">
        <w:r w:rsidR="00D17851" w:rsidRPr="00CB2B98">
          <w:rPr>
            <w:rStyle w:val="Hyperlink"/>
            <w:u w:val="none"/>
          </w:rPr>
          <w:t>69</w:t>
        </w:r>
      </w:hyperlink>
      <w:r w:rsidR="00A31CB8" w:rsidRPr="00CB2B98">
        <w:rPr>
          <w:noProof/>
        </w:rPr>
        <w:t>]</w:t>
      </w:r>
      <w:r w:rsidR="00F214F3" w:rsidRPr="00CB2B98">
        <w:fldChar w:fldCharType="end"/>
      </w:r>
      <w:r w:rsidR="000246B3" w:rsidRPr="00CB2B98">
        <w:t xml:space="preserve"> </w:t>
      </w:r>
      <w:r w:rsidR="00530314" w:rsidRPr="00CB2B98">
        <w:t>and t</w:t>
      </w:r>
      <w:r w:rsidRPr="00CB2B98">
        <w:t>he</w:t>
      </w:r>
      <w:r w:rsidR="00530314" w:rsidRPr="00CB2B98">
        <w:t xml:space="preserve"> error of</w:t>
      </w:r>
      <w:r w:rsidRPr="00CB2B98">
        <w:t xml:space="preserve"> finite element simulation </w:t>
      </w:r>
      <w:r w:rsidR="00530314" w:rsidRPr="00CB2B98">
        <w:t xml:space="preserve">come from its </w:t>
      </w:r>
      <w:r w:rsidR="00037BAF" w:rsidRPr="00CB2B98">
        <w:t>limitation</w:t>
      </w:r>
      <w:r w:rsidR="00123F19" w:rsidRPr="00CB2B98">
        <w:t xml:space="preserve"> in</w:t>
      </w:r>
      <w:r w:rsidR="00530314" w:rsidRPr="00CB2B98">
        <w:t xml:space="preserve"> capturing particle surface roughness and particle geometry irregularity</w:t>
      </w:r>
      <w:r w:rsidR="000246B3" w:rsidRPr="00CB2B98">
        <w:t xml:space="preserve"> </w:t>
      </w:r>
      <w:r w:rsidR="0064142C" w:rsidRPr="00CB2B98">
        <w:fldChar w:fldCharType="begin"/>
      </w:r>
      <w:r w:rsidR="00A31CB8" w:rsidRPr="00CB2B98">
        <w:instrText xml:space="preserve"> ADDIN EN.CITE &lt;EndNote&gt;&lt;Cite&gt;&lt;Author&gt;Narsilio&lt;/Author&gt;&lt;Year&gt;2010&lt;/Year&gt;&lt;RecNum&gt;106&lt;/RecNum&gt;&lt;DisplayText&gt;[61]&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64142C" w:rsidRPr="00CB2B98">
        <w:fldChar w:fldCharType="separate"/>
      </w:r>
      <w:r w:rsidR="00A31CB8" w:rsidRPr="00CB2B98">
        <w:rPr>
          <w:noProof/>
        </w:rPr>
        <w:t>[</w:t>
      </w:r>
      <w:hyperlink w:anchor="_ENREF_61" w:tooltip="Narsilio, 2010 #106" w:history="1">
        <w:r w:rsidR="00D17851" w:rsidRPr="00CB2B98">
          <w:rPr>
            <w:rStyle w:val="Hyperlink"/>
            <w:u w:val="none"/>
          </w:rPr>
          <w:t>61</w:t>
        </w:r>
      </w:hyperlink>
      <w:r w:rsidR="00A31CB8" w:rsidRPr="00CB2B98">
        <w:rPr>
          <w:noProof/>
        </w:rPr>
        <w:t>]</w:t>
      </w:r>
      <w:r w:rsidR="0064142C" w:rsidRPr="00CB2B98">
        <w:fldChar w:fldCharType="end"/>
      </w:r>
      <w:r w:rsidR="00530314" w:rsidRPr="00CB2B98">
        <w:t>.</w:t>
      </w:r>
      <w:r w:rsidR="004D51F7" w:rsidRPr="00CB2B98">
        <w:t xml:space="preserve"> </w:t>
      </w:r>
    </w:p>
    <w:p w14:paraId="0DF14CF1" w14:textId="1A87B1CE" w:rsidR="008A2414" w:rsidRPr="00CB2B98" w:rsidRDefault="008A2414" w:rsidP="00AA4A9E">
      <w:pPr>
        <w:pStyle w:val="BodyText"/>
      </w:pPr>
    </w:p>
    <w:p w14:paraId="62BCE24F" w14:textId="613D53A2" w:rsidR="005C31F7" w:rsidRPr="00CB2B98" w:rsidRDefault="005C31F7" w:rsidP="005C31F7">
      <w:pPr>
        <w:pStyle w:val="BodyText"/>
        <w:jc w:val="center"/>
      </w:pPr>
      <w:r w:rsidRPr="00CB2B98">
        <w:rPr>
          <w:noProof/>
        </w:rPr>
        <w:lastRenderedPageBreak/>
        <w:drawing>
          <wp:inline distT="0" distB="0" distL="0" distR="0" wp14:anchorId="0AB1EFD6" wp14:editId="4B5EE350">
            <wp:extent cx="2880000" cy="23813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2880000" cy="2381392"/>
                    </a:xfrm>
                    <a:prstGeom prst="rect">
                      <a:avLst/>
                    </a:prstGeom>
                    <a:noFill/>
                    <a:ln>
                      <a:noFill/>
                    </a:ln>
                  </pic:spPr>
                </pic:pic>
              </a:graphicData>
            </a:graphic>
          </wp:inline>
        </w:drawing>
      </w:r>
    </w:p>
    <w:p w14:paraId="6B3B79BA" w14:textId="0226A7B5" w:rsidR="00163E91" w:rsidRPr="00CB2B98" w:rsidRDefault="00163E91" w:rsidP="0086317C">
      <w:pPr>
        <w:pStyle w:val="BodyText"/>
        <w:jc w:val="left"/>
      </w:pPr>
      <w:r w:rsidRPr="00CB2B98">
        <w:rPr>
          <w:noProof/>
        </w:rPr>
        <w:fldChar w:fldCharType="begin"/>
      </w:r>
      <w:r w:rsidRPr="00CB2B98">
        <w:rPr>
          <w:noProof/>
        </w:rPr>
        <w:instrText xml:space="preserve"> REF _Ref534591028 \h </w:instrText>
      </w:r>
      <w:r w:rsidRPr="00CB2B98">
        <w:rPr>
          <w:noProof/>
        </w:rPr>
      </w:r>
      <w:r w:rsidRPr="00CB2B98">
        <w:rPr>
          <w:noProof/>
        </w:rPr>
        <w:fldChar w:fldCharType="separate"/>
      </w:r>
      <w:r w:rsidRPr="00CB2B98">
        <w:t xml:space="preserve">Fig. </w:t>
      </w:r>
      <w:r w:rsidRPr="00CB2B98">
        <w:rPr>
          <w:noProof/>
        </w:rPr>
        <w:t>12</w:t>
      </w:r>
      <w:r w:rsidRPr="00CB2B98">
        <w:rPr>
          <w:noProof/>
        </w:rPr>
        <w:fldChar w:fldCharType="end"/>
      </w:r>
      <w:r w:rsidRPr="00CB2B98">
        <w:rPr>
          <w:noProof/>
        </w:rPr>
        <w:t xml:space="preserve"> </w:t>
      </w:r>
      <w:r w:rsidR="0086317C" w:rsidRPr="00CB2B98">
        <w:rPr>
          <w:rStyle w:val="Hyperlink"/>
          <w:noProof/>
          <w:color w:val="auto"/>
          <w:u w:val="none"/>
        </w:rPr>
        <w:t>The effective thermal conductivity of five natural sands from finite element simulations are larger than the experimental measurements, which may because numerical simulation does not capture particle surface roughness and particle geometry irregularity [51]</w:t>
      </w:r>
    </w:p>
    <w:p w14:paraId="04C3B8D3" w14:textId="30CDD4B3" w:rsidR="008A2414" w:rsidRPr="00CB2B98" w:rsidRDefault="008A2414" w:rsidP="008A2414"/>
    <w:p w14:paraId="479A3061" w14:textId="5F1CFE9D" w:rsidR="000F252A" w:rsidRPr="00CB2B98" w:rsidRDefault="000F252A" w:rsidP="00FF1EEF">
      <w:pPr>
        <w:pStyle w:val="Heading2"/>
      </w:pPr>
      <w:r w:rsidRPr="00CB2B98">
        <w:t xml:space="preserve">Effect of particle shape on </w:t>
      </w:r>
      <w:r w:rsidR="00253210" w:rsidRPr="00CB2B98">
        <w:t>thermal conductivity</w:t>
      </w:r>
    </w:p>
    <w:p w14:paraId="0C14E4FF" w14:textId="1C8E2CF7" w:rsidR="00C10949" w:rsidRPr="00CB2B98" w:rsidRDefault="00DD6E5C" w:rsidP="00DD6E5C">
      <w:pPr>
        <w:pStyle w:val="BodyText"/>
      </w:pPr>
      <w:r w:rsidRPr="00CB2B98">
        <w:t xml:space="preserve">A </w:t>
      </w:r>
      <w:r w:rsidR="00C369B6" w:rsidRPr="00CB2B98">
        <w:t>sub-sample</w:t>
      </w:r>
      <w:r w:rsidRPr="00CB2B98">
        <w:t xml:space="preserve"> X-ray CT image stack from each natural sand is selected </w:t>
      </w:r>
      <w:r w:rsidR="00470954" w:rsidRPr="00CB2B98">
        <w:t xml:space="preserve">to extract </w:t>
      </w:r>
      <w:r w:rsidRPr="00CB2B98">
        <w:t>smooth individual particles using the framework</w:t>
      </w:r>
      <w:r w:rsidR="004A3F4B" w:rsidRPr="00CB2B98">
        <w:t xml:space="preserve"> summarised</w:t>
      </w:r>
      <w:r w:rsidRPr="00CB2B98">
        <w:t xml:space="preserve"> in </w:t>
      </w:r>
      <w:r w:rsidRPr="00CB2B98">
        <w:fldChar w:fldCharType="begin"/>
      </w:r>
      <w:r w:rsidRPr="00CB2B98">
        <w:instrText xml:space="preserve"> REF _Ref534286568 \h </w:instrText>
      </w:r>
      <w:r w:rsidR="00F82162" w:rsidRPr="00CB2B98">
        <w:instrText xml:space="preserve"> \* MERGEFORMAT </w:instrText>
      </w:r>
      <w:r w:rsidRPr="00CB2B98">
        <w:fldChar w:fldCharType="separate"/>
      </w:r>
      <w:r w:rsidR="002D5751" w:rsidRPr="00CB2B98">
        <w:t xml:space="preserve">Fig. </w:t>
      </w:r>
      <w:r w:rsidR="002D5751" w:rsidRPr="00CB2B98">
        <w:rPr>
          <w:noProof/>
        </w:rPr>
        <w:t>7</w:t>
      </w:r>
      <w:r w:rsidRPr="00CB2B98">
        <w:fldChar w:fldCharType="end"/>
      </w:r>
      <w:r w:rsidRPr="00CB2B98">
        <w:t xml:space="preserve">. The average number of particles in each </w:t>
      </w:r>
      <w:r w:rsidR="00B232DD" w:rsidRPr="00CB2B98">
        <w:t>sub-</w:t>
      </w:r>
      <w:r w:rsidRPr="00CB2B98">
        <w:t>sample is 150. Th</w:t>
      </w:r>
      <w:r w:rsidR="00585C42" w:rsidRPr="00CB2B98">
        <w:t>is</w:t>
      </w:r>
      <w:r w:rsidRPr="00CB2B98">
        <w:t xml:space="preserve"> number</w:t>
      </w:r>
      <w:r w:rsidR="005A43F8" w:rsidRPr="00CB2B98">
        <w:t xml:space="preserve"> of particles considered sufficient</w:t>
      </w:r>
      <w:r w:rsidR="004C6E21" w:rsidRPr="00CB2B98">
        <w:t xml:space="preserve">ly representative </w:t>
      </w:r>
      <w:r w:rsidR="005A43F8" w:rsidRPr="00CB2B98">
        <w:t>for studies of uniform s</w:t>
      </w:r>
      <w:r w:rsidR="004C6E21" w:rsidRPr="00CB2B98">
        <w:t xml:space="preserve">ands </w:t>
      </w:r>
      <w:r w:rsidRPr="00CB2B98">
        <w:fldChar w:fldCharType="begin"/>
      </w:r>
      <w:r w:rsidR="00DA0AB2" w:rsidRPr="00CB2B98">
        <w:instrText xml:space="preserve"> ADDIN EN.CITE &lt;EndNote&gt;&lt;Cite&gt;&lt;Author&gt;Cox&lt;/Author&gt;&lt;Year&gt;2008&lt;/Year&gt;&lt;RecNum&gt;128&lt;/RecNum&gt;&lt;DisplayText&gt;[20]&lt;/DisplayText&gt;&lt;record&gt;&lt;rec-number&gt;128&lt;/rec-number&gt;&lt;foreign-keys&gt;&lt;key app="EN" db-id="rvwr2vxxd9szv3efd5t5f9db0pfrrr0pfz90" timestamp="1546837885"&gt;128&lt;/key&gt;&lt;/foreign-keys&gt;&lt;ref-type name="Journal Article"&gt;17&lt;/ref-type&gt;&lt;contributors&gt;&lt;authors&gt;&lt;author&gt;Cox, Melissa R&lt;/author&gt;&lt;author&gt;Budhu, Muniram&lt;/author&gt;&lt;/authors&gt;&lt;/contributors&gt;&lt;titles&gt;&lt;title&gt;A practical approach to grain shape quantification&lt;/title&gt;&lt;secondary-title&gt;Engineering Geology&lt;/secondary-title&gt;&lt;/titles&gt;&lt;periodical&gt;&lt;full-title&gt;Engineering Geology&lt;/full-title&gt;&lt;/periodical&gt;&lt;pages&gt;1-16&lt;/pages&gt;&lt;volume&gt;96&lt;/volume&gt;&lt;number&gt;1-2&lt;/number&gt;&lt;dates&gt;&lt;year&gt;2008&lt;/year&gt;&lt;/dates&gt;&lt;isbn&gt;0013-7952&lt;/isbn&gt;&lt;urls&gt;&lt;/urls&gt;&lt;/record&gt;&lt;/Cite&gt;&lt;/EndNote&gt;</w:instrText>
      </w:r>
      <w:r w:rsidRPr="00CB2B98">
        <w:fldChar w:fldCharType="separate"/>
      </w:r>
      <w:r w:rsidR="00DA0AB2" w:rsidRPr="00CB2B98">
        <w:rPr>
          <w:noProof/>
        </w:rPr>
        <w:t>[</w:t>
      </w:r>
      <w:hyperlink w:anchor="_ENREF_20" w:tooltip="Cox, 2008 #128" w:history="1">
        <w:r w:rsidR="00D17851" w:rsidRPr="00CB2B98">
          <w:rPr>
            <w:rStyle w:val="Hyperlink"/>
            <w:u w:val="none"/>
          </w:rPr>
          <w:t>20</w:t>
        </w:r>
      </w:hyperlink>
      <w:r w:rsidR="00DA0AB2" w:rsidRPr="00CB2B98">
        <w:rPr>
          <w:noProof/>
        </w:rPr>
        <w:t>]</w:t>
      </w:r>
      <w:r w:rsidRPr="00CB2B98">
        <w:fldChar w:fldCharType="end"/>
      </w:r>
      <w:r w:rsidRPr="00CB2B98">
        <w:t xml:space="preserve">. </w:t>
      </w:r>
      <w:r w:rsidR="00BA3E88" w:rsidRPr="00CB2B98">
        <w:t>Within</w:t>
      </w:r>
      <w:r w:rsidR="006B5451" w:rsidRPr="00CB2B98">
        <w:t xml:space="preserve"> each sub-sample,</w:t>
      </w:r>
      <w:r w:rsidR="002B36CC" w:rsidRPr="00CB2B98">
        <w:t xml:space="preserve"> </w:t>
      </w:r>
      <w:r w:rsidR="00851D88" w:rsidRPr="00CB2B98">
        <w:t>for each smooth particle</w:t>
      </w:r>
      <w:r w:rsidR="009970B6" w:rsidRPr="00CB2B98">
        <w:t xml:space="preserve"> in it</w:t>
      </w:r>
      <w:r w:rsidR="00851D88" w:rsidRPr="00CB2B98">
        <w:t xml:space="preserve">, </w:t>
      </w:r>
      <w:r w:rsidRPr="00CB2B98">
        <w:t xml:space="preserve">its sphericity and roundness are calculated using S1 in </w:t>
      </w:r>
      <w:r w:rsidRPr="00CB2B98">
        <w:fldChar w:fldCharType="begin"/>
      </w:r>
      <w:r w:rsidRPr="00CB2B98">
        <w:instrText xml:space="preserve"> REF _Ref534125060 \h </w:instrText>
      </w:r>
      <w:r w:rsidR="00F82162" w:rsidRPr="00CB2B98">
        <w:instrText xml:space="preserve"> \* MERGEFORMAT </w:instrText>
      </w:r>
      <w:r w:rsidRPr="00CB2B98">
        <w:fldChar w:fldCharType="separate"/>
      </w:r>
      <w:r w:rsidR="002D5751" w:rsidRPr="00CB2B98">
        <w:t xml:space="preserve">Table </w:t>
      </w:r>
      <w:r w:rsidR="002D5751" w:rsidRPr="00CB2B98">
        <w:rPr>
          <w:noProof/>
        </w:rPr>
        <w:t>1</w:t>
      </w:r>
      <w:r w:rsidRPr="00CB2B98">
        <w:fldChar w:fldCharType="end"/>
      </w:r>
      <w:r w:rsidRPr="00CB2B98">
        <w:t xml:space="preserve"> and Equation </w:t>
      </w:r>
      <w:r w:rsidRPr="00CB2B98">
        <w:fldChar w:fldCharType="begin"/>
      </w:r>
      <w:r w:rsidRPr="00CB2B98">
        <w:instrText xml:space="preserve"> REF OLE_eq5 \h </w:instrText>
      </w:r>
      <w:r w:rsidR="00F82162" w:rsidRPr="00CB2B98">
        <w:instrText xml:space="preserve"> \* MERGEFORMAT </w:instrText>
      </w:r>
      <w:r w:rsidRPr="00CB2B98">
        <w:fldChar w:fldCharType="separate"/>
      </w:r>
      <w:r w:rsidR="002D5751" w:rsidRPr="00CB2B98">
        <w:rPr>
          <w:noProof/>
        </w:rPr>
        <w:t>5</w:t>
      </w:r>
      <w:r w:rsidRPr="00CB2B98">
        <w:fldChar w:fldCharType="end"/>
      </w:r>
      <w:r w:rsidR="000713C1" w:rsidRPr="00CB2B98">
        <w:t>.</w:t>
      </w:r>
      <w:r w:rsidR="00E56631" w:rsidRPr="00CB2B98">
        <w:t xml:space="preserve"> </w:t>
      </w:r>
      <w:r w:rsidR="00AF2223" w:rsidRPr="00CB2B98">
        <w:t xml:space="preserve">Readers must </w:t>
      </w:r>
      <w:r w:rsidR="00E36E91" w:rsidRPr="00CB2B98">
        <w:t>recall that</w:t>
      </w:r>
      <w:r w:rsidR="00AF2223" w:rsidRPr="00CB2B98">
        <w:t xml:space="preserve"> </w:t>
      </w:r>
      <w:r w:rsidR="000A5490" w:rsidRPr="00CB2B98">
        <w:t>s</w:t>
      </w:r>
      <w:r w:rsidR="00AF2223" w:rsidRPr="00CB2B98">
        <w:t xml:space="preserve">phericity (S) and roundness (R) </w:t>
      </w:r>
      <w:r w:rsidR="000A5490" w:rsidRPr="00CB2B98">
        <w:t>characterise</w:t>
      </w:r>
      <w:r w:rsidR="00AF2223" w:rsidRPr="00CB2B98">
        <w:t xml:space="preserve"> particle shape at two different length scale</w:t>
      </w:r>
      <w:r w:rsidR="000A5490" w:rsidRPr="00CB2B98">
        <w:t>s</w:t>
      </w:r>
      <w:r w:rsidR="00AF2223" w:rsidRPr="00CB2B98">
        <w:t xml:space="preserve">: the </w:t>
      </w:r>
      <w:r w:rsidR="009C7633" w:rsidRPr="00CB2B98">
        <w:t>overall</w:t>
      </w:r>
      <w:r w:rsidR="00AF2223" w:rsidRPr="00CB2B98">
        <w:t xml:space="preserve"> form</w:t>
      </w:r>
      <w:r w:rsidR="009C7633" w:rsidRPr="00CB2B98">
        <w:t xml:space="preserve"> of the particle</w:t>
      </w:r>
      <w:r w:rsidR="00AF2223" w:rsidRPr="00CB2B98">
        <w:t xml:space="preserve"> (S) and local features (i</w:t>
      </w:r>
      <w:r w:rsidR="00C57332" w:rsidRPr="00CB2B98">
        <w:t>.</w:t>
      </w:r>
      <w:r w:rsidR="00AF2223" w:rsidRPr="00CB2B98">
        <w:t xml:space="preserve">e., the shape of </w:t>
      </w:r>
      <w:r w:rsidR="00A055DE" w:rsidRPr="00CB2B98">
        <w:t>“</w:t>
      </w:r>
      <w:r w:rsidR="00AF2223" w:rsidRPr="00CB2B98">
        <w:t>edges</w:t>
      </w:r>
      <w:r w:rsidR="00A055DE" w:rsidRPr="00CB2B98">
        <w:t xml:space="preserve"> or corner”</w:t>
      </w:r>
      <w:r w:rsidR="00AF2223" w:rsidRPr="00CB2B98">
        <w:t xml:space="preserve"> in the particle, R)</w:t>
      </w:r>
      <w:r w:rsidR="00C57332" w:rsidRPr="00CB2B98">
        <w:t xml:space="preserve"> as it </w:t>
      </w:r>
      <w:r w:rsidR="00AF2223" w:rsidRPr="00CB2B98">
        <w:t>can be seen in Fig. 1</w:t>
      </w:r>
      <w:r w:rsidR="00C57332" w:rsidRPr="00CB2B98">
        <w:t>.</w:t>
      </w:r>
      <w:r w:rsidR="00E36E91" w:rsidRPr="00CB2B98">
        <w:t xml:space="preserve"> </w:t>
      </w:r>
      <w:r w:rsidR="00B009D6" w:rsidRPr="00CB2B98">
        <w:t xml:space="preserve">Each </w:t>
      </w:r>
      <w:r w:rsidR="003D3B3A" w:rsidRPr="00CB2B98">
        <w:t>colour</w:t>
      </w:r>
      <w:r w:rsidR="009970B6" w:rsidRPr="00CB2B98">
        <w:t>ed</w:t>
      </w:r>
      <w:r w:rsidR="003D3B3A" w:rsidRPr="00CB2B98">
        <w:t xml:space="preserve"> </w:t>
      </w:r>
      <w:r w:rsidR="009970B6" w:rsidRPr="00CB2B98">
        <w:t>point</w:t>
      </w:r>
      <w:r w:rsidR="00B009D6" w:rsidRPr="00CB2B98">
        <w:t xml:space="preserve"> </w:t>
      </w:r>
      <w:r w:rsidR="00C10949" w:rsidRPr="00CB2B98">
        <w:t xml:space="preserve">in </w:t>
      </w:r>
      <w:bookmarkStart w:id="70" w:name="OLE_LINK20"/>
      <w:bookmarkStart w:id="71" w:name="OLE_LINK21"/>
      <w:r w:rsidR="00C10949" w:rsidRPr="00CB2B98">
        <w:fldChar w:fldCharType="begin"/>
      </w:r>
      <w:r w:rsidR="00C10949" w:rsidRPr="00CB2B98">
        <w:instrText xml:space="preserve"> REF _Ref534592508 \h </w:instrText>
      </w:r>
      <w:r w:rsidR="00F82162" w:rsidRPr="00CB2B98">
        <w:instrText xml:space="preserve"> \* MERGEFORMAT </w:instrText>
      </w:r>
      <w:r w:rsidR="00C10949" w:rsidRPr="00CB2B98">
        <w:fldChar w:fldCharType="separate"/>
      </w:r>
      <w:r w:rsidR="002D5751" w:rsidRPr="00CB2B98">
        <w:t xml:space="preserve">Fig. </w:t>
      </w:r>
      <w:r w:rsidR="002D5751" w:rsidRPr="00CB2B98">
        <w:rPr>
          <w:noProof/>
        </w:rPr>
        <w:t>13</w:t>
      </w:r>
      <w:r w:rsidR="00C10949" w:rsidRPr="00CB2B98">
        <w:fldChar w:fldCharType="end"/>
      </w:r>
      <w:bookmarkEnd w:id="70"/>
      <w:bookmarkEnd w:id="71"/>
      <w:r w:rsidR="003D3B3A" w:rsidRPr="00CB2B98">
        <w:t xml:space="preserve"> </w:t>
      </w:r>
      <w:r w:rsidR="00B009D6" w:rsidRPr="00CB2B98">
        <w:t>corresponds</w:t>
      </w:r>
      <w:r w:rsidR="00355B8F" w:rsidRPr="00CB2B98">
        <w:t xml:space="preserve"> to the calculated</w:t>
      </w:r>
      <w:r w:rsidR="00B009D6" w:rsidRPr="00CB2B98">
        <w:t xml:space="preserve"> sphericity and roundness of each particle</w:t>
      </w:r>
      <w:r w:rsidR="00355B8F" w:rsidRPr="00CB2B98">
        <w:t xml:space="preserve"> in the sub-sample assembly of particles</w:t>
      </w:r>
      <w:r w:rsidR="00C10949" w:rsidRPr="00CB2B98">
        <w:t>.</w:t>
      </w:r>
      <w:r w:rsidR="00B63F1D" w:rsidRPr="00CB2B98">
        <w:t xml:space="preserve"> A </w:t>
      </w:r>
      <w:r w:rsidR="005B5F77" w:rsidRPr="00CB2B98">
        <w:t>particle shape chart</w:t>
      </w:r>
      <w:r w:rsidR="00B71E05" w:rsidRPr="00CB2B98">
        <w:t xml:space="preserve"> </w:t>
      </w:r>
      <w:r w:rsidR="00942519" w:rsidRPr="00CB2B98">
        <w:fldChar w:fldCharType="begin"/>
      </w:r>
      <w:r w:rsidR="00A31CB8" w:rsidRPr="00CB2B98">
        <w:instrText xml:space="preserve"> ADDIN EN.CITE &lt;EndNote&gt;&lt;Cite&gt;&lt;Author&gt;Krumbein&lt;/Author&gt;&lt;Year&gt;1963&lt;/Year&gt;&lt;RecNum&gt;114&lt;/RecNum&gt;&lt;DisplayText&gt;[70]&lt;/DisplayText&gt;&lt;record&gt;&lt;rec-number&gt;114&lt;/rec-number&gt;&lt;foreign-keys&gt;&lt;key app="EN" db-id="rvwr2vxxd9szv3efd5t5f9db0pfrrr0pfz90" timestamp="1546833923"&gt;114&lt;/key&gt;&lt;/foreign-keys&gt;&lt;ref-type name="Report"&gt;27&lt;/ref-type&gt;&lt;contributors&gt;&lt;authors&gt;&lt;author&gt;Krumbein, William Christian&lt;/author&gt;&lt;author&gt;Sloss, Laurence Louis&lt;/author&gt;&lt;/authors&gt;&lt;/contributors&gt;&lt;titles&gt;&lt;title&gt;Stratigraphy and sedimentation&lt;/title&gt;&lt;/titles&gt;&lt;dates&gt;&lt;year&gt;1963&lt;/year&gt;&lt;/dates&gt;&lt;urls&gt;&lt;/urls&gt;&lt;/record&gt;&lt;/Cite&gt;&lt;/EndNote&gt;</w:instrText>
      </w:r>
      <w:r w:rsidR="00942519" w:rsidRPr="00CB2B98">
        <w:fldChar w:fldCharType="separate"/>
      </w:r>
      <w:r w:rsidR="00A31CB8" w:rsidRPr="00CB2B98">
        <w:rPr>
          <w:noProof/>
        </w:rPr>
        <w:t>[</w:t>
      </w:r>
      <w:hyperlink w:anchor="_ENREF_70" w:tooltip="Krumbein, 1963 #114" w:history="1">
        <w:r w:rsidR="00D17851" w:rsidRPr="00CB2B98">
          <w:rPr>
            <w:rStyle w:val="Hyperlink"/>
            <w:u w:val="none"/>
          </w:rPr>
          <w:t>70</w:t>
        </w:r>
      </w:hyperlink>
      <w:r w:rsidR="00A31CB8" w:rsidRPr="00CB2B98">
        <w:rPr>
          <w:noProof/>
        </w:rPr>
        <w:t>]</w:t>
      </w:r>
      <w:r w:rsidR="00942519" w:rsidRPr="00CB2B98">
        <w:fldChar w:fldCharType="end"/>
      </w:r>
      <w:r w:rsidR="00942519" w:rsidRPr="00CB2B98">
        <w:t xml:space="preserve"> </w:t>
      </w:r>
      <w:r w:rsidR="00B71E05" w:rsidRPr="00CB2B98">
        <w:t xml:space="preserve">is also </w:t>
      </w:r>
      <w:r w:rsidR="00663771" w:rsidRPr="00CB2B98">
        <w:t>included</w:t>
      </w:r>
      <w:r w:rsidR="00B71E05" w:rsidRPr="00CB2B98">
        <w:t xml:space="preserve"> as </w:t>
      </w:r>
      <w:r w:rsidR="00307679" w:rsidRPr="00CB2B98">
        <w:t xml:space="preserve">a background </w:t>
      </w:r>
      <w:r w:rsidR="00B71E05" w:rsidRPr="00CB2B98">
        <w:t xml:space="preserve">in </w:t>
      </w:r>
      <w:r w:rsidR="00B71E05" w:rsidRPr="00CB2B98">
        <w:fldChar w:fldCharType="begin"/>
      </w:r>
      <w:r w:rsidR="00B71E05" w:rsidRPr="00CB2B98">
        <w:instrText xml:space="preserve"> REF _Ref534592508 \h </w:instrText>
      </w:r>
      <w:r w:rsidR="00F82162" w:rsidRPr="00CB2B98">
        <w:instrText xml:space="preserve"> \* MERGEFORMAT </w:instrText>
      </w:r>
      <w:r w:rsidR="00B71E05" w:rsidRPr="00CB2B98">
        <w:fldChar w:fldCharType="separate"/>
      </w:r>
      <w:r w:rsidR="002D5751" w:rsidRPr="00CB2B98">
        <w:t xml:space="preserve">Fig. </w:t>
      </w:r>
      <w:r w:rsidR="002D5751" w:rsidRPr="00CB2B98">
        <w:rPr>
          <w:noProof/>
        </w:rPr>
        <w:t>13</w:t>
      </w:r>
      <w:r w:rsidR="00B71E05" w:rsidRPr="00CB2B98">
        <w:fldChar w:fldCharType="end"/>
      </w:r>
      <w:r w:rsidR="00307679" w:rsidRPr="00CB2B98">
        <w:t xml:space="preserve"> to </w:t>
      </w:r>
      <w:r w:rsidR="002F2D4E" w:rsidRPr="00CB2B98">
        <w:t xml:space="preserve">provide a </w:t>
      </w:r>
      <w:r w:rsidR="003F1F48" w:rsidRPr="00CB2B98">
        <w:t xml:space="preserve">rough </w:t>
      </w:r>
      <w:r w:rsidR="002F2D4E" w:rsidRPr="00CB2B98">
        <w:t xml:space="preserve">visualisation </w:t>
      </w:r>
      <w:r w:rsidR="00201D77" w:rsidRPr="00CB2B98">
        <w:t>of the particle geometry</w:t>
      </w:r>
      <w:r w:rsidR="00B71E05" w:rsidRPr="00CB2B98">
        <w:t>.</w:t>
      </w:r>
      <w:r w:rsidR="00201D77" w:rsidRPr="00CB2B98">
        <w:t xml:space="preserve"> </w:t>
      </w:r>
      <w:r w:rsidR="00C10949" w:rsidRPr="00CB2B98">
        <w:t xml:space="preserve"> From </w:t>
      </w:r>
      <w:r w:rsidR="00C10949" w:rsidRPr="00CB2B98">
        <w:fldChar w:fldCharType="begin"/>
      </w:r>
      <w:r w:rsidR="00C10949" w:rsidRPr="00CB2B98">
        <w:instrText xml:space="preserve"> REF _Ref534214399 \h </w:instrText>
      </w:r>
      <w:r w:rsidR="00F82162" w:rsidRPr="00CB2B98">
        <w:instrText xml:space="preserve"> \* MERGEFORMAT </w:instrText>
      </w:r>
      <w:r w:rsidR="00C10949" w:rsidRPr="00CB2B98">
        <w:fldChar w:fldCharType="separate"/>
      </w:r>
      <w:r w:rsidR="002D5751" w:rsidRPr="00CB2B98">
        <w:t xml:space="preserve">Fig. </w:t>
      </w:r>
      <w:r w:rsidR="002D5751" w:rsidRPr="00CB2B98">
        <w:rPr>
          <w:noProof/>
        </w:rPr>
        <w:t>5</w:t>
      </w:r>
      <w:r w:rsidR="00C10949" w:rsidRPr="00CB2B98">
        <w:fldChar w:fldCharType="end"/>
      </w:r>
      <w:r w:rsidR="00C10949" w:rsidRPr="00CB2B98">
        <w:t xml:space="preserve">, we already qualitatively know that the ascending ordering of angularity of the five </w:t>
      </w:r>
      <w:r w:rsidR="00C10949" w:rsidRPr="00CB2B98">
        <w:rPr>
          <w:noProof/>
        </w:rPr>
        <w:t>sands</w:t>
      </w:r>
      <w:r w:rsidR="00C10949" w:rsidRPr="00CB2B98">
        <w:t xml:space="preserve"> is: </w:t>
      </w:r>
      <w:r w:rsidR="00C4567B" w:rsidRPr="00CB2B98">
        <w:t>G</w:t>
      </w:r>
      <w:r w:rsidR="00C10949" w:rsidRPr="00CB2B98">
        <w:t xml:space="preserve">lass beads, Ottawa sand, </w:t>
      </w:r>
      <w:r w:rsidR="00C4567B" w:rsidRPr="00CB2B98">
        <w:t>A</w:t>
      </w:r>
      <w:r w:rsidR="00C10949" w:rsidRPr="00CB2B98">
        <w:t xml:space="preserve">ngular sand, </w:t>
      </w:r>
      <w:r w:rsidR="00C4567B" w:rsidRPr="00CB2B98">
        <w:t>C</w:t>
      </w:r>
      <w:r w:rsidR="00C10949" w:rsidRPr="00CB2B98">
        <w:t xml:space="preserve">rushed schist A and </w:t>
      </w:r>
      <w:r w:rsidR="00C4567B" w:rsidRPr="00CB2B98">
        <w:t>C</w:t>
      </w:r>
      <w:r w:rsidR="00C10949" w:rsidRPr="00CB2B98">
        <w:t xml:space="preserve">rushed schist B. </w:t>
      </w:r>
      <w:r w:rsidR="001A2FAB" w:rsidRPr="00CB2B98">
        <w:t xml:space="preserve">In </w:t>
      </w:r>
      <w:r w:rsidR="001A2FAB" w:rsidRPr="00CB2B98">
        <w:fldChar w:fldCharType="begin"/>
      </w:r>
      <w:r w:rsidR="001A2FAB" w:rsidRPr="00CB2B98">
        <w:instrText xml:space="preserve"> REF _Ref534592508 \h </w:instrText>
      </w:r>
      <w:r w:rsidR="00F82162" w:rsidRPr="00CB2B98">
        <w:instrText xml:space="preserve"> \* MERGEFORMAT </w:instrText>
      </w:r>
      <w:r w:rsidR="001A2FAB" w:rsidRPr="00CB2B98">
        <w:fldChar w:fldCharType="separate"/>
      </w:r>
      <w:r w:rsidR="002D5751" w:rsidRPr="00CB2B98">
        <w:t xml:space="preserve">Fig. </w:t>
      </w:r>
      <w:r w:rsidR="002D5751" w:rsidRPr="00CB2B98">
        <w:rPr>
          <w:noProof/>
        </w:rPr>
        <w:t>13</w:t>
      </w:r>
      <w:r w:rsidR="001A2FAB" w:rsidRPr="00CB2B98">
        <w:fldChar w:fldCharType="end"/>
      </w:r>
      <w:r w:rsidR="001A2FAB" w:rsidRPr="00CB2B98">
        <w:t>, w</w:t>
      </w:r>
      <w:r w:rsidR="00C10949" w:rsidRPr="00CB2B98">
        <w:t>e can also observe this trend</w:t>
      </w:r>
      <w:r w:rsidR="005C567C" w:rsidRPr="00CB2B98">
        <w:t>:</w:t>
      </w:r>
      <w:r w:rsidR="00C10949" w:rsidRPr="00CB2B98">
        <w:t xml:space="preserve"> </w:t>
      </w:r>
      <w:bookmarkStart w:id="72" w:name="OLE_LINK30"/>
      <w:r w:rsidR="00C10949" w:rsidRPr="00CB2B98">
        <w:t xml:space="preserve">irregular particles have lower sphericity and roundness than </w:t>
      </w:r>
      <w:r w:rsidR="005C567C" w:rsidRPr="00CB2B98">
        <w:t xml:space="preserve">more regular (and </w:t>
      </w:r>
      <w:r w:rsidR="00C10949" w:rsidRPr="00CB2B98">
        <w:t>round</w:t>
      </w:r>
      <w:r w:rsidR="005C567C" w:rsidRPr="00CB2B98">
        <w:t>)</w:t>
      </w:r>
      <w:r w:rsidR="00C10949" w:rsidRPr="00CB2B98">
        <w:t xml:space="preserve"> particles. Moreover, the range of sphericity and roundness in irregular sands have </w:t>
      </w:r>
      <w:r w:rsidR="00270567" w:rsidRPr="00CB2B98">
        <w:t xml:space="preserve">a </w:t>
      </w:r>
      <w:r w:rsidR="00C10949" w:rsidRPr="00CB2B98">
        <w:t>wider distribution.</w:t>
      </w:r>
      <w:bookmarkEnd w:id="72"/>
    </w:p>
    <w:p w14:paraId="47692144" w14:textId="77C3E580" w:rsidR="00163E91" w:rsidRPr="00CB2B98" w:rsidRDefault="0019643D" w:rsidP="00DD6E5C">
      <w:pPr>
        <w:pStyle w:val="BodyText"/>
      </w:pPr>
      <w:r w:rsidRPr="00CB2B98">
        <w:rPr>
          <w:noProof/>
        </w:rPr>
        <w:lastRenderedPageBreak/>
        <w:drawing>
          <wp:inline distT="0" distB="0" distL="0" distR="0" wp14:anchorId="314860D4" wp14:editId="40B76C46">
            <wp:extent cx="5111750" cy="25742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 cstate="hqprint">
                      <a:extLst>
                        <a:ext uri="{28A0092B-C50C-407E-A947-70E740481C1C}">
                          <a14:useLocalDpi xmlns:a14="http://schemas.microsoft.com/office/drawing/2010/main" val="0"/>
                        </a:ext>
                      </a:extLst>
                    </a:blip>
                    <a:srcRect/>
                    <a:stretch>
                      <a:fillRect/>
                    </a:stretch>
                  </pic:blipFill>
                  <pic:spPr bwMode="auto">
                    <a:xfrm>
                      <a:off x="0" y="0"/>
                      <a:ext cx="5111750" cy="2574290"/>
                    </a:xfrm>
                    <a:prstGeom prst="rect">
                      <a:avLst/>
                    </a:prstGeom>
                    <a:noFill/>
                    <a:ln>
                      <a:noFill/>
                    </a:ln>
                  </pic:spPr>
                </pic:pic>
              </a:graphicData>
            </a:graphic>
          </wp:inline>
        </w:drawing>
      </w:r>
    </w:p>
    <w:p w14:paraId="71E64482" w14:textId="5BA70B71" w:rsidR="00163E91" w:rsidRPr="00CB2B98" w:rsidRDefault="00163E91" w:rsidP="0019643D">
      <w:pPr>
        <w:pStyle w:val="BodyText"/>
        <w:jc w:val="left"/>
      </w:pPr>
      <w:r w:rsidRPr="00CB2B98">
        <w:rPr>
          <w:noProof/>
        </w:rPr>
        <w:fldChar w:fldCharType="begin"/>
      </w:r>
      <w:r w:rsidRPr="00CB2B98">
        <w:rPr>
          <w:noProof/>
        </w:rPr>
        <w:instrText xml:space="preserve"> REF _Ref534592508 \h </w:instrText>
      </w:r>
      <w:r w:rsidRPr="00CB2B98">
        <w:rPr>
          <w:noProof/>
        </w:rPr>
      </w:r>
      <w:r w:rsidRPr="00CB2B98">
        <w:rPr>
          <w:noProof/>
        </w:rPr>
        <w:fldChar w:fldCharType="separate"/>
      </w:r>
      <w:r w:rsidRPr="00CB2B98">
        <w:t xml:space="preserve">Fig. </w:t>
      </w:r>
      <w:r w:rsidRPr="00CB2B98">
        <w:rPr>
          <w:noProof/>
        </w:rPr>
        <w:t>13</w:t>
      </w:r>
      <w:r w:rsidRPr="00CB2B98">
        <w:rPr>
          <w:noProof/>
        </w:rPr>
        <w:fldChar w:fldCharType="end"/>
      </w:r>
      <w:r w:rsidRPr="00CB2B98">
        <w:rPr>
          <w:noProof/>
        </w:rPr>
        <w:t xml:space="preserve"> </w:t>
      </w:r>
      <w:r w:rsidR="0019643D" w:rsidRPr="00CB2B98">
        <w:rPr>
          <w:rStyle w:val="Hyperlink"/>
          <w:noProof/>
          <w:color w:val="auto"/>
          <w:u w:val="none"/>
        </w:rPr>
        <w:t>Irregular particles have lower sphericity and roundness than round particles. Packings assembled by irregular particles have a wider range of sphericity and roundness. The background refers to [61]</w:t>
      </w:r>
    </w:p>
    <w:p w14:paraId="116ADB5C" w14:textId="77777777" w:rsidR="00EE7F79" w:rsidRPr="00CB2B98" w:rsidRDefault="00EE7F79" w:rsidP="00EE7F79"/>
    <w:p w14:paraId="460EB48A" w14:textId="00E9E36A" w:rsidR="006F6C9D" w:rsidRPr="00CB2B98" w:rsidRDefault="00C10949" w:rsidP="00127FFB">
      <w:pPr>
        <w:pStyle w:val="BodyText"/>
      </w:pPr>
      <w:r w:rsidRPr="00CB2B98">
        <w:t xml:space="preserve">After </w:t>
      </w:r>
      <w:r w:rsidR="00350CDA" w:rsidRPr="00CB2B98">
        <w:t xml:space="preserve">determining </w:t>
      </w:r>
      <w:r w:rsidRPr="00CB2B98">
        <w:t xml:space="preserve">sphericity and </w:t>
      </w:r>
      <w:r w:rsidR="00D3765C" w:rsidRPr="00CB2B98">
        <w:t>roundness, their</w:t>
      </w:r>
      <w:r w:rsidRPr="00CB2B98">
        <w:t xml:space="preserve"> average can be used as a uniformed character of particle shape</w:t>
      </w:r>
      <w:r w:rsidR="002A7B5D" w:rsidRPr="00CB2B98">
        <w:t xml:space="preserve"> for the assembly of particles</w:t>
      </w:r>
      <w:r w:rsidR="00213283" w:rsidRPr="00CB2B98">
        <w:t xml:space="preserve"> </w:t>
      </w:r>
      <w:r w:rsidR="0026468F" w:rsidRPr="00CB2B98">
        <w:t xml:space="preserve">in each sub-sample </w:t>
      </w:r>
      <w:r w:rsidR="00213283" w:rsidRPr="00CB2B98">
        <w:fldChar w:fldCharType="begin"/>
      </w:r>
      <w:r w:rsidR="00C13A59" w:rsidRPr="00CB2B98">
        <w:instrText xml:space="preserve"> ADDIN EN.CITE &lt;EndNote&gt;&lt;Cite&gt;&lt;Author&gt;Cho&lt;/Author&gt;&lt;Year&gt;2006&lt;/Year&gt;&lt;RecNum&gt;88&lt;/RecNum&gt;&lt;DisplayText&gt;[27]&lt;/DisplayText&gt;&lt;record&gt;&lt;rec-number&gt;88&lt;/rec-number&gt;&lt;foreign-keys&gt;&lt;key app="EN" db-id="rvwr2vxxd9szv3efd5t5f9db0pfrrr0pfz90" timestamp="1546815348"&gt;88&lt;/key&gt;&lt;/foreign-keys&gt;&lt;ref-type name="Journal Article"&gt;17&lt;/ref-type&gt;&lt;contributors&gt;&lt;authors&gt;&lt;author&gt;Cho, GC&lt;/author&gt;&lt;author&gt;Dodds, J&lt;/author&gt;&lt;author&gt;Santamarina, JC&lt;/author&gt;&lt;/authors&gt;&lt;/contributors&gt;&lt;titles&gt;&lt;title&gt;Particle Shape Effects on Packing Density&lt;/title&gt;&lt;secondary-title&gt;Stiffness and Strength of Natural and Crushed Sands-Internal Report, Georgia Institute of Technology, 33pp&lt;/secondary-title&gt;&lt;/titles&gt;&lt;dates&gt;&lt;year&gt;2006&lt;/year&gt;&lt;/dates&gt;&lt;urls&gt;&lt;/urls&gt;&lt;/record&gt;&lt;/Cite&gt;&lt;/EndNote&gt;</w:instrText>
      </w:r>
      <w:r w:rsidR="00213283" w:rsidRPr="00CB2B98">
        <w:fldChar w:fldCharType="separate"/>
      </w:r>
      <w:r w:rsidR="00DA0AB2" w:rsidRPr="00CB2B98">
        <w:rPr>
          <w:noProof/>
        </w:rPr>
        <w:t>[</w:t>
      </w:r>
      <w:hyperlink w:anchor="_ENREF_27" w:tooltip="Cho, 2006 #88" w:history="1">
        <w:r w:rsidR="00D17851" w:rsidRPr="00CB2B98">
          <w:rPr>
            <w:rStyle w:val="Hyperlink"/>
            <w:u w:val="none"/>
          </w:rPr>
          <w:t>27</w:t>
        </w:r>
      </w:hyperlink>
      <w:r w:rsidR="00DA0AB2" w:rsidRPr="00CB2B98">
        <w:rPr>
          <w:noProof/>
        </w:rPr>
        <w:t>]</w:t>
      </w:r>
      <w:r w:rsidR="00213283" w:rsidRPr="00CB2B98">
        <w:fldChar w:fldCharType="end"/>
      </w:r>
      <w:r w:rsidRPr="00CB2B98">
        <w:t>.</w:t>
      </w:r>
      <w:r w:rsidR="00747B02" w:rsidRPr="00CB2B98">
        <w:t xml:space="preserve"> </w:t>
      </w:r>
      <w:r w:rsidR="00A35E92" w:rsidRPr="00CB2B98">
        <w:t>T</w:t>
      </w:r>
      <w:r w:rsidR="005E58B9" w:rsidRPr="00CB2B98">
        <w:t>he effect of particle shape on effective thermal conducti</w:t>
      </w:r>
      <w:r w:rsidR="00CC7E0B" w:rsidRPr="00CB2B98">
        <w:t xml:space="preserve">vity </w:t>
      </w:r>
      <w:r w:rsidR="00A35E92" w:rsidRPr="00CB2B98">
        <w:t xml:space="preserve">can now </w:t>
      </w:r>
      <w:r w:rsidR="00CC7E0B" w:rsidRPr="00CB2B98">
        <w:t>be analysed with the</w:t>
      </w:r>
      <w:r w:rsidR="005E58B9" w:rsidRPr="00CB2B98">
        <w:t xml:space="preserve"> quantitative particle shape descriptor.  </w:t>
      </w:r>
      <w:r w:rsidR="001423DD" w:rsidRPr="00CB2B98">
        <w:t xml:space="preserve">In this work, both the thermal conductivity of the five </w:t>
      </w:r>
      <w:r w:rsidR="00BF4A78" w:rsidRPr="00CB2B98">
        <w:t>sands</w:t>
      </w:r>
      <w:r w:rsidR="001423DD" w:rsidRPr="00CB2B98">
        <w:t xml:space="preserve"> in dry and </w:t>
      </w:r>
      <w:r w:rsidR="00D818F9" w:rsidRPr="00CB2B98">
        <w:t xml:space="preserve">static </w:t>
      </w:r>
      <w:r w:rsidR="001423DD" w:rsidRPr="00CB2B98">
        <w:t>water saturated condition</w:t>
      </w:r>
      <w:r w:rsidR="00127FFB" w:rsidRPr="00CB2B98">
        <w:t>s</w:t>
      </w:r>
      <w:r w:rsidR="001423DD" w:rsidRPr="00CB2B98">
        <w:t xml:space="preserve"> </w:t>
      </w:r>
      <w:r w:rsidR="001423DD" w:rsidRPr="00CB2B98">
        <w:rPr>
          <w:noProof/>
        </w:rPr>
        <w:t>are</w:t>
      </w:r>
      <w:r w:rsidR="001423DD" w:rsidRPr="00CB2B98">
        <w:t xml:space="preserve"> computed as shown in </w:t>
      </w:r>
      <w:bookmarkStart w:id="73" w:name="OLE_LINK56"/>
      <w:bookmarkStart w:id="74" w:name="OLE_LINK57"/>
      <w:r w:rsidR="001423DD" w:rsidRPr="00CB2B98">
        <w:fldChar w:fldCharType="begin"/>
      </w:r>
      <w:r w:rsidR="001423DD" w:rsidRPr="00CB2B98">
        <w:instrText xml:space="preserve"> REF _Ref534593564 \h </w:instrText>
      </w:r>
      <w:r w:rsidR="00F82162" w:rsidRPr="00CB2B98">
        <w:instrText xml:space="preserve"> \* MERGEFORMAT </w:instrText>
      </w:r>
      <w:r w:rsidR="001423DD" w:rsidRPr="00CB2B98">
        <w:fldChar w:fldCharType="separate"/>
      </w:r>
      <w:r w:rsidR="002D5751" w:rsidRPr="00CB2B98">
        <w:t xml:space="preserve">Fig. </w:t>
      </w:r>
      <w:r w:rsidR="002D5751" w:rsidRPr="00CB2B98">
        <w:rPr>
          <w:noProof/>
        </w:rPr>
        <w:t>14</w:t>
      </w:r>
      <w:r w:rsidR="001423DD" w:rsidRPr="00CB2B98">
        <w:fldChar w:fldCharType="end"/>
      </w:r>
      <w:bookmarkEnd w:id="73"/>
      <w:bookmarkEnd w:id="74"/>
      <w:r w:rsidR="0026468F" w:rsidRPr="00CB2B98">
        <w:t xml:space="preserve"> for five sub-samples of each sand</w:t>
      </w:r>
      <w:r w:rsidR="001423DD" w:rsidRPr="00CB2B98">
        <w:t xml:space="preserve">. According to </w:t>
      </w:r>
      <w:r w:rsidR="00127FFB" w:rsidRPr="00CB2B98">
        <w:fldChar w:fldCharType="begin"/>
      </w:r>
      <w:r w:rsidR="00127FFB" w:rsidRPr="00CB2B98">
        <w:instrText xml:space="preserve"> REF _Ref534593564 \h </w:instrText>
      </w:r>
      <w:r w:rsidR="00F82162" w:rsidRPr="00CB2B98">
        <w:instrText xml:space="preserve"> \* MERGEFORMAT </w:instrText>
      </w:r>
      <w:r w:rsidR="00127FFB" w:rsidRPr="00CB2B98">
        <w:fldChar w:fldCharType="separate"/>
      </w:r>
      <w:r w:rsidR="002D5751" w:rsidRPr="00CB2B98">
        <w:t xml:space="preserve">Fig. </w:t>
      </w:r>
      <w:r w:rsidR="002D5751" w:rsidRPr="00CB2B98">
        <w:rPr>
          <w:noProof/>
        </w:rPr>
        <w:t>14</w:t>
      </w:r>
      <w:r w:rsidR="00127FFB" w:rsidRPr="00CB2B98">
        <w:fldChar w:fldCharType="end"/>
      </w:r>
      <w:r w:rsidR="001423DD" w:rsidRPr="00CB2B98">
        <w:t xml:space="preserve">, </w:t>
      </w:r>
      <w:r w:rsidR="00C50714" w:rsidRPr="00CB2B98">
        <w:t>the effective thermal conductivity increases when the average of sphericity and roundness</w:t>
      </w:r>
      <w:r w:rsidR="00D363F4" w:rsidRPr="00CB2B98">
        <w:t xml:space="preserve"> increases</w:t>
      </w:r>
      <w:r w:rsidR="00C50714" w:rsidRPr="00CB2B98">
        <w:t>. Furthermore, the trend in dry samples and water saturated samples are similar</w:t>
      </w:r>
      <w:r w:rsidR="00514FA8" w:rsidRPr="00CB2B98">
        <w:t>;</w:t>
      </w:r>
      <w:r w:rsidR="00D363F4" w:rsidRPr="00CB2B98">
        <w:t xml:space="preserve"> </w:t>
      </w:r>
      <w:r w:rsidR="00514FA8" w:rsidRPr="00CB2B98">
        <w:t>however,</w:t>
      </w:r>
      <w:r w:rsidR="00C50714" w:rsidRPr="00CB2B98">
        <w:t xml:space="preserve"> the</w:t>
      </w:r>
      <w:r w:rsidR="00360036" w:rsidRPr="00CB2B98">
        <w:t xml:space="preserve"> rate o</w:t>
      </w:r>
      <w:r w:rsidR="00DD3498" w:rsidRPr="00CB2B98">
        <w:t>f</w:t>
      </w:r>
      <w:r w:rsidR="00360036" w:rsidRPr="00CB2B98">
        <w:t xml:space="preserve"> </w:t>
      </w:r>
      <w:r w:rsidR="00514FA8" w:rsidRPr="00CB2B98">
        <w:t>increase</w:t>
      </w:r>
      <w:r w:rsidR="00C50714" w:rsidRPr="00CB2B98">
        <w:t xml:space="preserve"> in dry samples </w:t>
      </w:r>
      <w:r w:rsidR="008916FF" w:rsidRPr="00CB2B98">
        <w:t xml:space="preserve">is </w:t>
      </w:r>
      <w:r w:rsidR="00C50714" w:rsidRPr="00CB2B98">
        <w:t xml:space="preserve">slightly </w:t>
      </w:r>
      <w:r w:rsidR="008916FF" w:rsidRPr="00CB2B98">
        <w:t>higher</w:t>
      </w:r>
      <w:r w:rsidR="00C50714" w:rsidRPr="00CB2B98">
        <w:t>.</w:t>
      </w:r>
      <w:r w:rsidR="00360036" w:rsidRPr="00CB2B98">
        <w:t xml:space="preserve"> </w:t>
      </w:r>
      <w:r w:rsidR="005533E7" w:rsidRPr="00CB2B98">
        <w:rPr>
          <w:rFonts w:hint="eastAsia"/>
        </w:rPr>
        <w:t>The</w:t>
      </w:r>
      <w:r w:rsidR="005533E7" w:rsidRPr="00CB2B98">
        <w:t xml:space="preserve"> </w:t>
      </w:r>
      <w:r w:rsidR="00824B3C" w:rsidRPr="00CB2B98">
        <w:rPr>
          <w:rFonts w:hint="eastAsia"/>
        </w:rPr>
        <w:t>di</w:t>
      </w:r>
      <w:r w:rsidR="00824B3C" w:rsidRPr="00CB2B98">
        <w:t xml:space="preserve">fference of the increasing rate may </w:t>
      </w:r>
      <w:r w:rsidR="00FB368F" w:rsidRPr="00CB2B98">
        <w:t>arise</w:t>
      </w:r>
      <w:r w:rsidR="00824B3C" w:rsidRPr="00CB2B98">
        <w:t xml:space="preserve"> from the change </w:t>
      </w:r>
      <w:r w:rsidR="00150D76" w:rsidRPr="00CB2B98">
        <w:t>in the</w:t>
      </w:r>
      <w:r w:rsidR="00824B3C" w:rsidRPr="00CB2B98">
        <w:t xml:space="preserve"> </w:t>
      </w:r>
      <w:r w:rsidR="0013731A" w:rsidRPr="00CB2B98">
        <w:t xml:space="preserve">main </w:t>
      </w:r>
      <w:r w:rsidR="00824B3C" w:rsidRPr="00CB2B98">
        <w:t>heat transfer path</w:t>
      </w:r>
      <w:r w:rsidR="005E54C7" w:rsidRPr="00CB2B98">
        <w:t>ways</w:t>
      </w:r>
      <w:r w:rsidR="0013731A" w:rsidRPr="00CB2B98">
        <w:t xml:space="preserve"> in the </w:t>
      </w:r>
      <w:r w:rsidR="002D0C6F" w:rsidRPr="00CB2B98">
        <w:t>granular materials</w:t>
      </w:r>
      <w:r w:rsidR="0013731A" w:rsidRPr="00CB2B98">
        <w:t xml:space="preserve">. </w:t>
      </w:r>
      <w:r w:rsidR="0038553A" w:rsidRPr="00CB2B98">
        <w:t xml:space="preserve">As shown in </w:t>
      </w:r>
      <w:r w:rsidR="0038553A" w:rsidRPr="00CB2B98">
        <w:fldChar w:fldCharType="begin"/>
      </w:r>
      <w:r w:rsidR="0038553A" w:rsidRPr="00CB2B98">
        <w:instrText xml:space="preserve"> REF _Ref534586128 \h </w:instrText>
      </w:r>
      <w:r w:rsidR="00F82162" w:rsidRPr="00CB2B98">
        <w:instrText xml:space="preserve"> \* MERGEFORMAT </w:instrText>
      </w:r>
      <w:r w:rsidR="0038553A" w:rsidRPr="00CB2B98">
        <w:fldChar w:fldCharType="separate"/>
      </w:r>
      <w:r w:rsidR="009A27AE" w:rsidRPr="00CB2B98">
        <w:t xml:space="preserve">Fig. </w:t>
      </w:r>
      <w:r w:rsidR="009A27AE" w:rsidRPr="00CB2B98">
        <w:rPr>
          <w:noProof/>
        </w:rPr>
        <w:t>11</w:t>
      </w:r>
      <w:r w:rsidR="0038553A" w:rsidRPr="00CB2B98">
        <w:fldChar w:fldCharType="end"/>
      </w:r>
      <w:r w:rsidR="0038553A" w:rsidRPr="00CB2B98">
        <w:t xml:space="preserve"> (c), </w:t>
      </w:r>
      <w:r w:rsidR="00DD3498" w:rsidRPr="00CB2B98">
        <w:t xml:space="preserve">the </w:t>
      </w:r>
      <w:r w:rsidR="0038553A" w:rsidRPr="00CB2B98">
        <w:t xml:space="preserve">heat flux </w:t>
      </w:r>
      <w:r w:rsidR="006E4A12" w:rsidRPr="00CB2B98">
        <w:t xml:space="preserve">in </w:t>
      </w:r>
      <w:r w:rsidR="006E4A12" w:rsidRPr="00CB2B98">
        <w:rPr>
          <w:i/>
        </w:rPr>
        <w:t>dry</w:t>
      </w:r>
      <w:r w:rsidR="006E4A12" w:rsidRPr="00CB2B98">
        <w:t xml:space="preserve"> </w:t>
      </w:r>
      <w:r w:rsidR="00012693" w:rsidRPr="00CB2B98">
        <w:t xml:space="preserve">granular materials </w:t>
      </w:r>
      <w:r w:rsidR="0038553A" w:rsidRPr="00CB2B98">
        <w:t xml:space="preserve">is high at </w:t>
      </w:r>
      <w:r w:rsidR="00BE0E19" w:rsidRPr="00CB2B98">
        <w:t xml:space="preserve">the </w:t>
      </w:r>
      <w:r w:rsidR="0038553A" w:rsidRPr="00CB2B98">
        <w:t>particle contact</w:t>
      </w:r>
      <w:r w:rsidR="00AF35A1" w:rsidRPr="00CB2B98">
        <w:t>s</w:t>
      </w:r>
      <w:r w:rsidR="0038553A" w:rsidRPr="00CB2B98">
        <w:t xml:space="preserve"> which </w:t>
      </w:r>
      <w:r w:rsidR="00BE0E19" w:rsidRPr="00CB2B98">
        <w:t>is</w:t>
      </w:r>
      <w:r w:rsidR="0038553A" w:rsidRPr="00CB2B98">
        <w:t xml:space="preserve"> the main particle scale path for heat transfer</w:t>
      </w:r>
      <w:r w:rsidR="00071C05" w:rsidRPr="00CB2B98">
        <w:t xml:space="preserve"> in dry </w:t>
      </w:r>
      <w:r w:rsidR="002345A3" w:rsidRPr="00CB2B98">
        <w:t>granular materials</w:t>
      </w:r>
      <w:r w:rsidR="0038553A" w:rsidRPr="00CB2B98">
        <w:t>.</w:t>
      </w:r>
      <w:r w:rsidR="00071C05" w:rsidRPr="00CB2B98">
        <w:t xml:space="preserve"> </w:t>
      </w:r>
      <w:r w:rsidR="0013731A" w:rsidRPr="00CB2B98">
        <w:t xml:space="preserve">However, </w:t>
      </w:r>
      <w:bookmarkStart w:id="75" w:name="OLE_LINK69"/>
      <w:r w:rsidR="0013731A" w:rsidRPr="00CB2B98">
        <w:t>the ma</w:t>
      </w:r>
      <w:r w:rsidR="002D0C6F" w:rsidRPr="00CB2B98">
        <w:t xml:space="preserve">in heat transfer path in saturated sand </w:t>
      </w:r>
      <w:r w:rsidR="000966A3" w:rsidRPr="00CB2B98">
        <w:t xml:space="preserve">is </w:t>
      </w:r>
      <w:r w:rsidR="000B07F7" w:rsidRPr="00CB2B98">
        <w:t xml:space="preserve">particle-fluid-particle </w:t>
      </w:r>
      <w:r w:rsidR="005D0E5D" w:rsidRPr="00CB2B98">
        <w:t>wh</w:t>
      </w:r>
      <w:r w:rsidR="005A01FD" w:rsidRPr="00CB2B98">
        <w:t>ose</w:t>
      </w:r>
      <w:r w:rsidR="005D0E5D" w:rsidRPr="00CB2B98">
        <w:t xml:space="preserve"> contribut</w:t>
      </w:r>
      <w:r w:rsidR="005A01FD" w:rsidRPr="00CB2B98">
        <w:t xml:space="preserve">ion to th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5A01FD" w:rsidRPr="00CB2B98">
        <w:t xml:space="preserve"> </w:t>
      </w:r>
      <w:r w:rsidR="00065723" w:rsidRPr="00CB2B98">
        <w:t>is between</w:t>
      </w:r>
      <w:r w:rsidR="00D52323" w:rsidRPr="00CB2B98">
        <w:t xml:space="preserve"> </w:t>
      </w:r>
      <w:r w:rsidR="008A4E7A" w:rsidRPr="00CB2B98">
        <w:t>39.6% (in saturated Glass beads) and</w:t>
      </w:r>
      <w:r w:rsidR="008A4E7A" w:rsidRPr="00CB2B98" w:rsidDel="00813504">
        <w:t xml:space="preserve"> </w:t>
      </w:r>
      <w:r w:rsidR="00833700" w:rsidRPr="00CB2B98">
        <w:t>74.1</w:t>
      </w:r>
      <w:r w:rsidR="00A840C8" w:rsidRPr="00CB2B98">
        <w:t xml:space="preserve">% </w:t>
      </w:r>
      <w:r w:rsidR="008A4E7A" w:rsidRPr="00CB2B98">
        <w:t>(</w:t>
      </w:r>
      <w:r w:rsidR="00A840C8" w:rsidRPr="00CB2B98">
        <w:t xml:space="preserve">in </w:t>
      </w:r>
      <w:r w:rsidR="00065723" w:rsidRPr="00CB2B98">
        <w:t xml:space="preserve">saturated </w:t>
      </w:r>
      <w:r w:rsidR="00A840C8" w:rsidRPr="00CB2B98">
        <w:t xml:space="preserve">Crushed </w:t>
      </w:r>
      <w:r w:rsidR="00B014DD" w:rsidRPr="00CB2B98">
        <w:t>schist B</w:t>
      </w:r>
      <w:r w:rsidR="008A4E7A" w:rsidRPr="00CB2B98">
        <w:t>)</w:t>
      </w:r>
      <w:r w:rsidR="00DA3804" w:rsidRPr="00CB2B98">
        <w:t xml:space="preserve">. </w:t>
      </w:r>
      <w:bookmarkEnd w:id="75"/>
      <w:r w:rsidR="00F90112" w:rsidRPr="00CB2B98">
        <w:t>Since</w:t>
      </w:r>
      <w:r w:rsidR="00C94014" w:rsidRPr="00CB2B98">
        <w:t xml:space="preserve"> the pore space</w:t>
      </w:r>
      <w:r w:rsidR="00F90112" w:rsidRPr="00CB2B98">
        <w:t xml:space="preserve"> </w:t>
      </w:r>
      <w:r w:rsidR="00C94014" w:rsidRPr="00CB2B98">
        <w:t xml:space="preserve">now </w:t>
      </w:r>
      <w:r w:rsidR="008849EF" w:rsidRPr="00CB2B98">
        <w:t xml:space="preserve">is </w:t>
      </w:r>
      <w:r w:rsidR="00C94014" w:rsidRPr="00CB2B98">
        <w:t>filled with water,</w:t>
      </w:r>
      <w:r w:rsidR="00F90112" w:rsidRPr="00CB2B98">
        <w:t xml:space="preserve"> the </w:t>
      </w:r>
      <w:r w:rsidR="007E12B9" w:rsidRPr="00CB2B98">
        <w:t xml:space="preserv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F90112" w:rsidRPr="00CB2B98">
        <w:t xml:space="preserve"> of saturated Crushed shist B </w:t>
      </w:r>
      <w:r w:rsidR="00D52323" w:rsidRPr="00CB2B98">
        <w:t>is</w:t>
      </w:r>
      <w:r w:rsidR="00045BFF" w:rsidRPr="00CB2B98">
        <w:t xml:space="preserve"> around</w:t>
      </w:r>
      <w:r w:rsidR="00D52323" w:rsidRPr="00CB2B98">
        <w:t xml:space="preserve"> four times larger than the </w:t>
      </w:r>
      <w:bookmarkStart w:id="76" w:name="OLE_LINK29"/>
      <m:oMath>
        <m:sSub>
          <m:sSubPr>
            <m:ctrlPr>
              <w:rPr>
                <w:rFonts w:ascii="Cambria Math" w:hAnsi="Cambria Math"/>
                <w:i/>
              </w:rPr>
            </m:ctrlPr>
          </m:sSubPr>
          <m:e>
            <m:r>
              <w:rPr>
                <w:rFonts w:ascii="Cambria Math" w:hAnsi="Cambria Math"/>
              </w:rPr>
              <m:t>λ</m:t>
            </m:r>
          </m:e>
          <m:sub>
            <m:r>
              <w:rPr>
                <w:rFonts w:ascii="Cambria Math" w:hAnsi="Cambria Math"/>
              </w:rPr>
              <m:t>eff</m:t>
            </m:r>
          </m:sub>
        </m:sSub>
      </m:oMath>
      <w:bookmarkEnd w:id="76"/>
      <w:r w:rsidR="00300932" w:rsidRPr="00CB2B98">
        <w:t xml:space="preserve"> of dry Crushed Schist B and </w:t>
      </w:r>
      <w:r w:rsidR="00F165F9" w:rsidRPr="00CB2B98">
        <w:t>larger than</w:t>
      </w:r>
      <w:r w:rsidR="00300932" w:rsidRPr="00CB2B98">
        <w:t xml:space="preserve"> the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300932" w:rsidRPr="00CB2B98">
        <w:t xml:space="preserve"> of </w:t>
      </w:r>
      <w:r w:rsidR="0016150C" w:rsidRPr="00CB2B98">
        <w:t>dry Glass beads.</w:t>
      </w:r>
    </w:p>
    <w:p w14:paraId="7FE5E774" w14:textId="22278541" w:rsidR="00163E91" w:rsidRPr="00CB2B98" w:rsidRDefault="00163E91" w:rsidP="00163E91">
      <w:pPr>
        <w:pStyle w:val="BodyText"/>
        <w:jc w:val="center"/>
        <w:rPr>
          <w:noProof/>
        </w:rPr>
      </w:pPr>
    </w:p>
    <w:p w14:paraId="612FD08D" w14:textId="048D4E40" w:rsidR="00A507A4" w:rsidRPr="00CB2B98" w:rsidRDefault="00A507A4" w:rsidP="00163E91">
      <w:pPr>
        <w:pStyle w:val="BodyText"/>
        <w:jc w:val="center"/>
        <w:rPr>
          <w:noProof/>
        </w:rPr>
      </w:pPr>
      <w:r w:rsidRPr="00CB2B98">
        <w:rPr>
          <w:noProof/>
        </w:rPr>
        <w:lastRenderedPageBreak/>
        <w:drawing>
          <wp:inline distT="0" distB="0" distL="0" distR="0" wp14:anchorId="3BFF8F6B" wp14:editId="562DCF1E">
            <wp:extent cx="5111750" cy="17348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2" cstate="hqprint">
                      <a:extLst>
                        <a:ext uri="{28A0092B-C50C-407E-A947-70E740481C1C}">
                          <a14:useLocalDpi xmlns:a14="http://schemas.microsoft.com/office/drawing/2010/main" val="0"/>
                        </a:ext>
                      </a:extLst>
                    </a:blip>
                    <a:srcRect/>
                    <a:stretch>
                      <a:fillRect/>
                    </a:stretch>
                  </pic:blipFill>
                  <pic:spPr bwMode="auto">
                    <a:xfrm>
                      <a:off x="0" y="0"/>
                      <a:ext cx="5111750" cy="1734820"/>
                    </a:xfrm>
                    <a:prstGeom prst="rect">
                      <a:avLst/>
                    </a:prstGeom>
                    <a:noFill/>
                    <a:ln>
                      <a:noFill/>
                    </a:ln>
                  </pic:spPr>
                </pic:pic>
              </a:graphicData>
            </a:graphic>
          </wp:inline>
        </w:drawing>
      </w:r>
    </w:p>
    <w:p w14:paraId="084A37EA" w14:textId="4103FAC9" w:rsidR="00A71F7F" w:rsidRPr="00CB2B98" w:rsidRDefault="00163E91" w:rsidP="00A507A4">
      <w:pPr>
        <w:pStyle w:val="BodyText"/>
        <w:jc w:val="left"/>
      </w:pPr>
      <w:r w:rsidRPr="00CB2B98">
        <w:rPr>
          <w:noProof/>
        </w:rPr>
        <w:fldChar w:fldCharType="begin"/>
      </w:r>
      <w:r w:rsidRPr="00CB2B98">
        <w:rPr>
          <w:noProof/>
        </w:rPr>
        <w:instrText xml:space="preserve"> REF _Ref534593564 \h </w:instrText>
      </w:r>
      <w:r w:rsidRPr="00CB2B98">
        <w:rPr>
          <w:noProof/>
        </w:rPr>
      </w:r>
      <w:r w:rsidRPr="00CB2B98">
        <w:rPr>
          <w:noProof/>
        </w:rPr>
        <w:fldChar w:fldCharType="separate"/>
      </w:r>
      <w:r w:rsidRPr="00CB2B98">
        <w:t xml:space="preserve">Fig. </w:t>
      </w:r>
      <w:r w:rsidRPr="00CB2B98">
        <w:rPr>
          <w:noProof/>
        </w:rPr>
        <w:t>14</w:t>
      </w:r>
      <w:r w:rsidRPr="00CB2B98">
        <w:rPr>
          <w:noProof/>
        </w:rPr>
        <w:fldChar w:fldCharType="end"/>
      </w:r>
      <w:r w:rsidRPr="00CB2B98">
        <w:rPr>
          <w:noProof/>
        </w:rPr>
        <w:t xml:space="preserve"> </w:t>
      </w:r>
      <w:r w:rsidR="00A507A4" w:rsidRPr="00CB2B98">
        <w:rPr>
          <w:rStyle w:val="Hyperlink"/>
          <w:noProof/>
          <w:color w:val="auto"/>
          <w:u w:val="none"/>
        </w:rPr>
        <w:t>Effective thermal conductivity increases when the average of sphericity and roundness increases in both dry (grey) and water saturated sands (white)</w:t>
      </w:r>
    </w:p>
    <w:p w14:paraId="651D407C" w14:textId="77777777" w:rsidR="00253210" w:rsidRPr="00CB2B98" w:rsidRDefault="00253210" w:rsidP="00FF1EEF">
      <w:pPr>
        <w:pStyle w:val="Heading2"/>
      </w:pPr>
      <w:r w:rsidRPr="00CB2B98">
        <w:t xml:space="preserve">Effect of particle shape on </w:t>
      </w:r>
      <w:r w:rsidRPr="00CB2B98">
        <w:rPr>
          <w:noProof/>
        </w:rPr>
        <w:t>microstructure</w:t>
      </w:r>
      <w:r w:rsidRPr="00CB2B98">
        <w:t xml:space="preserve"> </w:t>
      </w:r>
    </w:p>
    <w:p w14:paraId="44DBE6DA" w14:textId="137143F1" w:rsidR="00474A79" w:rsidRPr="00CB2B98" w:rsidRDefault="006769BE" w:rsidP="00216214">
      <w:pPr>
        <w:pStyle w:val="BodyText"/>
      </w:pPr>
      <w:r w:rsidRPr="00CB2B98">
        <w:t>Since</w:t>
      </w:r>
      <w:r w:rsidR="00BE0E19" w:rsidRPr="00CB2B98">
        <w:t xml:space="preserve"> the</w:t>
      </w:r>
      <w:r w:rsidR="00DB59FE" w:rsidRPr="00CB2B98">
        <w:t xml:space="preserve"> </w:t>
      </w:r>
      <w:r w:rsidR="003F3A4C" w:rsidRPr="00CB2B98">
        <w:t xml:space="preserve">inter-particle </w:t>
      </w:r>
      <w:r w:rsidR="00234F8D" w:rsidRPr="00CB2B98">
        <w:t>contact</w:t>
      </w:r>
      <w:r w:rsidR="001231A6" w:rsidRPr="00CB2B98">
        <w:t xml:space="preserve"> </w:t>
      </w:r>
      <w:r w:rsidR="00BE0E19" w:rsidRPr="00CB2B98">
        <w:t>is</w:t>
      </w:r>
      <w:r w:rsidR="001231A6" w:rsidRPr="00CB2B98">
        <w:t xml:space="preserve"> the main heat transfer path</w:t>
      </w:r>
      <w:r w:rsidR="00D13781" w:rsidRPr="00CB2B98">
        <w:t>way</w:t>
      </w:r>
      <w:r w:rsidR="001231A6" w:rsidRPr="00CB2B98">
        <w:t xml:space="preserve"> in dry granular materials, </w:t>
      </w:r>
      <w:r w:rsidR="000F105D" w:rsidRPr="00CB2B98">
        <w:t>c</w:t>
      </w:r>
      <w:r w:rsidR="006A343D" w:rsidRPr="00CB2B98">
        <w:t xml:space="preserve">oordination number </w:t>
      </w:r>
      <w:r w:rsidR="004326FB" w:rsidRPr="00CB2B98">
        <w:t xml:space="preserve">and </w:t>
      </w:r>
      <w:r w:rsidR="008E0F75" w:rsidRPr="00CB2B98">
        <w:t xml:space="preserve">the </w:t>
      </w:r>
      <w:r w:rsidR="00661B58" w:rsidRPr="00CB2B98">
        <w:t xml:space="preserve">inter-particle </w:t>
      </w:r>
      <w:r w:rsidR="004326FB" w:rsidRPr="00CB2B98">
        <w:rPr>
          <w:noProof/>
        </w:rPr>
        <w:t>contact</w:t>
      </w:r>
      <w:r w:rsidR="004326FB" w:rsidRPr="00CB2B98">
        <w:t xml:space="preserve"> area </w:t>
      </w:r>
      <w:r w:rsidR="00474A79" w:rsidRPr="00CB2B98">
        <w:t xml:space="preserve">are two microstructure properties believed to have a significant influence on </w:t>
      </w:r>
      <w:r w:rsidR="00D13781" w:rsidRPr="00CB2B98">
        <w:t xml:space="preserve">the overall </w:t>
      </w:r>
      <w:r w:rsidR="00474A79" w:rsidRPr="00CB2B98">
        <w:t xml:space="preserve">thermal conductivity. </w:t>
      </w:r>
      <w:r w:rsidR="00090FBB" w:rsidRPr="00CB2B98">
        <w:t>Accordingly</w:t>
      </w:r>
      <w:r w:rsidR="00474A79" w:rsidRPr="00CB2B98">
        <w:t>, we further study the relationship between these two microstructure parameters and particle shape</w:t>
      </w:r>
      <w:r w:rsidR="00957467" w:rsidRPr="00CB2B98">
        <w:t xml:space="preserve"> descriptors</w:t>
      </w:r>
      <w:r w:rsidR="00474A79" w:rsidRPr="00CB2B98">
        <w:t>.</w:t>
      </w:r>
      <w:r w:rsidR="000B6406" w:rsidRPr="00CB2B98">
        <w:t xml:space="preserve"> </w:t>
      </w:r>
      <w:r w:rsidR="006A343D" w:rsidRPr="00CB2B98">
        <w:t xml:space="preserve">After watershed segmentation (step 4 in </w:t>
      </w:r>
      <w:r w:rsidR="006A343D" w:rsidRPr="00CB2B98">
        <w:fldChar w:fldCharType="begin"/>
      </w:r>
      <w:r w:rsidR="006A343D" w:rsidRPr="00CB2B98">
        <w:instrText xml:space="preserve"> REF _Ref534286568 \h </w:instrText>
      </w:r>
      <w:r w:rsidR="00F82162" w:rsidRPr="00CB2B98">
        <w:instrText xml:space="preserve"> \* MERGEFORMAT </w:instrText>
      </w:r>
      <w:r w:rsidR="006A343D" w:rsidRPr="00CB2B98">
        <w:fldChar w:fldCharType="separate"/>
      </w:r>
      <w:r w:rsidR="002D5751" w:rsidRPr="00CB2B98">
        <w:t xml:space="preserve">Fig. </w:t>
      </w:r>
      <w:r w:rsidR="002D5751" w:rsidRPr="00CB2B98">
        <w:rPr>
          <w:noProof/>
        </w:rPr>
        <w:t>7</w:t>
      </w:r>
      <w:r w:rsidR="006A343D" w:rsidRPr="00CB2B98">
        <w:fldChar w:fldCharType="end"/>
      </w:r>
      <w:r w:rsidR="006A343D" w:rsidRPr="00CB2B98">
        <w:t xml:space="preserve">), coordination number </w:t>
      </w:r>
      <w:r w:rsidR="002C4690" w:rsidRPr="00CB2B98">
        <w:t xml:space="preserve">and contact area </w:t>
      </w:r>
      <w:r w:rsidR="006A343D" w:rsidRPr="00CB2B98">
        <w:t xml:space="preserve">are </w:t>
      </w:r>
      <w:r w:rsidR="00726288" w:rsidRPr="00CB2B98">
        <w:t>calculated</w:t>
      </w:r>
      <w:r w:rsidR="006A343D" w:rsidRPr="00CB2B98">
        <w:t>,</w:t>
      </w:r>
      <w:r w:rsidR="00CF1826" w:rsidRPr="00CB2B98">
        <w:t xml:space="preserve"> and</w:t>
      </w:r>
      <w:r w:rsidR="006A343D" w:rsidRPr="00CB2B98">
        <w:t xml:space="preserve"> then </w:t>
      </w:r>
      <w:r w:rsidR="00CF1826" w:rsidRPr="00CB2B98">
        <w:t xml:space="preserve">the </w:t>
      </w:r>
      <w:r w:rsidR="00736C80" w:rsidRPr="00CB2B98">
        <w:t xml:space="preserve">average coordination number and </w:t>
      </w:r>
      <w:r w:rsidR="00CF1826" w:rsidRPr="00CB2B98">
        <w:t xml:space="preserve">the </w:t>
      </w:r>
      <w:r w:rsidR="00736C80" w:rsidRPr="00CB2B98">
        <w:t xml:space="preserve">average </w:t>
      </w:r>
      <w:r w:rsidR="006A343D" w:rsidRPr="00CB2B98">
        <w:t>c</w:t>
      </w:r>
      <w:r w:rsidR="000B6406" w:rsidRPr="00CB2B98">
        <w:t xml:space="preserve">ontact radius ratio </w:t>
      </w:r>
      <w:r w:rsidR="00CF1826" w:rsidRPr="00CB2B98">
        <w:t xml:space="preserve">for each </w:t>
      </w:r>
      <w:proofErr w:type="spellStart"/>
      <w:r w:rsidR="00CF1826" w:rsidRPr="00CB2B98">
        <w:t>microCT</w:t>
      </w:r>
      <w:proofErr w:type="spellEnd"/>
      <w:r w:rsidR="00616530" w:rsidRPr="00CB2B98">
        <w:t>-</w:t>
      </w:r>
      <w:r w:rsidR="00CF1826" w:rsidRPr="00CB2B98">
        <w:t xml:space="preserve">ed </w:t>
      </w:r>
      <w:r w:rsidR="00616530" w:rsidRPr="00CB2B98">
        <w:t xml:space="preserve">sub-samples </w:t>
      </w:r>
      <w:r w:rsidR="008E0F75" w:rsidRPr="00CB2B98">
        <w:rPr>
          <w:noProof/>
        </w:rPr>
        <w:t>are</w:t>
      </w:r>
      <w:r w:rsidR="006A343D" w:rsidRPr="00CB2B98">
        <w:t xml:space="preserve"> calculated</w:t>
      </w:r>
      <w:r w:rsidR="00CD1E8B" w:rsidRPr="00CB2B98">
        <w:t xml:space="preserve"> as well</w:t>
      </w:r>
      <w:r w:rsidR="0014475B" w:rsidRPr="00CB2B98">
        <w:t>. The contact radius ratio is defined</w:t>
      </w:r>
      <w:r w:rsidR="006A343D" w:rsidRPr="00CB2B98">
        <w:t xml:space="preserve"> as the ratio between the radius of contact area and the radius of particles. </w:t>
      </w:r>
      <w:r w:rsidR="004326FB" w:rsidRPr="00CB2B98">
        <w:fldChar w:fldCharType="begin"/>
      </w:r>
      <w:r w:rsidR="004326FB" w:rsidRPr="00CB2B98">
        <w:instrText xml:space="preserve"> REF _Ref534594614 \h </w:instrText>
      </w:r>
      <w:r w:rsidR="00F82162" w:rsidRPr="00CB2B98">
        <w:instrText xml:space="preserve"> \* MERGEFORMAT </w:instrText>
      </w:r>
      <w:r w:rsidR="004326FB" w:rsidRPr="00CB2B98">
        <w:fldChar w:fldCharType="separate"/>
      </w:r>
      <w:r w:rsidR="002D5751" w:rsidRPr="00CB2B98">
        <w:t xml:space="preserve">Fig. </w:t>
      </w:r>
      <w:r w:rsidR="002D5751" w:rsidRPr="00CB2B98">
        <w:rPr>
          <w:noProof/>
        </w:rPr>
        <w:t>15</w:t>
      </w:r>
      <w:r w:rsidR="004326FB" w:rsidRPr="00CB2B98">
        <w:fldChar w:fldCharType="end"/>
      </w:r>
      <w:r w:rsidR="004326FB" w:rsidRPr="00CB2B98">
        <w:t xml:space="preserve"> </w:t>
      </w:r>
      <w:bookmarkStart w:id="77" w:name="OLE_LINK33"/>
      <w:r w:rsidR="004326FB" w:rsidRPr="00CB2B98">
        <w:t xml:space="preserve">shows </w:t>
      </w:r>
      <w:r w:rsidR="00CD1E8B" w:rsidRPr="00CB2B98">
        <w:t xml:space="preserve">that </w:t>
      </w:r>
      <w:r w:rsidR="00AE7779" w:rsidRPr="00CB2B98">
        <w:t xml:space="preserve">both </w:t>
      </w:r>
      <w:r w:rsidR="000259EE" w:rsidRPr="00CB2B98">
        <w:t xml:space="preserve">coordination number </w:t>
      </w:r>
      <w:r w:rsidR="00AE7779" w:rsidRPr="00CB2B98">
        <w:t xml:space="preserve">and contact radius ratio </w:t>
      </w:r>
      <w:r w:rsidR="000259EE" w:rsidRPr="00CB2B98">
        <w:t>increase</w:t>
      </w:r>
      <w:r w:rsidR="00AE7779" w:rsidRPr="00CB2B98">
        <w:t xml:space="preserve"> with the</w:t>
      </w:r>
      <w:r w:rsidR="00D276F2" w:rsidRPr="00CB2B98">
        <w:t xml:space="preserve"> </w:t>
      </w:r>
      <w:r w:rsidR="00CD1E8B" w:rsidRPr="00CB2B98">
        <w:t xml:space="preserve">increase </w:t>
      </w:r>
      <w:r w:rsidR="00AE7779" w:rsidRPr="00CB2B98">
        <w:t>of</w:t>
      </w:r>
      <w:r w:rsidR="00D276F2" w:rsidRPr="00CB2B98">
        <w:t xml:space="preserve"> the </w:t>
      </w:r>
      <w:r w:rsidR="00AE7779" w:rsidRPr="00CB2B98">
        <w:t>average value of sphericity and roundness</w:t>
      </w:r>
      <w:r w:rsidR="00EF7F39" w:rsidRPr="00CB2B98">
        <w:t xml:space="preserve">, </w:t>
      </w:r>
      <w:r w:rsidR="00D927B6" w:rsidRPr="00CB2B98">
        <w:t>except for the C</w:t>
      </w:r>
      <w:r w:rsidR="00AE7779" w:rsidRPr="00CB2B98">
        <w:t>rushed schist B.</w:t>
      </w:r>
      <w:r w:rsidR="0098280A" w:rsidRPr="00CB2B98">
        <w:t xml:space="preserve"> Particles in </w:t>
      </w:r>
      <w:r w:rsidR="00EF7F39" w:rsidRPr="00CB2B98">
        <w:t xml:space="preserve">the </w:t>
      </w:r>
      <w:r w:rsidR="00D927B6" w:rsidRPr="00CB2B98">
        <w:t>C</w:t>
      </w:r>
      <w:r w:rsidR="0098280A" w:rsidRPr="00CB2B98">
        <w:t xml:space="preserve">rushed schist A and </w:t>
      </w:r>
      <w:r w:rsidR="00EF7F39" w:rsidRPr="00CB2B98">
        <w:t>the C</w:t>
      </w:r>
      <w:r w:rsidR="0098280A" w:rsidRPr="00CB2B98">
        <w:t xml:space="preserve">rushed schist B </w:t>
      </w:r>
      <w:r w:rsidR="00EF7F39" w:rsidRPr="00CB2B98">
        <w:t xml:space="preserve">samples </w:t>
      </w:r>
      <w:r w:rsidR="0098280A" w:rsidRPr="00CB2B98">
        <w:t xml:space="preserve">have similar </w:t>
      </w:r>
      <w:r w:rsidR="00A74B32" w:rsidRPr="00CB2B98">
        <w:t xml:space="preserve">average </w:t>
      </w:r>
      <w:r w:rsidR="0098280A" w:rsidRPr="00CB2B98">
        <w:t xml:space="preserve">coordination number but </w:t>
      </w:r>
      <w:r w:rsidR="00EF7F39" w:rsidRPr="00CB2B98">
        <w:t>C</w:t>
      </w:r>
      <w:r w:rsidR="00D0791F" w:rsidRPr="00CB2B98">
        <w:t xml:space="preserve">rushed schist B </w:t>
      </w:r>
      <w:r w:rsidR="00EF7F39" w:rsidRPr="00CB2B98">
        <w:t xml:space="preserve">shows </w:t>
      </w:r>
      <w:r w:rsidR="00D0791F" w:rsidRPr="00CB2B98">
        <w:t>a higher average contact radius ratio</w:t>
      </w:r>
      <w:r w:rsidR="00554126" w:rsidRPr="00CB2B98">
        <w:t xml:space="preserve">, which may be because almost half of </w:t>
      </w:r>
      <w:r w:rsidR="00B87816" w:rsidRPr="00CB2B98">
        <w:t xml:space="preserve">the </w:t>
      </w:r>
      <w:r w:rsidR="00554126" w:rsidRPr="00CB2B98">
        <w:t xml:space="preserve">particles in </w:t>
      </w:r>
      <w:r w:rsidR="00B1156C" w:rsidRPr="00CB2B98">
        <w:t>the C</w:t>
      </w:r>
      <w:r w:rsidR="00554126" w:rsidRPr="00CB2B98">
        <w:t xml:space="preserve">rushed schist B </w:t>
      </w:r>
      <w:r w:rsidR="00B1156C" w:rsidRPr="00CB2B98">
        <w:t>sample</w:t>
      </w:r>
      <w:r w:rsidR="00C21622" w:rsidRPr="00CB2B98">
        <w:t xml:space="preserve"> </w:t>
      </w:r>
      <w:r w:rsidR="002F7131" w:rsidRPr="00CB2B98">
        <w:t>are</w:t>
      </w:r>
      <w:r w:rsidR="00C21622" w:rsidRPr="00CB2B98">
        <w:t xml:space="preserve"> </w:t>
      </w:r>
      <w:r w:rsidR="00C21622" w:rsidRPr="00CB2B98">
        <w:rPr>
          <w:noProof/>
        </w:rPr>
        <w:t>platy</w:t>
      </w:r>
      <w:r w:rsidR="00C21622" w:rsidRPr="00CB2B98">
        <w:t xml:space="preserve"> and elongated </w:t>
      </w:r>
      <w:r w:rsidR="00C853F4" w:rsidRPr="00CB2B98">
        <w:t>(</w:t>
      </w:r>
      <w:r w:rsidR="00C853F4" w:rsidRPr="00CB2B98">
        <w:fldChar w:fldCharType="begin"/>
      </w:r>
      <w:r w:rsidR="00C853F4" w:rsidRPr="00CB2B98">
        <w:instrText xml:space="preserve"> REF _Ref534592508 \h </w:instrText>
      </w:r>
      <w:r w:rsidR="00C853F4" w:rsidRPr="00CB2B98">
        <w:fldChar w:fldCharType="separate"/>
      </w:r>
      <w:r w:rsidR="00C853F4" w:rsidRPr="00CB2B98">
        <w:t xml:space="preserve">Fig. </w:t>
      </w:r>
      <w:r w:rsidR="00C853F4" w:rsidRPr="00CB2B98">
        <w:rPr>
          <w:noProof/>
        </w:rPr>
        <w:t>13</w:t>
      </w:r>
      <w:r w:rsidR="00C853F4" w:rsidRPr="00CB2B98">
        <w:fldChar w:fldCharType="end"/>
      </w:r>
      <w:r w:rsidR="00C853F4" w:rsidRPr="00CB2B98">
        <w:t>)</w:t>
      </w:r>
      <w:r w:rsidR="0059696D" w:rsidRPr="00CB2B98">
        <w:t xml:space="preserve"> </w:t>
      </w:r>
      <w:r w:rsidR="00FC54F2" w:rsidRPr="00CB2B98">
        <w:t>particles resulting in</w:t>
      </w:r>
      <w:r w:rsidR="005F771A" w:rsidRPr="00CB2B98">
        <w:t xml:space="preserve"> </w:t>
      </w:r>
      <w:r w:rsidR="00FC54F2" w:rsidRPr="00CB2B98">
        <w:t xml:space="preserve"> </w:t>
      </w:r>
      <w:r w:rsidR="00554126" w:rsidRPr="00CB2B98">
        <w:t xml:space="preserve">larger </w:t>
      </w:r>
      <w:r w:rsidR="003F4F3F" w:rsidRPr="00CB2B98">
        <w:t xml:space="preserve">interparticle </w:t>
      </w:r>
      <w:r w:rsidR="00554126" w:rsidRPr="00CB2B98">
        <w:t>contact area</w:t>
      </w:r>
      <w:r w:rsidR="00FC54F2" w:rsidRPr="00CB2B98">
        <w:t>s</w:t>
      </w:r>
      <w:r w:rsidR="00554126" w:rsidRPr="00CB2B98">
        <w:t>.</w:t>
      </w:r>
      <w:r w:rsidR="004D764B" w:rsidRPr="00CB2B98">
        <w:t xml:space="preserve"> </w:t>
      </w:r>
      <w:r w:rsidR="00B00509" w:rsidRPr="00CB2B98">
        <w:t xml:space="preserve">The </w:t>
      </w:r>
      <w:r w:rsidR="00542B67" w:rsidRPr="00CB2B98">
        <w:t xml:space="preserve">increase </w:t>
      </w:r>
      <w:r w:rsidR="00BA5A87" w:rsidRPr="00CB2B98">
        <w:t>of coordination</w:t>
      </w:r>
      <w:r w:rsidR="00542B67" w:rsidRPr="00CB2B98">
        <w:t xml:space="preserve"> number </w:t>
      </w:r>
      <w:r w:rsidR="007E7430" w:rsidRPr="00CB2B98">
        <w:t xml:space="preserve">in </w:t>
      </w:r>
      <w:r w:rsidR="00456694" w:rsidRPr="00CB2B98">
        <w:t xml:space="preserve">the </w:t>
      </w:r>
      <w:r w:rsidR="00ED473C" w:rsidRPr="00CB2B98">
        <w:t>sample</w:t>
      </w:r>
      <w:r w:rsidR="00AB1982" w:rsidRPr="00CB2B98">
        <w:t>s</w:t>
      </w:r>
      <w:r w:rsidR="00ED473C" w:rsidRPr="00CB2B98">
        <w:t xml:space="preserve"> having more </w:t>
      </w:r>
      <w:r w:rsidR="00EB23E4" w:rsidRPr="00CB2B98">
        <w:t>regular (round) particle</w:t>
      </w:r>
      <w:r w:rsidR="007B46DA" w:rsidRPr="00CB2B98">
        <w:t xml:space="preserve"> coincide with the </w:t>
      </w:r>
      <w:r w:rsidR="00E43C05" w:rsidRPr="00CB2B98">
        <w:t xml:space="preserve">increment of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276548" w:rsidRPr="00CB2B98">
        <w:t xml:space="preserve"> shown in </w:t>
      </w:r>
      <w:r w:rsidR="00276548" w:rsidRPr="00CB2B98">
        <w:fldChar w:fldCharType="begin"/>
      </w:r>
      <w:r w:rsidR="00276548" w:rsidRPr="00CB2B98">
        <w:instrText xml:space="preserve"> REF _Ref534593564 \h </w:instrText>
      </w:r>
      <w:r w:rsidR="00F82162" w:rsidRPr="00CB2B98">
        <w:instrText xml:space="preserve"> \* MERGEFORMAT </w:instrText>
      </w:r>
      <w:r w:rsidR="00276548" w:rsidRPr="00CB2B98">
        <w:fldChar w:fldCharType="separate"/>
      </w:r>
      <w:r w:rsidR="002D5751" w:rsidRPr="00CB2B98">
        <w:t xml:space="preserve">Fig. </w:t>
      </w:r>
      <w:r w:rsidR="002D5751" w:rsidRPr="00CB2B98">
        <w:rPr>
          <w:noProof/>
        </w:rPr>
        <w:t>14</w:t>
      </w:r>
      <w:r w:rsidR="00276548" w:rsidRPr="00CB2B98">
        <w:fldChar w:fldCharType="end"/>
      </w:r>
      <w:r w:rsidR="00276548" w:rsidRPr="00CB2B98">
        <w:t>.</w:t>
      </w:r>
      <w:r w:rsidR="00AB1982" w:rsidRPr="00CB2B98">
        <w:t xml:space="preserve"> </w:t>
      </w:r>
      <w:r w:rsidR="00AB1E08" w:rsidRPr="00CB2B98">
        <w:t>In general</w:t>
      </w:r>
      <w:r w:rsidR="00464E09" w:rsidRPr="00CB2B98">
        <w:t xml:space="preserve">, </w:t>
      </w:r>
      <w:r w:rsidR="008E6501" w:rsidRPr="00CB2B98">
        <w:t xml:space="preserve">the </w:t>
      </w:r>
      <w:r w:rsidR="002C7CA0" w:rsidRPr="00CB2B98">
        <w:t xml:space="preserve">increase of contact ratio </w:t>
      </w:r>
      <w:r w:rsidR="00C233D5" w:rsidRPr="00CB2B98">
        <w:t xml:space="preserve">in </w:t>
      </w:r>
      <w:r w:rsidR="00F341E8" w:rsidRPr="00CB2B98">
        <w:t>more regular particle packings also coi</w:t>
      </w:r>
      <w:r w:rsidR="0021661C" w:rsidRPr="00CB2B98">
        <w:t xml:space="preserve">ncide with the increment of </w:t>
      </w:r>
      <m:oMath>
        <m:sSub>
          <m:sSubPr>
            <m:ctrlPr>
              <w:rPr>
                <w:rFonts w:ascii="Cambria Math" w:hAnsi="Cambria Math"/>
                <w:i/>
              </w:rPr>
            </m:ctrlPr>
          </m:sSubPr>
          <m:e>
            <m:r>
              <w:rPr>
                <w:rFonts w:ascii="Cambria Math" w:hAnsi="Cambria Math"/>
              </w:rPr>
              <m:t>λ</m:t>
            </m:r>
          </m:e>
          <m:sub>
            <m:r>
              <w:rPr>
                <w:rFonts w:ascii="Cambria Math" w:hAnsi="Cambria Math"/>
              </w:rPr>
              <m:t>eff</m:t>
            </m:r>
          </m:sub>
        </m:sSub>
      </m:oMath>
      <w:r w:rsidR="00E848B3" w:rsidRPr="00CB2B98">
        <w:t xml:space="preserve"> </w:t>
      </w:r>
      <w:r w:rsidR="00652B5E" w:rsidRPr="00CB2B98">
        <w:t>except for the</w:t>
      </w:r>
      <w:r w:rsidR="00C53601" w:rsidRPr="00CB2B98">
        <w:t xml:space="preserve"> packings </w:t>
      </w:r>
      <w:r w:rsidR="008424A9" w:rsidRPr="00CB2B98">
        <w:t>containing</w:t>
      </w:r>
      <w:r w:rsidR="00C53601" w:rsidRPr="00CB2B98">
        <w:t xml:space="preserve"> very irregular and platy </w:t>
      </w:r>
      <w:r w:rsidR="00FC40C8" w:rsidRPr="00CB2B98">
        <w:t>particles</w:t>
      </w:r>
      <w:r w:rsidR="00AB1E08" w:rsidRPr="00CB2B98">
        <w:t>.</w:t>
      </w:r>
      <w:r w:rsidR="00FC40C8" w:rsidRPr="00CB2B98">
        <w:t xml:space="preserve"> </w:t>
      </w:r>
      <w:r w:rsidR="00AB1982" w:rsidRPr="00CB2B98">
        <w:t>Th</w:t>
      </w:r>
      <w:r w:rsidR="00AB1E08" w:rsidRPr="00CB2B98">
        <w:t>ese</w:t>
      </w:r>
      <w:r w:rsidR="009762C9" w:rsidRPr="00CB2B98">
        <w:t xml:space="preserve"> observation</w:t>
      </w:r>
      <w:r w:rsidR="00AB1E08" w:rsidRPr="00CB2B98">
        <w:t>s</w:t>
      </w:r>
      <w:r w:rsidR="009762C9" w:rsidRPr="00CB2B98">
        <w:t xml:space="preserve"> </w:t>
      </w:r>
      <w:r w:rsidR="0024258D" w:rsidRPr="00CB2B98">
        <w:t xml:space="preserve">indicate the impact of particle shape </w:t>
      </w:r>
      <w:r w:rsidR="001204BD" w:rsidRPr="00CB2B98">
        <w:t xml:space="preserve">represented by the </w:t>
      </w:r>
      <w:r w:rsidR="00EB414F" w:rsidRPr="00CB2B98">
        <w:t xml:space="preserve">three-dimensional sphericity and roundness </w:t>
      </w:r>
      <w:r w:rsidR="0024258D" w:rsidRPr="00CB2B98">
        <w:t>on heat transfer</w:t>
      </w:r>
      <w:r w:rsidR="001642DE" w:rsidRPr="00CB2B98">
        <w:t xml:space="preserve"> in dry granular materials</w:t>
      </w:r>
      <w:r w:rsidR="0024258D" w:rsidRPr="00CB2B98">
        <w:t xml:space="preserve"> </w:t>
      </w:r>
      <w:r w:rsidR="00290B92" w:rsidRPr="00CB2B98">
        <w:t xml:space="preserve">is </w:t>
      </w:r>
      <w:r w:rsidR="005327E7" w:rsidRPr="00CB2B98">
        <w:t xml:space="preserve">more </w:t>
      </w:r>
      <w:r w:rsidR="00290B92" w:rsidRPr="00CB2B98">
        <w:t>originated</w:t>
      </w:r>
      <w:r w:rsidR="001A3E31" w:rsidRPr="00CB2B98">
        <w:t xml:space="preserve"> </w:t>
      </w:r>
      <w:r w:rsidR="00E503AA" w:rsidRPr="00CB2B98">
        <w:t xml:space="preserve">from its influence on the </w:t>
      </w:r>
      <w:r w:rsidR="00E662C6" w:rsidRPr="00CB2B98">
        <w:t>inter-particle contact</w:t>
      </w:r>
      <w:r w:rsidR="0031141B" w:rsidRPr="00CB2B98">
        <w:t xml:space="preserve"> number than</w:t>
      </w:r>
      <w:r w:rsidR="00C81AD1" w:rsidRPr="00CB2B98">
        <w:t xml:space="preserve"> on</w:t>
      </w:r>
      <w:r w:rsidR="0031141B" w:rsidRPr="00CB2B98">
        <w:t xml:space="preserve"> contact ratio</w:t>
      </w:r>
      <w:r w:rsidR="00877DE9" w:rsidRPr="00CB2B98">
        <w:t xml:space="preserve"> (contact area)</w:t>
      </w:r>
      <w:r w:rsidR="001642DE" w:rsidRPr="00CB2B98">
        <w:t>.</w:t>
      </w:r>
      <w:r w:rsidR="005E208B" w:rsidRPr="00CB2B98">
        <w:t xml:space="preserve"> </w:t>
      </w:r>
    </w:p>
    <w:p w14:paraId="2583D36C" w14:textId="12997BB6" w:rsidR="00EC2F7E" w:rsidRPr="00CB2B98" w:rsidRDefault="00EC2F7E" w:rsidP="00F82162">
      <w:pPr>
        <w:pStyle w:val="BodyText"/>
        <w:jc w:val="center"/>
      </w:pPr>
    </w:p>
    <w:p w14:paraId="252BA5E6" w14:textId="7601BD92" w:rsidR="00842A51" w:rsidRPr="00CB2B98" w:rsidRDefault="00842A51" w:rsidP="00F82162">
      <w:pPr>
        <w:pStyle w:val="BodyText"/>
        <w:jc w:val="center"/>
      </w:pPr>
      <w:r w:rsidRPr="00CB2B98">
        <w:rPr>
          <w:noProof/>
        </w:rPr>
        <w:lastRenderedPageBreak/>
        <w:drawing>
          <wp:inline distT="0" distB="0" distL="0" distR="0" wp14:anchorId="3BD27B8E" wp14:editId="14DAD79F">
            <wp:extent cx="5111750" cy="18548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3" cstate="hqprint">
                      <a:extLst>
                        <a:ext uri="{28A0092B-C50C-407E-A947-70E740481C1C}">
                          <a14:useLocalDpi xmlns:a14="http://schemas.microsoft.com/office/drawing/2010/main" val="0"/>
                        </a:ext>
                      </a:extLst>
                    </a:blip>
                    <a:srcRect/>
                    <a:stretch>
                      <a:fillRect/>
                    </a:stretch>
                  </pic:blipFill>
                  <pic:spPr bwMode="auto">
                    <a:xfrm>
                      <a:off x="0" y="0"/>
                      <a:ext cx="5111750" cy="1854835"/>
                    </a:xfrm>
                    <a:prstGeom prst="rect">
                      <a:avLst/>
                    </a:prstGeom>
                    <a:noFill/>
                    <a:ln>
                      <a:noFill/>
                    </a:ln>
                  </pic:spPr>
                </pic:pic>
              </a:graphicData>
            </a:graphic>
          </wp:inline>
        </w:drawing>
      </w:r>
    </w:p>
    <w:bookmarkEnd w:id="77"/>
    <w:p w14:paraId="57DC68B1" w14:textId="33EC4F3E" w:rsidR="0013324E" w:rsidRPr="00CB2B98" w:rsidRDefault="00163E91" w:rsidP="00FF45A4">
      <w:pPr>
        <w:pStyle w:val="BodyText"/>
        <w:jc w:val="left"/>
        <w:rPr>
          <w:rStyle w:val="SubtleEmphasis"/>
        </w:rPr>
      </w:pPr>
      <w:r w:rsidRPr="00CB2B98">
        <w:rPr>
          <w:noProof/>
        </w:rPr>
        <w:fldChar w:fldCharType="begin"/>
      </w:r>
      <w:r w:rsidRPr="00CB2B98">
        <w:rPr>
          <w:noProof/>
        </w:rPr>
        <w:instrText xml:space="preserve"> REF _Ref6129671 \h </w:instrText>
      </w:r>
      <w:r w:rsidRPr="00CB2B98">
        <w:rPr>
          <w:noProof/>
        </w:rPr>
      </w:r>
      <w:r w:rsidRPr="00CB2B98">
        <w:rPr>
          <w:noProof/>
        </w:rPr>
        <w:fldChar w:fldCharType="separate"/>
      </w:r>
      <w:r w:rsidRPr="00CB2B98">
        <w:t xml:space="preserve">Fig. </w:t>
      </w:r>
      <w:r w:rsidRPr="00CB2B98">
        <w:rPr>
          <w:noProof/>
        </w:rPr>
        <w:t>15</w:t>
      </w:r>
      <w:r w:rsidRPr="00CB2B98">
        <w:rPr>
          <w:noProof/>
        </w:rPr>
        <w:fldChar w:fldCharType="end"/>
      </w:r>
      <w:r w:rsidRPr="00CB2B98">
        <w:rPr>
          <w:noProof/>
        </w:rPr>
        <w:t xml:space="preserve"> </w:t>
      </w:r>
      <w:r w:rsidR="00FF45A4" w:rsidRPr="00CB2B98">
        <w:rPr>
          <w:rStyle w:val="Hyperlink"/>
          <w:noProof/>
          <w:color w:val="auto"/>
          <w:u w:val="none"/>
        </w:rPr>
        <w:t>Average contact radius ratio and average coordination number increase with the increment of the mean value of sphericity and roundness. (a) Average contact radius ratio and (b) Average coordination number</w:t>
      </w:r>
    </w:p>
    <w:bookmarkEnd w:id="7"/>
    <w:bookmarkEnd w:id="8"/>
    <w:p w14:paraId="780F6675" w14:textId="36A0FEC4" w:rsidR="00E84D51" w:rsidRPr="00CB2B98" w:rsidRDefault="00E84D51" w:rsidP="00CC6982">
      <w:pPr>
        <w:pStyle w:val="Heading1"/>
      </w:pPr>
      <w:r w:rsidRPr="00CB2B98">
        <w:t>Conclusion</w:t>
      </w:r>
    </w:p>
    <w:p w14:paraId="46BF8BF8" w14:textId="589BFD76" w:rsidR="00F476BA" w:rsidRPr="00CB2B98" w:rsidRDefault="00484C09" w:rsidP="00BB3292">
      <w:pPr>
        <w:pStyle w:val="BodyText"/>
      </w:pPr>
      <w:r w:rsidRPr="00CB2B98">
        <w:t xml:space="preserve">This study </w:t>
      </w:r>
      <w:r w:rsidR="00EA2A52" w:rsidRPr="00CB2B98">
        <w:t xml:space="preserve">develops a method to calculate </w:t>
      </w:r>
      <w:r w:rsidR="00EA2A52" w:rsidRPr="00CB2B98">
        <w:rPr>
          <w:noProof/>
        </w:rPr>
        <w:t>three-dimensional</w:t>
      </w:r>
      <w:r w:rsidR="00EA2A52" w:rsidRPr="00CB2B98">
        <w:t xml:space="preserve"> (3D) sphericity and roundness of individual particles in a specimen </w:t>
      </w:r>
      <w:r w:rsidR="00BB0AB1" w:rsidRPr="00CB2B98">
        <w:t xml:space="preserve">while preserving </w:t>
      </w:r>
      <w:r w:rsidR="00EA2A52" w:rsidRPr="00CB2B98">
        <w:t xml:space="preserve">its </w:t>
      </w:r>
      <w:r w:rsidR="0031672D" w:rsidRPr="00CB2B98">
        <w:t xml:space="preserve">internal </w:t>
      </w:r>
      <w:r w:rsidR="00EA2A52" w:rsidRPr="00CB2B98">
        <w:t xml:space="preserve">structure. </w:t>
      </w:r>
      <w:r w:rsidR="00F476BA" w:rsidRPr="00CB2B98">
        <w:t xml:space="preserve">By </w:t>
      </w:r>
      <w:r w:rsidR="00F476BA" w:rsidRPr="00CB2B98">
        <w:rPr>
          <w:noProof/>
        </w:rPr>
        <w:t>compar</w:t>
      </w:r>
      <w:r w:rsidR="008E0F75" w:rsidRPr="00CB2B98">
        <w:rPr>
          <w:noProof/>
        </w:rPr>
        <w:t>ing</w:t>
      </w:r>
      <w:r w:rsidR="00F476BA" w:rsidRPr="00CB2B98">
        <w:t xml:space="preserve"> the existing definitions of 3D sphericity, a combination of sphericity and roundness is used to characterise particle shape. Sphericity and roundness are required to </w:t>
      </w:r>
      <w:r w:rsidR="00216214" w:rsidRPr="00CB2B98">
        <w:t xml:space="preserve">be </w:t>
      </w:r>
      <w:r w:rsidR="00F476BA" w:rsidRPr="00CB2B98">
        <w:t xml:space="preserve">calculated on </w:t>
      </w:r>
      <w:r w:rsidR="00520BF9" w:rsidRPr="00CB2B98">
        <w:t xml:space="preserve">a </w:t>
      </w:r>
      <w:r w:rsidR="00F476BA" w:rsidRPr="00CB2B98">
        <w:t xml:space="preserve">smooth particle surface which </w:t>
      </w:r>
      <w:r w:rsidR="00520BF9" w:rsidRPr="00CB2B98">
        <w:t>is</w:t>
      </w:r>
      <w:r w:rsidR="00F476BA" w:rsidRPr="00CB2B98">
        <w:t xml:space="preserve"> achieved </w:t>
      </w:r>
      <w:r w:rsidR="00E23095" w:rsidRPr="00CB2B98">
        <w:t>using</w:t>
      </w:r>
      <w:r w:rsidR="00F476BA" w:rsidRPr="00CB2B98">
        <w:t xml:space="preserve"> a proposed framework including CT techniques, imag</w:t>
      </w:r>
      <w:r w:rsidR="008D10C5" w:rsidRPr="00CB2B98">
        <w:t>ing</w:t>
      </w:r>
      <w:r w:rsidR="00F476BA" w:rsidRPr="00CB2B98">
        <w:t xml:space="preserve"> techniques and </w:t>
      </w:r>
      <w:r w:rsidR="008D10C5" w:rsidRPr="00CB2B98">
        <w:t xml:space="preserve">the </w:t>
      </w:r>
      <w:r w:rsidR="00F476BA" w:rsidRPr="00CB2B98">
        <w:rPr>
          <w:noProof/>
        </w:rPr>
        <w:t>Tabuin</w:t>
      </w:r>
      <w:r w:rsidR="00F476BA" w:rsidRPr="00CB2B98">
        <w:t xml:space="preserve"> smoothing </w:t>
      </w:r>
      <w:r w:rsidR="008D10C5" w:rsidRPr="00CB2B98">
        <w:t>method</w:t>
      </w:r>
      <w:r w:rsidR="00F476BA" w:rsidRPr="00CB2B98">
        <w:t xml:space="preserve">. </w:t>
      </w:r>
      <w:r w:rsidR="00A81A94" w:rsidRPr="00CB2B98">
        <w:t>The reliability of the</w:t>
      </w:r>
      <w:r w:rsidR="004B4876" w:rsidRPr="00CB2B98">
        <w:t xml:space="preserve"> smoothing</w:t>
      </w:r>
      <w:r w:rsidR="00A81A94" w:rsidRPr="00CB2B98">
        <w:t xml:space="preserve"> framework is </w:t>
      </w:r>
      <w:r w:rsidR="004055B1" w:rsidRPr="00CB2B98">
        <w:t xml:space="preserve">presented by </w:t>
      </w:r>
      <w:r w:rsidR="000944A0" w:rsidRPr="00CB2B98">
        <w:t xml:space="preserve">its application to voxel-constructed sphere, ellipsoid, Ottawa sand particle and </w:t>
      </w:r>
      <w:r w:rsidR="000944A0" w:rsidRPr="00CB2B98">
        <w:rPr>
          <w:rFonts w:hint="eastAsia"/>
        </w:rPr>
        <w:t>An</w:t>
      </w:r>
      <w:r w:rsidR="000944A0" w:rsidRPr="00CB2B98">
        <w:t>gular sand particle.</w:t>
      </w:r>
    </w:p>
    <w:p w14:paraId="1FD9F8A8" w14:textId="7D34E21D" w:rsidR="009E7A92" w:rsidRPr="00CB2B98" w:rsidRDefault="00C50C67" w:rsidP="00BB3292">
      <w:pPr>
        <w:pStyle w:val="BodyText"/>
      </w:pPr>
      <w:r w:rsidRPr="00CB2B98">
        <w:t xml:space="preserve">By </w:t>
      </w:r>
      <w:r w:rsidR="00EA42F0" w:rsidRPr="00CB2B98">
        <w:t>calculating</w:t>
      </w:r>
      <w:r w:rsidR="009E7A92" w:rsidRPr="00CB2B98">
        <w:t xml:space="preserve"> the sphericity and roundness </w:t>
      </w:r>
      <w:r w:rsidR="00EA42F0" w:rsidRPr="00CB2B98">
        <w:t>of individual particles in</w:t>
      </w:r>
      <w:r w:rsidRPr="00CB2B98">
        <w:t xml:space="preserve"> five natural </w:t>
      </w:r>
      <w:r w:rsidRPr="00CB2B98">
        <w:rPr>
          <w:noProof/>
        </w:rPr>
        <w:t>sands</w:t>
      </w:r>
      <w:r w:rsidRPr="00CB2B98">
        <w:t xml:space="preserve">, </w:t>
      </w:r>
      <w:r w:rsidR="00EA42F0" w:rsidRPr="00CB2B98">
        <w:t xml:space="preserve">we found that irregular particles </w:t>
      </w:r>
      <w:r w:rsidR="00EE5A37" w:rsidRPr="00CB2B98">
        <w:t>tend to show</w:t>
      </w:r>
      <w:r w:rsidR="00EA42F0" w:rsidRPr="00CB2B98">
        <w:t xml:space="preserve"> lower sphericity and roundness than</w:t>
      </w:r>
      <w:r w:rsidR="00EE5A37" w:rsidRPr="00CB2B98">
        <w:t xml:space="preserve"> more regular (and</w:t>
      </w:r>
      <w:r w:rsidR="00EA42F0" w:rsidRPr="00CB2B98">
        <w:t xml:space="preserve"> round</w:t>
      </w:r>
      <w:r w:rsidR="00EE5A37" w:rsidRPr="00CB2B98">
        <w:t>)</w:t>
      </w:r>
      <w:r w:rsidR="00EA42F0" w:rsidRPr="00CB2B98">
        <w:t xml:space="preserve"> particles</w:t>
      </w:r>
      <w:r w:rsidR="000F1F6D" w:rsidRPr="00CB2B98">
        <w:t>, and</w:t>
      </w:r>
      <w:r w:rsidR="00EA42F0" w:rsidRPr="00CB2B98">
        <w:t xml:space="preserve"> </w:t>
      </w:r>
      <w:r w:rsidR="00AE24B8" w:rsidRPr="00CB2B98">
        <w:t xml:space="preserve">granular </w:t>
      </w:r>
      <w:r w:rsidR="00EA42F0" w:rsidRPr="00CB2B98">
        <w:t xml:space="preserve">packings </w:t>
      </w:r>
      <w:r w:rsidR="00AE24B8" w:rsidRPr="00CB2B98">
        <w:t xml:space="preserve">formed </w:t>
      </w:r>
      <w:r w:rsidR="00EA42F0" w:rsidRPr="00CB2B98">
        <w:t xml:space="preserve">by irregular particles </w:t>
      </w:r>
      <w:r w:rsidR="00AE24B8" w:rsidRPr="00CB2B98">
        <w:t xml:space="preserve">show </w:t>
      </w:r>
      <w:r w:rsidR="00EA42F0" w:rsidRPr="00CB2B98">
        <w:t xml:space="preserve">a wider range of sphericity and roundness. </w:t>
      </w:r>
      <w:r w:rsidR="00222F0F" w:rsidRPr="00CB2B98">
        <w:t xml:space="preserve">Moreover, </w:t>
      </w:r>
      <w:r w:rsidR="000F1F6D" w:rsidRPr="00CB2B98">
        <w:t xml:space="preserve">after </w:t>
      </w:r>
      <w:r w:rsidR="00222F0F" w:rsidRPr="00CB2B98">
        <w:t xml:space="preserve">estimating </w:t>
      </w:r>
      <w:r w:rsidR="000F1F6D" w:rsidRPr="00CB2B98">
        <w:t xml:space="preserve">the thermal conductivity of the natural sands, we observed that </w:t>
      </w:r>
      <w:bookmarkStart w:id="78" w:name="OLE_LINK36"/>
      <w:r w:rsidR="008E1D93" w:rsidRPr="00CB2B98">
        <w:t>granular materials</w:t>
      </w:r>
      <w:r w:rsidR="00222F0F" w:rsidRPr="00CB2B98">
        <w:t xml:space="preserve"> </w:t>
      </w:r>
      <w:r w:rsidR="000F1F6D" w:rsidRPr="00CB2B98">
        <w:t xml:space="preserve">with </w:t>
      </w:r>
      <w:r w:rsidR="008E0F75" w:rsidRPr="00CB2B98">
        <w:t xml:space="preserve">a </w:t>
      </w:r>
      <w:r w:rsidR="000F1F6D" w:rsidRPr="00CB2B98">
        <w:rPr>
          <w:noProof/>
        </w:rPr>
        <w:t>higher</w:t>
      </w:r>
      <w:r w:rsidR="000F1F6D" w:rsidRPr="00CB2B98">
        <w:t xml:space="preserve"> average value of sphericity and roundness </w:t>
      </w:r>
      <w:r w:rsidR="008E1D93" w:rsidRPr="00CB2B98">
        <w:t xml:space="preserve">show a tendency to </w:t>
      </w:r>
      <w:r w:rsidR="004229BD" w:rsidRPr="00CB2B98">
        <w:t xml:space="preserve">boost </w:t>
      </w:r>
      <w:r w:rsidR="000F1F6D" w:rsidRPr="00CB2B98">
        <w:t xml:space="preserve">higher thermal conductivity. </w:t>
      </w:r>
      <w:bookmarkEnd w:id="78"/>
      <w:r w:rsidR="00D654C1" w:rsidRPr="00CB2B98">
        <w:t xml:space="preserve">This is because </w:t>
      </w:r>
      <w:r w:rsidR="000F1F6D" w:rsidRPr="00CB2B98">
        <w:t xml:space="preserve">we also found </w:t>
      </w:r>
      <w:r w:rsidR="008E0F75" w:rsidRPr="00CB2B98">
        <w:t>th</w:t>
      </w:r>
      <w:r w:rsidR="009A556C" w:rsidRPr="00CB2B98">
        <w:t>at</w:t>
      </w:r>
      <w:r w:rsidR="008E0F75" w:rsidRPr="00CB2B98">
        <w:t xml:space="preserve"> </w:t>
      </w:r>
      <w:r w:rsidR="007749D0" w:rsidRPr="00CB2B98">
        <w:rPr>
          <w:noProof/>
        </w:rPr>
        <w:t>lower</w:t>
      </w:r>
      <w:r w:rsidR="007749D0" w:rsidRPr="00CB2B98">
        <w:t xml:space="preserve"> average value of sphericity and roundness may lead to lower average coordination number and contact radius ratio</w:t>
      </w:r>
      <w:r w:rsidR="009A556C" w:rsidRPr="00CB2B98">
        <w:t xml:space="preserve">, </w:t>
      </w:r>
      <w:r w:rsidR="005822AA" w:rsidRPr="00CB2B98">
        <w:t>important</w:t>
      </w:r>
      <w:r w:rsidR="009A556C" w:rsidRPr="00CB2B98">
        <w:t xml:space="preserve"> parameters governing heat transfer at the particle scale</w:t>
      </w:r>
      <w:r w:rsidR="007749D0" w:rsidRPr="00CB2B98">
        <w:t xml:space="preserve">. </w:t>
      </w:r>
      <w:r w:rsidR="00A14452" w:rsidRPr="00CB2B98">
        <w:t>Granular assemblies</w:t>
      </w:r>
      <w:r w:rsidR="007749D0" w:rsidRPr="00CB2B98">
        <w:t xml:space="preserve"> containing</w:t>
      </w:r>
      <w:r w:rsidR="00110222" w:rsidRPr="00CB2B98">
        <w:t xml:space="preserve"> more</w:t>
      </w:r>
      <w:r w:rsidR="007749D0" w:rsidRPr="00CB2B98">
        <w:t xml:space="preserve"> platy particles may </w:t>
      </w:r>
      <w:r w:rsidR="00122567" w:rsidRPr="00CB2B98">
        <w:t xml:space="preserve">exhibit </w:t>
      </w:r>
      <w:r w:rsidR="007749D0" w:rsidRPr="00CB2B98">
        <w:t xml:space="preserve">higher average contact radius ratio compared </w:t>
      </w:r>
      <w:r w:rsidR="00FA095D" w:rsidRPr="00CB2B98">
        <w:t xml:space="preserve">to </w:t>
      </w:r>
      <w:r w:rsidR="007749D0" w:rsidRPr="00CB2B98">
        <w:t>other</w:t>
      </w:r>
      <w:r w:rsidR="00FA095D" w:rsidRPr="00CB2B98">
        <w:t xml:space="preserve"> assemblies</w:t>
      </w:r>
      <w:r w:rsidR="00110222" w:rsidRPr="00CB2B98">
        <w:t xml:space="preserve"> </w:t>
      </w:r>
      <w:r w:rsidR="00913039" w:rsidRPr="00CB2B98">
        <w:t>with</w:t>
      </w:r>
      <w:r w:rsidR="007749D0" w:rsidRPr="00CB2B98">
        <w:t xml:space="preserve"> the same average coordination number. </w:t>
      </w:r>
      <w:bookmarkStart w:id="79" w:name="_Hlk13064007"/>
      <w:r w:rsidR="006C78FE" w:rsidRPr="00CB2B98">
        <w:t>The f</w:t>
      </w:r>
      <w:r w:rsidR="00157941" w:rsidRPr="00CB2B98">
        <w:t xml:space="preserve">ive materials in this paper have different </w:t>
      </w:r>
      <w:r w:rsidR="00352A55" w:rsidRPr="00CB2B98">
        <w:t>friction coefficient</w:t>
      </w:r>
      <w:r w:rsidR="00AB2469" w:rsidRPr="00CB2B98">
        <w:t>s</w:t>
      </w:r>
      <w:r w:rsidR="00352A55" w:rsidRPr="00CB2B98">
        <w:t xml:space="preserve">, </w:t>
      </w:r>
      <w:r w:rsidR="009F58DD" w:rsidRPr="00CB2B98">
        <w:t xml:space="preserve">the effect of </w:t>
      </w:r>
      <w:r w:rsidR="00FD030B" w:rsidRPr="00CB2B98">
        <w:t xml:space="preserve">the </w:t>
      </w:r>
      <w:r w:rsidR="009F58DD" w:rsidRPr="00CB2B98">
        <w:t>friction coefficient on the coordination number and contact ratio require</w:t>
      </w:r>
      <w:r w:rsidR="00F04583" w:rsidRPr="00CB2B98">
        <w:t>s</w:t>
      </w:r>
      <w:r w:rsidR="009F58DD" w:rsidRPr="00CB2B98">
        <w:t xml:space="preserve"> to be quantified in future work</w:t>
      </w:r>
      <w:r w:rsidR="00C91A3E" w:rsidRPr="00CB2B98">
        <w:t>.</w:t>
      </w:r>
      <w:bookmarkEnd w:id="79"/>
    </w:p>
    <w:p w14:paraId="6FCC0AFC" w14:textId="5DC8BB37" w:rsidR="00E84D51" w:rsidRPr="00CB2B98" w:rsidRDefault="00E84D51" w:rsidP="00803AC2">
      <w:pPr>
        <w:pStyle w:val="Heading1"/>
        <w:numPr>
          <w:ilvl w:val="0"/>
          <w:numId w:val="0"/>
        </w:numPr>
        <w:ind w:left="357" w:hanging="357"/>
      </w:pPr>
      <w:r w:rsidRPr="00CB2B98">
        <w:t>Acknowledge</w:t>
      </w:r>
      <w:r w:rsidR="00122567" w:rsidRPr="00CB2B98">
        <w:t>ments</w:t>
      </w:r>
    </w:p>
    <w:p w14:paraId="62B26120" w14:textId="3B529577" w:rsidR="00982912" w:rsidRPr="00CB2B98" w:rsidRDefault="00DC70E1" w:rsidP="00863E0F">
      <w:pPr>
        <w:pStyle w:val="BodyText"/>
      </w:pPr>
      <w:r w:rsidRPr="00CB2B98">
        <w:t>The authors acknowledge Yu Zhou</w:t>
      </w:r>
      <w:r w:rsidR="00481D0D" w:rsidRPr="00CB2B98">
        <w:t xml:space="preserve"> for </w:t>
      </w:r>
      <w:r w:rsidRPr="00CB2B98">
        <w:t xml:space="preserve">taking </w:t>
      </w:r>
      <w:r w:rsidR="00122567" w:rsidRPr="00CB2B98">
        <w:t>micro-</w:t>
      </w:r>
      <w:r w:rsidR="00481D0D" w:rsidRPr="00CB2B98">
        <w:t>photo</w:t>
      </w:r>
      <w:r w:rsidRPr="00CB2B98">
        <w:t xml:space="preserve">s of the </w:t>
      </w:r>
      <w:r w:rsidR="00524348" w:rsidRPr="00CB2B98">
        <w:t>sands</w:t>
      </w:r>
      <w:r w:rsidR="00352C08" w:rsidRPr="00CB2B98">
        <w:rPr>
          <w:rFonts w:hint="eastAsia"/>
        </w:rPr>
        <w:t>.</w:t>
      </w:r>
      <w:r w:rsidR="0066478D" w:rsidRPr="00CB2B98">
        <w:t xml:space="preserve"> </w:t>
      </w:r>
      <w:r w:rsidR="00352C08" w:rsidRPr="00CB2B98">
        <w:t xml:space="preserve">The CT images were </w:t>
      </w:r>
      <w:r w:rsidR="00007FB3" w:rsidRPr="00CB2B98">
        <w:t xml:space="preserve">obtained </w:t>
      </w:r>
      <w:r w:rsidR="00352C08" w:rsidRPr="00CB2B98">
        <w:t xml:space="preserve">using </w:t>
      </w:r>
      <w:r w:rsidR="00007FB3" w:rsidRPr="00CB2B98">
        <w:t xml:space="preserve">the </w:t>
      </w:r>
      <w:r w:rsidR="00352C08" w:rsidRPr="00CB2B98">
        <w:t xml:space="preserve">Imaging and Medical Beam Line (IMBL) at the Australian Synchrotron, </w:t>
      </w:r>
      <w:r w:rsidR="00352C08" w:rsidRPr="00CB2B98">
        <w:lastRenderedPageBreak/>
        <w:t xml:space="preserve">Victoria, Australia. We acknowledge Dr. Anton </w:t>
      </w:r>
      <w:proofErr w:type="spellStart"/>
      <w:r w:rsidR="00352C08" w:rsidRPr="00CB2B98">
        <w:t>Maksimenko</w:t>
      </w:r>
      <w:proofErr w:type="spellEnd"/>
      <w:r w:rsidR="00352C08" w:rsidRPr="00CB2B98">
        <w:t xml:space="preserve"> and the other beam scientists at Australian Synchrotron for their support during our experiments.</w:t>
      </w:r>
      <w:r w:rsidR="00863E0F" w:rsidRPr="00CB2B98">
        <w:t xml:space="preserve"> This work is supported by the Melbourne Research Scholarship from The University of Melbourne.</w:t>
      </w:r>
    </w:p>
    <w:p w14:paraId="685901BC" w14:textId="76355678" w:rsidR="005A2966" w:rsidRPr="00CB2B98" w:rsidRDefault="00C73321" w:rsidP="00803AC2">
      <w:pPr>
        <w:pStyle w:val="Heading1"/>
        <w:numPr>
          <w:ilvl w:val="0"/>
          <w:numId w:val="0"/>
        </w:numPr>
        <w:ind w:left="142" w:hanging="142"/>
      </w:pPr>
      <w:r w:rsidRPr="00CB2B98">
        <w:t>Reference</w:t>
      </w:r>
    </w:p>
    <w:p w14:paraId="6ACB4605" w14:textId="77777777" w:rsidR="00D17851" w:rsidRPr="00CB2B98" w:rsidRDefault="005A2966" w:rsidP="00D17851">
      <w:pPr>
        <w:pStyle w:val="EndNoteBibliography"/>
        <w:spacing w:after="0"/>
      </w:pPr>
      <w:r w:rsidRPr="00CB2B98">
        <w:rPr>
          <w:szCs w:val="20"/>
        </w:rPr>
        <w:fldChar w:fldCharType="begin"/>
      </w:r>
      <w:r w:rsidRPr="00CB2B98">
        <w:rPr>
          <w:szCs w:val="20"/>
        </w:rPr>
        <w:instrText xml:space="preserve"> ADDIN EN.REFLIST </w:instrText>
      </w:r>
      <w:r w:rsidRPr="00CB2B98">
        <w:rPr>
          <w:szCs w:val="20"/>
        </w:rPr>
        <w:fldChar w:fldCharType="separate"/>
      </w:r>
      <w:bookmarkStart w:id="80" w:name="_ENREF_1"/>
      <w:r w:rsidR="00D17851" w:rsidRPr="00CB2B98">
        <w:t>[1] A.E. Bergles, J. Collier, J.M. Delhaye, G. Hewitt, F. Mayinger, Two-phase flow and heat transfer in the power and process industries, Hemisphere New York1981.</w:t>
      </w:r>
      <w:bookmarkEnd w:id="80"/>
    </w:p>
    <w:p w14:paraId="30C912B8" w14:textId="77777777" w:rsidR="00D17851" w:rsidRPr="00CB2B98" w:rsidRDefault="00D17851" w:rsidP="00D17851">
      <w:pPr>
        <w:pStyle w:val="EndNoteBibliography"/>
        <w:spacing w:after="0"/>
      </w:pPr>
      <w:bookmarkStart w:id="81" w:name="_ENREF_2"/>
      <w:r w:rsidRPr="00CB2B98">
        <w:t>[2] W.B. Fei, Q. Li, X.C. Wei, R.R. Song, M. Jing, X.C. Li, Interaction analysis for CO2 geological storage and underground coal mining in Ordos Basin, China, Engineering geology, 196 (2015) 194-209.</w:t>
      </w:r>
      <w:bookmarkEnd w:id="81"/>
    </w:p>
    <w:p w14:paraId="0A1AD80E" w14:textId="77777777" w:rsidR="00D17851" w:rsidRPr="00CB2B98" w:rsidRDefault="00D17851" w:rsidP="00D17851">
      <w:pPr>
        <w:pStyle w:val="EndNoteBibliography"/>
        <w:spacing w:after="0"/>
      </w:pPr>
      <w:bookmarkStart w:id="82" w:name="_ENREF_3"/>
      <w:r w:rsidRPr="00CB2B98">
        <w:t>[3] D.M. Scott, D.K. Das, V. Subbaihaannadurai, V.A. Kamath, A computational scheme for fluid flow and heat transfer analysis in porous media for recovery of oil and gas, Petroleum science and technology, 23 (2005) 843-862.</w:t>
      </w:r>
      <w:bookmarkEnd w:id="82"/>
    </w:p>
    <w:p w14:paraId="3FE830CB" w14:textId="77777777" w:rsidR="00D17851" w:rsidRPr="00CB2B98" w:rsidRDefault="00D17851" w:rsidP="00D17851">
      <w:pPr>
        <w:pStyle w:val="EndNoteBibliography"/>
        <w:spacing w:after="0"/>
      </w:pPr>
      <w:bookmarkStart w:id="83" w:name="_ENREF_4"/>
      <w:r w:rsidRPr="00CB2B98">
        <w:t>[4] W.M. Rohsenow, J.P. Hartnett, E.N. Ganic, Handbook of heat transfer applications, New York, McGraw-Hill Book Co., 1985, 973 p. No individual items are abstracted in this volume., (1985).</w:t>
      </w:r>
      <w:bookmarkEnd w:id="83"/>
    </w:p>
    <w:p w14:paraId="4E4D135F" w14:textId="77777777" w:rsidR="00D17851" w:rsidRPr="00CB2B98" w:rsidRDefault="00D17851" w:rsidP="00D17851">
      <w:pPr>
        <w:pStyle w:val="EndNoteBibliography"/>
        <w:spacing w:after="0"/>
      </w:pPr>
      <w:bookmarkStart w:id="84" w:name="_ENREF_5"/>
      <w:r w:rsidRPr="00CB2B98">
        <w:t>[5] U. El Shamy, O. De Leon, R. Wells, Discrete element method study on effect of shear-induced anisotropy on thermal conductivity of granular soils, International Journal of Geomechanics, 13 (2013) 57-64.</w:t>
      </w:r>
      <w:bookmarkEnd w:id="84"/>
    </w:p>
    <w:p w14:paraId="54738672" w14:textId="77777777" w:rsidR="00D17851" w:rsidRPr="00CB2B98" w:rsidRDefault="00D17851" w:rsidP="00D17851">
      <w:pPr>
        <w:pStyle w:val="EndNoteBibliography"/>
        <w:spacing w:after="0"/>
      </w:pPr>
      <w:bookmarkStart w:id="85" w:name="_ENREF_6"/>
      <w:r w:rsidRPr="00CB2B98">
        <w:t>[6] Y. Hu, J. Wang, J. Yang, I. Mudawar, Q. Wang, Experimental study of forced convective heat transfer in grille-particle composite packed beds, International Journal of Heat and Mass Transfer, 129 (2019) 103-112.</w:t>
      </w:r>
      <w:bookmarkEnd w:id="85"/>
    </w:p>
    <w:p w14:paraId="768BF079" w14:textId="77777777" w:rsidR="00D17851" w:rsidRPr="00CB2B98" w:rsidRDefault="00D17851" w:rsidP="00D17851">
      <w:pPr>
        <w:pStyle w:val="EndNoteBibliography"/>
        <w:spacing w:after="0"/>
      </w:pPr>
      <w:bookmarkStart w:id="86" w:name="_ENREF_7"/>
      <w:r w:rsidRPr="00CB2B98">
        <w:t>[7] J. Santamarina, G.-C. Cho, Soil behaviour: The role of particle shape,  Advances in geotechnical engineering: The skempton conference, Citeseer, 2004, pp. 604-617.</w:t>
      </w:r>
      <w:bookmarkEnd w:id="86"/>
    </w:p>
    <w:p w14:paraId="086101F0" w14:textId="77777777" w:rsidR="00D17851" w:rsidRPr="00CB2B98" w:rsidRDefault="00D17851" w:rsidP="00D17851">
      <w:pPr>
        <w:pStyle w:val="EndNoteBibliography"/>
        <w:spacing w:after="0"/>
      </w:pPr>
      <w:bookmarkStart w:id="87" w:name="_ENREF_8"/>
      <w:r w:rsidRPr="00CB2B98">
        <w:t>[8] I. Cavarretta, M. Coop, C. O'Sullivan, The influence of particle characteristics on the behaviour of coarse grained soils, (2010).</w:t>
      </w:r>
      <w:bookmarkEnd w:id="87"/>
    </w:p>
    <w:p w14:paraId="50353193" w14:textId="77777777" w:rsidR="00D17851" w:rsidRPr="00CB2B98" w:rsidRDefault="00D17851" w:rsidP="00D17851">
      <w:pPr>
        <w:pStyle w:val="EndNoteBibliography"/>
        <w:spacing w:after="0"/>
      </w:pPr>
      <w:bookmarkStart w:id="88" w:name="_ENREF_9"/>
      <w:r w:rsidRPr="00CB2B98">
        <w:t>[9] H. Shin, J. Santamarina, Role of particle angularity on the mechanical behavior of granular mixtures, Journal of Geotechnical and Geoenvironmental Engineering, 139 (2012) 353-355.</w:t>
      </w:r>
      <w:bookmarkEnd w:id="88"/>
    </w:p>
    <w:p w14:paraId="39E8D39A" w14:textId="77777777" w:rsidR="00D17851" w:rsidRPr="00CB2B98" w:rsidRDefault="00D17851" w:rsidP="00D17851">
      <w:pPr>
        <w:pStyle w:val="EndNoteBibliography"/>
        <w:spacing w:after="0"/>
      </w:pPr>
      <w:bookmarkStart w:id="89" w:name="_ENREF_10"/>
      <w:r w:rsidRPr="00CB2B98">
        <w:t>[10] T. Afshar, M.M. Disfani, A. Arulrajah, G.A. Narsilio, S. Emam, Impact of particle shape on breakage of recycled construction and demolition aggregates, Powder technology, 308 (2017) 1-12.</w:t>
      </w:r>
      <w:bookmarkEnd w:id="89"/>
    </w:p>
    <w:p w14:paraId="7B6E20DD" w14:textId="77777777" w:rsidR="00D17851" w:rsidRPr="00CB2B98" w:rsidRDefault="00D17851" w:rsidP="00D17851">
      <w:pPr>
        <w:pStyle w:val="EndNoteBibliography"/>
        <w:spacing w:after="0"/>
      </w:pPr>
      <w:bookmarkStart w:id="90" w:name="_ENREF_11"/>
      <w:r w:rsidRPr="00CB2B98">
        <w:t>[11] A.B. Göktepe, A. Sezer, Effect of particle shape on density and permeability of sands, Proceedings of the Institution of Civil Engineers-Geotechnical Engineering, 163 (2010) 307-320.</w:t>
      </w:r>
      <w:bookmarkEnd w:id="90"/>
    </w:p>
    <w:p w14:paraId="66D69C56" w14:textId="77777777" w:rsidR="00D17851" w:rsidRPr="00CB2B98" w:rsidRDefault="00D17851" w:rsidP="00D17851">
      <w:pPr>
        <w:pStyle w:val="EndNoteBibliography"/>
        <w:spacing w:after="0"/>
      </w:pPr>
      <w:bookmarkStart w:id="91" w:name="_ENREF_12"/>
      <w:r w:rsidRPr="00CB2B98">
        <w:t>[12] X. Garcia, L.T. Akanji, M.J. Blunt, S.K. Matthai, J.P. Latham, Numerical study of the effects of particle shape and polydispersity on permeability, Physical Review E, 80 (2009) 021304.</w:t>
      </w:r>
      <w:bookmarkEnd w:id="91"/>
    </w:p>
    <w:p w14:paraId="4766BF0A" w14:textId="77777777" w:rsidR="00D17851" w:rsidRPr="00CB2B98" w:rsidRDefault="00D17851" w:rsidP="00D17851">
      <w:pPr>
        <w:pStyle w:val="EndNoteBibliography"/>
        <w:spacing w:after="0"/>
      </w:pPr>
      <w:bookmarkStart w:id="92" w:name="_ENREF_13"/>
      <w:r w:rsidRPr="00CB2B98">
        <w:t>[13] A.F. Cabalar, N. Akbulut, Evaluation of actual and estimated hydraulic conductivity of sands with different gradation and shape, SpringerPlus, 5 (2016) 820.</w:t>
      </w:r>
      <w:bookmarkEnd w:id="92"/>
    </w:p>
    <w:p w14:paraId="7C17C12D" w14:textId="77777777" w:rsidR="00D17851" w:rsidRPr="00CB2B98" w:rsidRDefault="00D17851" w:rsidP="00D17851">
      <w:pPr>
        <w:pStyle w:val="EndNoteBibliography"/>
        <w:spacing w:after="0"/>
      </w:pPr>
      <w:bookmarkStart w:id="93" w:name="_ENREF_14"/>
      <w:r w:rsidRPr="00CB2B98">
        <w:t>[14] A. Banala, H. Ma, A. Kumar, Influence of particulate geometry on permeability of porous materials, Powder Technology, (2019).</w:t>
      </w:r>
      <w:bookmarkEnd w:id="93"/>
    </w:p>
    <w:p w14:paraId="583DAF9B" w14:textId="77777777" w:rsidR="00D17851" w:rsidRPr="00CB2B98" w:rsidRDefault="00D17851" w:rsidP="00D17851">
      <w:pPr>
        <w:pStyle w:val="EndNoteBibliography"/>
        <w:spacing w:after="0"/>
      </w:pPr>
      <w:bookmarkStart w:id="94" w:name="_ENREF_15"/>
      <w:r w:rsidRPr="00CB2B98">
        <w:t>[15] C. Lee, H.S. Suh, B. Yoon, T.S. Yun, Particle shape effect on thermal conductivity and shear wave velocity in sands, Acta Geotechnica, 12 (2017) 615-625.</w:t>
      </w:r>
      <w:bookmarkEnd w:id="94"/>
    </w:p>
    <w:p w14:paraId="2F7B0E6A" w14:textId="77777777" w:rsidR="00D17851" w:rsidRPr="00CB2B98" w:rsidRDefault="00D17851" w:rsidP="00D17851">
      <w:pPr>
        <w:pStyle w:val="EndNoteBibliography"/>
        <w:spacing w:after="0"/>
      </w:pPr>
      <w:bookmarkStart w:id="95" w:name="_ENREF_16"/>
      <w:r w:rsidRPr="00CB2B98">
        <w:t>[16] Y.F. Chen, M. Wang, S. Zhou, R. Hu, C.B. Zhou, An effective thermal conductivity model for unsaturated compacted bentonites with consideration of bimodal shape of pore size distribution, Science China Technological Sciences, 58 (2015) 369-380.</w:t>
      </w:r>
      <w:bookmarkEnd w:id="95"/>
    </w:p>
    <w:p w14:paraId="526B5E35" w14:textId="77777777" w:rsidR="00D17851" w:rsidRPr="00CB2B98" w:rsidRDefault="00D17851" w:rsidP="00D17851">
      <w:pPr>
        <w:pStyle w:val="EndNoteBibliography"/>
        <w:spacing w:after="0"/>
      </w:pPr>
      <w:bookmarkStart w:id="96" w:name="_ENREF_17"/>
      <w:r w:rsidRPr="00CB2B98">
        <w:t>[17] J. Gan, Z. Zhou, A. Yu, Effect of particle shape and size on effective thermal conductivity of packed beds, Powder Technology, 311 (2017) 157-166.</w:t>
      </w:r>
      <w:bookmarkEnd w:id="96"/>
    </w:p>
    <w:p w14:paraId="24EE91D5" w14:textId="77777777" w:rsidR="00D17851" w:rsidRPr="00CB2B98" w:rsidRDefault="00D17851" w:rsidP="00D17851">
      <w:pPr>
        <w:pStyle w:val="EndNoteBibliography"/>
        <w:spacing w:after="0"/>
      </w:pPr>
      <w:bookmarkStart w:id="97" w:name="_ENREF_18"/>
      <w:r w:rsidRPr="00CB2B98">
        <w:t>[18] A.S. Cherkasova, J.W. Shan, Particle aspect-ratio effects on the thermal conductivity of micro-and nanoparticle suspensions, Journal of Heat Transfer, 130 (2008) 082406.</w:t>
      </w:r>
      <w:bookmarkEnd w:id="97"/>
    </w:p>
    <w:p w14:paraId="5EBD620C" w14:textId="77777777" w:rsidR="00D17851" w:rsidRPr="00CB2B98" w:rsidRDefault="00D17851" w:rsidP="00D17851">
      <w:pPr>
        <w:pStyle w:val="EndNoteBibliography"/>
        <w:spacing w:after="0"/>
      </w:pPr>
      <w:bookmarkStart w:id="98" w:name="_ENREF_19"/>
      <w:r w:rsidRPr="00CB2B98">
        <w:t>[19] G. Landini, Advanced shape analysis with ImageJ,  Proceedings of the Second ImageJ user and developer Conference, Luxembourg, 2008, pp. 6-7.</w:t>
      </w:r>
      <w:bookmarkEnd w:id="98"/>
    </w:p>
    <w:p w14:paraId="71471178" w14:textId="77777777" w:rsidR="00D17851" w:rsidRPr="00CB2B98" w:rsidRDefault="00D17851" w:rsidP="00D17851">
      <w:pPr>
        <w:pStyle w:val="EndNoteBibliography"/>
        <w:spacing w:after="0"/>
      </w:pPr>
      <w:bookmarkStart w:id="99" w:name="_ENREF_20"/>
      <w:r w:rsidRPr="00CB2B98">
        <w:t>[20] M.R. Cox, M. Budhu, A practical approach to grain shape quantification, Engineering Geology, 96 (2008) 1-16.</w:t>
      </w:r>
      <w:bookmarkEnd w:id="99"/>
    </w:p>
    <w:p w14:paraId="03C60A01" w14:textId="77777777" w:rsidR="00D17851" w:rsidRPr="00CB2B98" w:rsidRDefault="00D17851" w:rsidP="00D17851">
      <w:pPr>
        <w:pStyle w:val="EndNoteBibliography"/>
        <w:spacing w:after="0"/>
      </w:pPr>
      <w:bookmarkStart w:id="100" w:name="_ENREF_21"/>
      <w:r w:rsidRPr="00CB2B98">
        <w:t>[21] H. Gerhardter, R. Prieler, C. Schluckner, M. Knoll, C. Hochenauer, M. Mühlböck, P. Tomazic, H. Schroettner, Modelling convective heat transfer to non-spherical particles, Powder Technology, 343 (2019) 245-254.</w:t>
      </w:r>
      <w:bookmarkEnd w:id="100"/>
    </w:p>
    <w:p w14:paraId="19BCDC1F" w14:textId="77777777" w:rsidR="00D17851" w:rsidRPr="00CB2B98" w:rsidRDefault="00D17851" w:rsidP="00D17851">
      <w:pPr>
        <w:pStyle w:val="EndNoteBibliography"/>
        <w:spacing w:after="0"/>
      </w:pPr>
      <w:bookmarkStart w:id="101" w:name="_ENREF_22"/>
      <w:r w:rsidRPr="00CB2B98">
        <w:t>[22] R.L. Hamilton, O. Crosser, Thermal conductivity of heterogeneous two-component systems, Industrial &amp; Engineering chemistry fundamentals, 1 (1962) 187-191.</w:t>
      </w:r>
      <w:bookmarkEnd w:id="101"/>
    </w:p>
    <w:p w14:paraId="4481DD50" w14:textId="77777777" w:rsidR="00D17851" w:rsidRPr="00CB2B98" w:rsidRDefault="00D17851" w:rsidP="00D17851">
      <w:pPr>
        <w:pStyle w:val="EndNoteBibliography"/>
        <w:spacing w:after="0"/>
      </w:pPr>
      <w:bookmarkStart w:id="102" w:name="_ENREF_23"/>
      <w:r w:rsidRPr="00CB2B98">
        <w:t>[23] L. Verma, A. Shrotriya, R. Singh, D. Chaudhary, Thermal conduction in two-phase materials with spherical and non-spherical inclusions, Journal of Physics D: Applied Physics, 24 (1991) 1729.</w:t>
      </w:r>
      <w:bookmarkEnd w:id="102"/>
    </w:p>
    <w:p w14:paraId="3015D2B8" w14:textId="77777777" w:rsidR="00D17851" w:rsidRPr="00CB2B98" w:rsidRDefault="00D17851" w:rsidP="00D17851">
      <w:pPr>
        <w:pStyle w:val="EndNoteBibliography"/>
        <w:spacing w:after="0"/>
      </w:pPr>
      <w:bookmarkStart w:id="103" w:name="_ENREF_24"/>
      <w:r w:rsidRPr="00CB2B98">
        <w:lastRenderedPageBreak/>
        <w:t>[24] H. Wadell, Volume, shape, and roundness of rock particles, The Journal of Geology, 40 (1932) 443-451.</w:t>
      </w:r>
      <w:bookmarkEnd w:id="103"/>
    </w:p>
    <w:p w14:paraId="305773EC" w14:textId="77777777" w:rsidR="00D17851" w:rsidRPr="00CB2B98" w:rsidRDefault="00D17851" w:rsidP="00D17851">
      <w:pPr>
        <w:pStyle w:val="EndNoteBibliography"/>
        <w:spacing w:after="0"/>
      </w:pPr>
      <w:bookmarkStart w:id="104" w:name="_ENREF_25"/>
      <w:r w:rsidRPr="00CB2B98">
        <w:t>[25] S. Zhao, N. Zhang, X. Zhou, L. Zhang, Particle shape effects on fabric of granular random packing, Powder technology, 310 (2017) 175-186.</w:t>
      </w:r>
      <w:bookmarkEnd w:id="104"/>
    </w:p>
    <w:p w14:paraId="70A415A6" w14:textId="77777777" w:rsidR="00D17851" w:rsidRPr="00CB2B98" w:rsidRDefault="00D17851" w:rsidP="00D17851">
      <w:pPr>
        <w:pStyle w:val="EndNoteBibliography"/>
        <w:spacing w:after="0"/>
      </w:pPr>
      <w:bookmarkStart w:id="105" w:name="_ENREF_26"/>
      <w:r w:rsidRPr="00CB2B98">
        <w:t>[26] D. Legland, I. Arganda-Carreras, P. Andrey, MorphoLibJ: integrated library and plugins for mathematical morphology with ImageJ, Bioinformatics, 32 (2016) 3532-3534.</w:t>
      </w:r>
      <w:bookmarkEnd w:id="105"/>
    </w:p>
    <w:p w14:paraId="733723DC" w14:textId="77777777" w:rsidR="00D17851" w:rsidRPr="00CB2B98" w:rsidRDefault="00D17851" w:rsidP="00D17851">
      <w:pPr>
        <w:pStyle w:val="EndNoteBibliography"/>
        <w:spacing w:after="0"/>
      </w:pPr>
      <w:bookmarkStart w:id="106" w:name="_ENREF_27"/>
      <w:r w:rsidRPr="00CB2B98">
        <w:t>[27] G. Cho, J. Dodds, J. Santamarina, Particle Shape Effects on Packing Density, Stiffness and Strength of Natural and Crushed Sands-Internal Report, Georgia Institute of Technology, 33pp, (2006).</w:t>
      </w:r>
      <w:bookmarkEnd w:id="106"/>
    </w:p>
    <w:p w14:paraId="405F1628" w14:textId="77777777" w:rsidR="00D17851" w:rsidRPr="00CB2B98" w:rsidRDefault="00D17851" w:rsidP="00D17851">
      <w:pPr>
        <w:pStyle w:val="EndNoteBibliography"/>
        <w:spacing w:after="0"/>
      </w:pPr>
      <w:bookmarkStart w:id="107" w:name="_ENREF_28"/>
      <w:r w:rsidRPr="00CB2B98">
        <w:t>[28] R.D. Hryciw, J. Zheng, K. Shetler, Particle roundness and sphericity from images of assemblies by chart estimates and computer methods, Journal of Geotechnical and Geoenvironmental Engineering, 142 (2016) 04016038.</w:t>
      </w:r>
      <w:bookmarkEnd w:id="107"/>
    </w:p>
    <w:p w14:paraId="087B09D5" w14:textId="77777777" w:rsidR="00D17851" w:rsidRPr="00CB2B98" w:rsidRDefault="00D17851" w:rsidP="00D17851">
      <w:pPr>
        <w:pStyle w:val="EndNoteBibliography"/>
        <w:spacing w:after="0"/>
      </w:pPr>
      <w:bookmarkStart w:id="108" w:name="_ENREF_29"/>
      <w:r w:rsidRPr="00CB2B98">
        <w:t>[29] E.D. Sneed, R.L. Folk, Pebbles in the lower Colorado River, Texas a study in particle morphogenesis, The Journal of Geology, 66 (1958) 114-150.</w:t>
      </w:r>
      <w:bookmarkEnd w:id="108"/>
    </w:p>
    <w:p w14:paraId="51915DA6" w14:textId="77777777" w:rsidR="00D17851" w:rsidRPr="00CB2B98" w:rsidRDefault="00D17851" w:rsidP="00D17851">
      <w:pPr>
        <w:pStyle w:val="EndNoteBibliography"/>
        <w:spacing w:after="0"/>
      </w:pPr>
      <w:bookmarkStart w:id="109" w:name="_ENREF_30"/>
      <w:r w:rsidRPr="00CB2B98">
        <w:t>[30] J.D. Frost, C.-T. Yang, Effect of end platens on microstructure evolution in dilatant specimens, Soils and foundations, 43 (2003) 1-11.</w:t>
      </w:r>
      <w:bookmarkEnd w:id="109"/>
    </w:p>
    <w:p w14:paraId="0E2FC7EF" w14:textId="77777777" w:rsidR="00D17851" w:rsidRPr="00CB2B98" w:rsidRDefault="00D17851" w:rsidP="00D17851">
      <w:pPr>
        <w:pStyle w:val="EndNoteBibliography"/>
        <w:spacing w:after="0"/>
      </w:pPr>
      <w:bookmarkStart w:id="110" w:name="_ENREF_31"/>
      <w:r w:rsidRPr="00CB2B98">
        <w:t>[31] L. Wang, J. Frost, J. Lai, Three-dimensional digital representation of granular material microstructure from X-ray tomography imaging, Journal of Computing in Civil Engineering, 18 (2004) 28-35.</w:t>
      </w:r>
      <w:bookmarkEnd w:id="110"/>
    </w:p>
    <w:p w14:paraId="3505FE49" w14:textId="77777777" w:rsidR="00D17851" w:rsidRPr="00CB2B98" w:rsidRDefault="00D17851" w:rsidP="00D17851">
      <w:pPr>
        <w:pStyle w:val="EndNoteBibliography"/>
        <w:spacing w:after="0"/>
      </w:pPr>
      <w:bookmarkStart w:id="111" w:name="_ENREF_32"/>
      <w:r w:rsidRPr="00CB2B98">
        <w:t>[32] V. Cnudde, B. Masschaele, M. Dierick, J. Vlassenbroeck, L. Van Hoorebeke, P. Jacobs, Recent progress in X-ray CT as a geosciences tool, Applied Geochemistry, 21 (2006) 826-832.</w:t>
      </w:r>
      <w:bookmarkEnd w:id="111"/>
    </w:p>
    <w:p w14:paraId="07B3D09A" w14:textId="77777777" w:rsidR="00D17851" w:rsidRPr="00CB2B98" w:rsidRDefault="00D17851" w:rsidP="00D17851">
      <w:pPr>
        <w:pStyle w:val="EndNoteBibliography"/>
        <w:spacing w:after="0"/>
      </w:pPr>
      <w:bookmarkStart w:id="112" w:name="_ENREF_33"/>
      <w:r w:rsidRPr="00CB2B98">
        <w:t>[33] J. Neumann, J.-W. Simon, S. Reese, Digital sieving of irregular 3D particles—A study using XRCT and statistically similar synthetic data, Powder Technology, 338 (2018) 1001-1015.</w:t>
      </w:r>
      <w:bookmarkEnd w:id="112"/>
    </w:p>
    <w:p w14:paraId="098BB4CD" w14:textId="77777777" w:rsidR="00D17851" w:rsidRPr="00CB2B98" w:rsidRDefault="00D17851" w:rsidP="00D17851">
      <w:pPr>
        <w:pStyle w:val="EndNoteBibliography"/>
        <w:spacing w:after="0"/>
      </w:pPr>
      <w:bookmarkStart w:id="113" w:name="_ENREF_34"/>
      <w:r w:rsidRPr="00CB2B98">
        <w:t>[34] F. Cernuschi, C. Rothleitner, S. Clausen, U. Neuschaefer-Rube, J. Illemann, L. Lorenzoni, C. Guardamagna, H.E. Larsen, Accurate particle speed prediction by improved particle speed measurement and 3-dimensional particle size and shape characterization technique, Powder technology, 318 (2017) 95-109.</w:t>
      </w:r>
      <w:bookmarkEnd w:id="113"/>
    </w:p>
    <w:p w14:paraId="01A90542" w14:textId="77777777" w:rsidR="00D17851" w:rsidRPr="00CB2B98" w:rsidRDefault="00D17851" w:rsidP="00D17851">
      <w:pPr>
        <w:pStyle w:val="EndNoteBibliography"/>
        <w:spacing w:after="0"/>
      </w:pPr>
      <w:bookmarkStart w:id="114" w:name="_ENREF_35"/>
      <w:r w:rsidRPr="00CB2B98">
        <w:t>[35] Y. Lu, S. Xiao, Z. Ge, Z. Zhou, Y. Ling, L. Wang, Experimental study on rock-breaking performance of water jets generated by self-rotatory bit and rock failure mechanism, Powder Technology, 346 (2019) 203-216.</w:t>
      </w:r>
      <w:bookmarkEnd w:id="114"/>
    </w:p>
    <w:p w14:paraId="68C78C40" w14:textId="77777777" w:rsidR="00D17851" w:rsidRPr="00CB2B98" w:rsidRDefault="00D17851" w:rsidP="00D17851">
      <w:pPr>
        <w:pStyle w:val="EndNoteBibliography"/>
        <w:spacing w:after="0"/>
      </w:pPr>
      <w:bookmarkStart w:id="115" w:name="_ENREF_36"/>
      <w:r w:rsidRPr="00CB2B98">
        <w:t>[36] G. Bagheri, C. Bonadonna, On the drag of freely falling non-spherical particles, Powder Technology, 301 (2016) 526-544.</w:t>
      </w:r>
      <w:bookmarkEnd w:id="115"/>
    </w:p>
    <w:p w14:paraId="6F0087D3" w14:textId="77777777" w:rsidR="00D17851" w:rsidRPr="00CB2B98" w:rsidRDefault="00D17851" w:rsidP="00D17851">
      <w:pPr>
        <w:pStyle w:val="EndNoteBibliography"/>
        <w:spacing w:after="0"/>
      </w:pPr>
      <w:bookmarkStart w:id="116" w:name="_ENREF_37"/>
      <w:r w:rsidRPr="00CB2B98">
        <w:t>[37] M. Aboufoul, A. Chiarelli, I. Triguero, A. Garcia, Virtual porous materials to predict the air void topology and hydraulic conductivity of asphalt roads, Powder Technology, 352 (2019) 294-304.</w:t>
      </w:r>
      <w:bookmarkEnd w:id="116"/>
    </w:p>
    <w:p w14:paraId="5BBB8173" w14:textId="77777777" w:rsidR="00D17851" w:rsidRPr="00CB2B98" w:rsidRDefault="00D17851" w:rsidP="00D17851">
      <w:pPr>
        <w:pStyle w:val="EndNoteBibliography"/>
        <w:spacing w:after="0"/>
      </w:pPr>
      <w:bookmarkStart w:id="117" w:name="_ENREF_38"/>
      <w:r w:rsidRPr="00CB2B98">
        <w:t>[38] J. Fonseca, C. O’Sullivan, M.R. Coop, P. Lee, Non-invasive characterization of particle morphology of natural sands, Soils and Foundations, 52 (2012) 712-722.</w:t>
      </w:r>
      <w:bookmarkEnd w:id="117"/>
    </w:p>
    <w:p w14:paraId="741B82D5" w14:textId="77777777" w:rsidR="00D17851" w:rsidRPr="00CB2B98" w:rsidRDefault="00D17851" w:rsidP="00D17851">
      <w:pPr>
        <w:pStyle w:val="EndNoteBibliography"/>
        <w:spacing w:after="0"/>
      </w:pPr>
      <w:bookmarkStart w:id="118" w:name="_ENREF_39"/>
      <w:r w:rsidRPr="00CB2B98">
        <w:t>[39] T.S. Yun, J.C. Santamarina, Fundamental study of thermal conduction in dry soils, Granular matter, 10 (2008) 197.</w:t>
      </w:r>
      <w:bookmarkEnd w:id="118"/>
    </w:p>
    <w:p w14:paraId="18715EEA" w14:textId="77777777" w:rsidR="00D17851" w:rsidRPr="00CB2B98" w:rsidRDefault="00D17851" w:rsidP="00D17851">
      <w:pPr>
        <w:pStyle w:val="EndNoteBibliography"/>
        <w:spacing w:after="0"/>
      </w:pPr>
      <w:bookmarkStart w:id="119" w:name="_ENREF_40"/>
      <w:r w:rsidRPr="00CB2B98">
        <w:t>[40] B. Zhao, J. Wang, M. Coop, G. Viggiani, M. Jiang, An investigation of single sand particle fracture using X-ray micro-tomography, Géotechnique, 65 (2015) 625-641.</w:t>
      </w:r>
      <w:bookmarkEnd w:id="119"/>
    </w:p>
    <w:p w14:paraId="2B4D9BBB" w14:textId="77777777" w:rsidR="00D17851" w:rsidRPr="00CB2B98" w:rsidRDefault="00D17851" w:rsidP="00D17851">
      <w:pPr>
        <w:pStyle w:val="EndNoteBibliography"/>
        <w:spacing w:after="0"/>
      </w:pPr>
      <w:bookmarkStart w:id="120" w:name="_ENREF_41"/>
      <w:r w:rsidRPr="00CB2B98">
        <w:t>[41] B. Zhou, J. Wang, H. Wang, Three-dimensional sphericity, roundness and fractal dimension of sand particles, Géotechnique, 68 (2017) 18-30.</w:t>
      </w:r>
      <w:bookmarkEnd w:id="120"/>
    </w:p>
    <w:p w14:paraId="620D04B2" w14:textId="77777777" w:rsidR="00D17851" w:rsidRPr="00CB2B98" w:rsidRDefault="00D17851" w:rsidP="00D17851">
      <w:pPr>
        <w:pStyle w:val="EndNoteBibliography"/>
        <w:spacing w:after="0"/>
      </w:pPr>
      <w:bookmarkStart w:id="121" w:name="_ENREF_42"/>
      <w:r w:rsidRPr="00CB2B98">
        <w:t>[42] G. Kerckhofs, G. Pyka, M. Moesen, J. Schrooten, M. Wevers, High-resolution micro-CT as a tool for 3D surface roughness measurement of 3D additive manufactured porous structures,  iCT Conf, 2012, pp. 77-83.</w:t>
      </w:r>
      <w:bookmarkEnd w:id="121"/>
    </w:p>
    <w:p w14:paraId="6CA9B7E4" w14:textId="77777777" w:rsidR="00D17851" w:rsidRPr="00CB2B98" w:rsidRDefault="00D17851" w:rsidP="00D17851">
      <w:pPr>
        <w:pStyle w:val="EndNoteBibliography"/>
        <w:spacing w:after="0"/>
      </w:pPr>
      <w:bookmarkStart w:id="122" w:name="_ENREF_43"/>
      <w:r w:rsidRPr="00CB2B98">
        <w:t>[43] J. Schindelin, I. Arganda-Carreras, E. Frise, V. Kaynig, M. Longair, T. Pietzsch, S. Preibisch, C. Rueden, S. Saalfeld, B. Schmid, Fiji: an open-source platform for biological-image analysis, Nature methods, 9 (2012) 676.</w:t>
      </w:r>
      <w:bookmarkEnd w:id="122"/>
    </w:p>
    <w:p w14:paraId="72971775" w14:textId="77777777" w:rsidR="00D17851" w:rsidRPr="00CB2B98" w:rsidRDefault="00D17851" w:rsidP="00D17851">
      <w:pPr>
        <w:pStyle w:val="EndNoteBibliography"/>
        <w:spacing w:after="0"/>
      </w:pPr>
      <w:bookmarkStart w:id="123" w:name="_ENREF_44"/>
      <w:r w:rsidRPr="00CB2B98">
        <w:t>[44] M.d. Carmo, Differential geometry of curves and surfaces. 1976, Prentice-Hall, Englewood Cliffs, New Jersey). Rehsteiner, F. and Rewker, HJ Collision free ﬁve axis milling of twisted ruled surface. Ann. CIRP, 42 (1993) 457-461.</w:t>
      </w:r>
      <w:bookmarkEnd w:id="123"/>
    </w:p>
    <w:p w14:paraId="270656CD" w14:textId="77777777" w:rsidR="00D17851" w:rsidRPr="00CB2B98" w:rsidRDefault="00D17851" w:rsidP="00D17851">
      <w:pPr>
        <w:pStyle w:val="EndNoteBibliography"/>
        <w:spacing w:after="0"/>
      </w:pPr>
      <w:bookmarkStart w:id="124" w:name="_ENREF_45"/>
      <w:r w:rsidRPr="00CB2B98">
        <w:t>[45] P. Cignoni, M. Callieri, M. Corsini, M. Dellepiane, F. Ganovelli, G. Ranzuglia, Meshlab: an open-source mesh processing tool,  Eurographics Italian chapter conference, 2008, pp. 129-136.</w:t>
      </w:r>
      <w:bookmarkEnd w:id="124"/>
    </w:p>
    <w:p w14:paraId="61862A91" w14:textId="77777777" w:rsidR="00D17851" w:rsidRPr="00CB2B98" w:rsidRDefault="00D17851" w:rsidP="00D17851">
      <w:pPr>
        <w:pStyle w:val="EndNoteBibliography"/>
        <w:spacing w:after="0"/>
      </w:pPr>
      <w:bookmarkStart w:id="125" w:name="_ENREF_46"/>
      <w:r w:rsidRPr="00CB2B98">
        <w:t>[46] ASTM, C778-17 standard specification for standard sand, ASTM International, West Conshohocken, PA, (2017).</w:t>
      </w:r>
      <w:bookmarkEnd w:id="125"/>
    </w:p>
    <w:p w14:paraId="424477DE" w14:textId="77777777" w:rsidR="00D17851" w:rsidRPr="00CB2B98" w:rsidRDefault="00D17851" w:rsidP="00D17851">
      <w:pPr>
        <w:pStyle w:val="EndNoteBibliography"/>
        <w:spacing w:after="0"/>
      </w:pPr>
      <w:bookmarkStart w:id="126" w:name="_ENREF_47"/>
      <w:r w:rsidRPr="00CB2B98">
        <w:t>[47] N. Zhang, X. Yu, A. Pradhan, A.J. Puppala, Thermal conductivity of quartz sands by thermo-time domain reflectometry probe and model prediction, Journal of Materials in Civil Engineering, 27 (2015) 04015059.</w:t>
      </w:r>
      <w:bookmarkEnd w:id="126"/>
    </w:p>
    <w:p w14:paraId="3152722D" w14:textId="77777777" w:rsidR="00D17851" w:rsidRPr="00CB2B98" w:rsidRDefault="00D17851" w:rsidP="00D17851">
      <w:pPr>
        <w:pStyle w:val="EndNoteBibliography"/>
        <w:spacing w:after="0"/>
      </w:pPr>
      <w:bookmarkStart w:id="127" w:name="_ENREF_48"/>
      <w:r w:rsidRPr="00CB2B98">
        <w:t>[48] K.K. Neuendorf, J.P. Mehl Jr, J.A. Jackson, Glossary of Geology: American Geological Institute, Alexandria, Virginia, (2005).</w:t>
      </w:r>
      <w:bookmarkEnd w:id="127"/>
    </w:p>
    <w:p w14:paraId="576D2322" w14:textId="77777777" w:rsidR="00D17851" w:rsidRPr="00CB2B98" w:rsidRDefault="00D17851" w:rsidP="00D17851">
      <w:pPr>
        <w:pStyle w:val="EndNoteBibliography"/>
        <w:spacing w:after="0"/>
      </w:pPr>
      <w:bookmarkStart w:id="128" w:name="_ENREF_49"/>
      <w:r w:rsidRPr="00CB2B98">
        <w:lastRenderedPageBreak/>
        <w:t>[49] A. VandenBerg, The Tasman Fold Belt system in Victoria: geology and mineralisation of Proterozoic to Carboniferous rocks, Geological Survey of Victoria2000.</w:t>
      </w:r>
      <w:bookmarkEnd w:id="128"/>
    </w:p>
    <w:p w14:paraId="725F6830" w14:textId="77777777" w:rsidR="00D17851" w:rsidRPr="00CB2B98" w:rsidRDefault="00D17851" w:rsidP="00D17851">
      <w:pPr>
        <w:pStyle w:val="EndNoteBibliography"/>
        <w:spacing w:after="0"/>
      </w:pPr>
      <w:bookmarkStart w:id="129" w:name="_ENREF_50"/>
      <w:r w:rsidRPr="00CB2B98">
        <w:t>[50] M. Wiebicke, E. Andò, I. Herle, G. Viggiani, On the metrology of interparticle contacts in sand from x-ray tomography images, Measurement Science and Technology, 28 (2017) 124007.</w:t>
      </w:r>
      <w:bookmarkEnd w:id="129"/>
    </w:p>
    <w:p w14:paraId="72C60BCB" w14:textId="77777777" w:rsidR="00D17851" w:rsidRPr="00CB2B98" w:rsidRDefault="00D17851" w:rsidP="00D17851">
      <w:pPr>
        <w:pStyle w:val="EndNoteBibliography"/>
        <w:spacing w:after="0"/>
      </w:pPr>
      <w:bookmarkStart w:id="130" w:name="_ENREF_51"/>
      <w:r w:rsidRPr="00CB2B98">
        <w:t>[51] P. Iass</w:t>
      </w:r>
      <w:r w:rsidRPr="00CB2B98">
        <w:rPr>
          <w:rFonts w:hint="eastAsia"/>
        </w:rPr>
        <w:t>onov, T. Gebrenegus, M. Tuller, Segmentation of X</w:t>
      </w:r>
      <w:r w:rsidRPr="00CB2B98">
        <w:rPr>
          <w:rFonts w:hint="eastAsia"/>
        </w:rPr>
        <w:t>‐</w:t>
      </w:r>
      <w:r w:rsidRPr="00CB2B98">
        <w:rPr>
          <w:rFonts w:hint="eastAsia"/>
        </w:rPr>
        <w:t>ray computed tomography images of porous materials: A crucial step for characterization and quantitative analysis of pore structures, Water Resources Research, 45 (2009).</w:t>
      </w:r>
      <w:bookmarkEnd w:id="130"/>
    </w:p>
    <w:p w14:paraId="1A94D5E8" w14:textId="77777777" w:rsidR="00D17851" w:rsidRPr="00CB2B98" w:rsidRDefault="00D17851" w:rsidP="00D17851">
      <w:pPr>
        <w:pStyle w:val="EndNoteBibliography"/>
        <w:spacing w:after="0"/>
      </w:pPr>
      <w:bookmarkStart w:id="131" w:name="_ENREF_52"/>
      <w:r w:rsidRPr="00CB2B98">
        <w:t>[52] N. Otsu, A threshold selection method from gray-level histograms, IEEE transactions on systems, man, and cybernetics, 9 (1979) 62-66.</w:t>
      </w:r>
      <w:bookmarkEnd w:id="131"/>
    </w:p>
    <w:p w14:paraId="15C774D4" w14:textId="77777777" w:rsidR="00D17851" w:rsidRPr="00CB2B98" w:rsidRDefault="00D17851" w:rsidP="00D17851">
      <w:pPr>
        <w:pStyle w:val="EndNoteBibliography"/>
        <w:spacing w:after="0"/>
      </w:pPr>
      <w:bookmarkStart w:id="132" w:name="_ENREF_53"/>
      <w:r w:rsidRPr="00CB2B98">
        <w:rPr>
          <w:rFonts w:hint="eastAsia"/>
        </w:rPr>
        <w:t>[53] S. Schl</w:t>
      </w:r>
      <w:r w:rsidRPr="00CB2B98">
        <w:rPr>
          <w:rFonts w:hint="eastAsia"/>
        </w:rPr>
        <w:t>ü</w:t>
      </w:r>
      <w:r w:rsidRPr="00CB2B98">
        <w:rPr>
          <w:rFonts w:hint="eastAsia"/>
        </w:rPr>
        <w:t>ter, A. Sheppard, K. Brown, D. Wildenschild, Image processing of multiphase images obtained via X</w:t>
      </w:r>
      <w:r w:rsidRPr="00CB2B98">
        <w:rPr>
          <w:rFonts w:hint="eastAsia"/>
        </w:rPr>
        <w:t>‐</w:t>
      </w:r>
      <w:r w:rsidRPr="00CB2B98">
        <w:rPr>
          <w:rFonts w:hint="eastAsia"/>
        </w:rPr>
        <w:t>ray microtomography: a review, Water Re</w:t>
      </w:r>
      <w:r w:rsidRPr="00CB2B98">
        <w:t>sources Research, 50 (2014) 3615-3639.</w:t>
      </w:r>
      <w:bookmarkEnd w:id="132"/>
    </w:p>
    <w:p w14:paraId="7C46A912" w14:textId="77777777" w:rsidR="00D17851" w:rsidRPr="00CB2B98" w:rsidRDefault="00D17851" w:rsidP="00D17851">
      <w:pPr>
        <w:pStyle w:val="EndNoteBibliography"/>
        <w:spacing w:after="0"/>
      </w:pPr>
      <w:bookmarkStart w:id="133" w:name="_ENREF_54"/>
      <w:r w:rsidRPr="00CB2B98">
        <w:t>[54] Z. Karatza, E. Andò, S. Papanicolopulos, J. Ooi, G. Viggiani, Evolution of deformation and breakage in sand studied using X-ray tomography, Géotechnique, 1 (2018) 1-11.</w:t>
      </w:r>
      <w:bookmarkEnd w:id="133"/>
    </w:p>
    <w:p w14:paraId="486B0E24" w14:textId="77777777" w:rsidR="00D17851" w:rsidRPr="00CB2B98" w:rsidRDefault="00D17851" w:rsidP="00D17851">
      <w:pPr>
        <w:pStyle w:val="EndNoteBibliography"/>
        <w:spacing w:after="0"/>
      </w:pPr>
      <w:bookmarkStart w:id="134" w:name="_ENREF_55"/>
      <w:r w:rsidRPr="00CB2B98">
        <w:t>[55] H. Taylor, C. O’Sullivan, W. Sim, A new method to identify void constrictions in micro-CT images of sand, Computers and Geotechnics, 69 (2015) 279-290.</w:t>
      </w:r>
      <w:bookmarkEnd w:id="134"/>
    </w:p>
    <w:p w14:paraId="51EE702D" w14:textId="77777777" w:rsidR="00D17851" w:rsidRPr="00CB2B98" w:rsidRDefault="00D17851" w:rsidP="00D17851">
      <w:pPr>
        <w:pStyle w:val="EndNoteBibliography"/>
        <w:spacing w:after="0"/>
      </w:pPr>
      <w:bookmarkStart w:id="135" w:name="_ENREF_56"/>
      <w:r w:rsidRPr="00CB2B98">
        <w:t>[56] G. Taubin, Curve and surface smoothing without shrinkage,  Computer Vision, 1995. Proceedings., Fifth International Conference on, IEEE, 1995, pp. 852-857.</w:t>
      </w:r>
      <w:bookmarkEnd w:id="135"/>
    </w:p>
    <w:p w14:paraId="47E74B24" w14:textId="77777777" w:rsidR="00D17851" w:rsidRPr="00CB2B98" w:rsidRDefault="00D17851" w:rsidP="00D17851">
      <w:pPr>
        <w:pStyle w:val="EndNoteBibliography"/>
        <w:spacing w:after="0"/>
      </w:pPr>
      <w:bookmarkStart w:id="136" w:name="_ENREF_57"/>
      <w:r w:rsidRPr="00CB2B98">
        <w:t>[57] A.G. Belyaev, Y. Ohtake, K. Abe, Detection of ridges and ravines on range images and triangular meshes,  Vision Geometry IX, International Society for Optics and Photonics, 2000, pp. 146-155.</w:t>
      </w:r>
      <w:bookmarkEnd w:id="136"/>
    </w:p>
    <w:p w14:paraId="288616C7" w14:textId="77777777" w:rsidR="00D17851" w:rsidRPr="00CB2B98" w:rsidRDefault="00D17851" w:rsidP="00D17851">
      <w:pPr>
        <w:pStyle w:val="EndNoteBibliography"/>
        <w:spacing w:after="0"/>
      </w:pPr>
      <w:bookmarkStart w:id="137" w:name="_ENREF_58"/>
      <w:r w:rsidRPr="00CB2B98">
        <w:t>[58] Y. Ohtake, A. Belyaev, I. Bogaevski, Mesh regularization and adaptive smoothing, Computer-Aided Design, 33 (2001) 789-800.</w:t>
      </w:r>
      <w:bookmarkEnd w:id="137"/>
    </w:p>
    <w:p w14:paraId="67530176" w14:textId="77777777" w:rsidR="00D17851" w:rsidRPr="00CB2B98" w:rsidRDefault="00D17851" w:rsidP="00D17851">
      <w:pPr>
        <w:pStyle w:val="EndNoteBibliography"/>
        <w:spacing w:after="0"/>
      </w:pPr>
      <w:bookmarkStart w:id="138" w:name="_ENREF_59"/>
      <w:r w:rsidRPr="00CB2B98">
        <w:t>[59] Y. Belyaev, H. Seidel, Mesh smoothing by adaptive and anisotropic Gaussian filter applied to mesh normals,  Vision, modeling, and visualization, 2002, pp. 203-210.</w:t>
      </w:r>
      <w:bookmarkEnd w:id="138"/>
    </w:p>
    <w:p w14:paraId="28321612" w14:textId="77777777" w:rsidR="00D17851" w:rsidRPr="00CB2B98" w:rsidRDefault="00D17851" w:rsidP="00D17851">
      <w:pPr>
        <w:pStyle w:val="EndNoteBibliography"/>
        <w:spacing w:after="0"/>
      </w:pPr>
      <w:bookmarkStart w:id="139" w:name="_ENREF_60"/>
      <w:r w:rsidRPr="00CB2B98">
        <w:t>[60] V. Tarnawski, T. Momose, W. Leong, Assessing the impact of quartz content on the prediction of soil thermal conductivity, Geotechnique, 59 (2009) 331-338.</w:t>
      </w:r>
      <w:bookmarkEnd w:id="139"/>
    </w:p>
    <w:p w14:paraId="10BDA3ED" w14:textId="77777777" w:rsidR="00D17851" w:rsidRPr="00CB2B98" w:rsidRDefault="00D17851" w:rsidP="00D17851">
      <w:pPr>
        <w:pStyle w:val="EndNoteBibliography"/>
        <w:spacing w:after="0"/>
      </w:pPr>
      <w:bookmarkStart w:id="140" w:name="_ENREF_61"/>
      <w:r w:rsidRPr="00CB2B98">
        <w:t>[61] G.A. Narsilio, J. Kress, T.S. Yun, Characterisation of conduction phenomena in soils at the particle-scale: Finite element analyses in conjunction with synthetic 3D imaging, Computers and Geotechnics, 37 (2010) 828-836.</w:t>
      </w:r>
      <w:bookmarkEnd w:id="140"/>
    </w:p>
    <w:p w14:paraId="0E93D3CA" w14:textId="77777777" w:rsidR="00D17851" w:rsidRPr="00CB2B98" w:rsidRDefault="00D17851" w:rsidP="00D17851">
      <w:pPr>
        <w:pStyle w:val="EndNoteBibliography"/>
        <w:spacing w:after="0"/>
      </w:pPr>
      <w:bookmarkStart w:id="141" w:name="_ENREF_62"/>
      <w:r w:rsidRPr="00CB2B98">
        <w:t>[62] G.A. Narsilio, O. Buzzi, S. Fityus, T.S. Yun, D.W. Smith, Upscaling of Navier–Stokes equations in porous media: Theoretical, numerical and experimental approach, Computers and Geotechnics, 36 (2009) 1200-1206.</w:t>
      </w:r>
      <w:bookmarkEnd w:id="141"/>
    </w:p>
    <w:p w14:paraId="5B469A0B" w14:textId="52B143EA" w:rsidR="00D17851" w:rsidRPr="00CB2B98" w:rsidRDefault="00D17851" w:rsidP="00D17851">
      <w:pPr>
        <w:pStyle w:val="EndNoteBibliography"/>
        <w:spacing w:after="0"/>
      </w:pPr>
      <w:bookmarkStart w:id="142" w:name="_ENREF_63"/>
      <w:r w:rsidRPr="00CB2B98">
        <w:t xml:space="preserve">[63] C. AB, COMSOL multiphysics v5.0, </w:t>
      </w:r>
      <w:hyperlink r:id="rId24" w:history="1">
        <w:r w:rsidRPr="00CB2B98">
          <w:rPr>
            <w:rStyle w:val="Hyperlink"/>
            <w:u w:val="none"/>
          </w:rPr>
          <w:t>http://www.comsol.com</w:t>
        </w:r>
      </w:hyperlink>
      <w:r w:rsidRPr="00CB2B98">
        <w:t>, (2015).</w:t>
      </w:r>
      <w:bookmarkEnd w:id="142"/>
    </w:p>
    <w:p w14:paraId="0880D6EF" w14:textId="7AE0CEEA" w:rsidR="00D17851" w:rsidRPr="00CB2B98" w:rsidRDefault="00D17851" w:rsidP="00D17851">
      <w:pPr>
        <w:pStyle w:val="EndNoteBibliography"/>
        <w:spacing w:after="0"/>
      </w:pPr>
      <w:bookmarkStart w:id="143" w:name="_ENREF_64"/>
      <w:r w:rsidRPr="00CB2B98">
        <w:t xml:space="preserve">[64] S. Ltd., Simpleware ScanIP, </w:t>
      </w:r>
      <w:hyperlink r:id="rId25" w:history="1">
        <w:r w:rsidRPr="00CB2B98">
          <w:rPr>
            <w:rStyle w:val="Hyperlink"/>
            <w:u w:val="none"/>
          </w:rPr>
          <w:t>http://www.simpleware.com/software/scanip</w:t>
        </w:r>
      </w:hyperlink>
      <w:r w:rsidRPr="00CB2B98">
        <w:t>, Date of access, 15 (2015) 12.</w:t>
      </w:r>
      <w:bookmarkEnd w:id="143"/>
    </w:p>
    <w:p w14:paraId="275354AB" w14:textId="77777777" w:rsidR="00D17851" w:rsidRPr="00CB2B98" w:rsidRDefault="00D17851" w:rsidP="00D17851">
      <w:pPr>
        <w:pStyle w:val="EndNoteBibliography"/>
        <w:spacing w:after="0"/>
      </w:pPr>
      <w:bookmarkStart w:id="144" w:name="_ENREF_65"/>
      <w:r w:rsidRPr="00CB2B98">
        <w:t>[65] T.S. Yun, T.M. Evans, Three-dimensional random network model for thermal conductivity in particulate materials, Computers and Geotechnics, 37 (2010) 991-998.</w:t>
      </w:r>
      <w:bookmarkEnd w:id="144"/>
    </w:p>
    <w:p w14:paraId="4AEFF1A8" w14:textId="77777777" w:rsidR="00D17851" w:rsidRPr="00CB2B98" w:rsidRDefault="00D17851" w:rsidP="00D17851">
      <w:pPr>
        <w:pStyle w:val="EndNoteBibliography"/>
        <w:spacing w:after="0"/>
      </w:pPr>
      <w:bookmarkStart w:id="145" w:name="_ENREF_66"/>
      <w:r w:rsidRPr="00CB2B98">
        <w:t>[66] J. Sundberg, P.-E. Back, L.O. Ericsson, J. Wrafter, Estimation of thermal conductivity and its spatial variability in igneous rocks from in situ density logging, International Journal of Rock Mechanics and Mining Sciences, 46 (2009) 1023-1028.</w:t>
      </w:r>
      <w:bookmarkEnd w:id="145"/>
    </w:p>
    <w:p w14:paraId="4172A01D" w14:textId="77777777" w:rsidR="00D17851" w:rsidRPr="00CB2B98" w:rsidRDefault="00D17851" w:rsidP="00D17851">
      <w:pPr>
        <w:pStyle w:val="EndNoteBibliography"/>
        <w:spacing w:after="0"/>
      </w:pPr>
      <w:bookmarkStart w:id="146" w:name="_ENREF_67"/>
      <w:r w:rsidRPr="00CB2B98">
        <w:t>[67] H.D. Young, R.A. Freedman, T. Sandin, A.L. Ford, University physics, Addison-Wesley Reading, MA1996.</w:t>
      </w:r>
      <w:bookmarkEnd w:id="146"/>
    </w:p>
    <w:p w14:paraId="61561980" w14:textId="77777777" w:rsidR="00D17851" w:rsidRPr="00CB2B98" w:rsidRDefault="00D17851" w:rsidP="00D17851">
      <w:pPr>
        <w:pStyle w:val="EndNoteBibliography"/>
        <w:spacing w:after="0"/>
      </w:pPr>
      <w:bookmarkStart w:id="147" w:name="_ENREF_68"/>
      <w:r w:rsidRPr="00CB2B98">
        <w:t>[68] ASTM D5334-14, Standard Test Method for Determination of Thermal Conductivity of Soil and Soft Rock by Thermal Needle Probe Procedure, ASTM International, West Conshohocken, PA, 2014.</w:t>
      </w:r>
      <w:bookmarkEnd w:id="147"/>
    </w:p>
    <w:p w14:paraId="27C1FE77" w14:textId="77777777" w:rsidR="00D17851" w:rsidRPr="00CB2B98" w:rsidRDefault="00D17851" w:rsidP="00D17851">
      <w:pPr>
        <w:pStyle w:val="EndNoteBibliography"/>
        <w:spacing w:after="0"/>
      </w:pPr>
      <w:bookmarkStart w:id="148" w:name="_ENREF_69"/>
      <w:r w:rsidRPr="00CB2B98">
        <w:t>[69] T. Brandon, J. Mitchell, Factors influencing thermal resistivity of sands, Journal of Geotechnical Engineering, 115 (1990) 1683-1698.</w:t>
      </w:r>
      <w:bookmarkEnd w:id="148"/>
    </w:p>
    <w:p w14:paraId="733F59A4" w14:textId="77777777" w:rsidR="00D17851" w:rsidRPr="00CB2B98" w:rsidRDefault="00D17851" w:rsidP="00D17851">
      <w:pPr>
        <w:pStyle w:val="EndNoteBibliography"/>
      </w:pPr>
      <w:bookmarkStart w:id="149" w:name="_ENREF_70"/>
      <w:r w:rsidRPr="00CB2B98">
        <w:t>[70] W.C. Krumbein, L.L. Sloss, Stratigraphy and sedimentation, 1963.</w:t>
      </w:r>
      <w:bookmarkEnd w:id="149"/>
    </w:p>
    <w:p w14:paraId="10D90796" w14:textId="35A5526F" w:rsidR="00A57056" w:rsidRPr="00CB2B98" w:rsidRDefault="005A2966" w:rsidP="00051CB1">
      <w:pPr>
        <w:pStyle w:val="BodyText"/>
        <w:ind w:firstLine="0"/>
      </w:pPr>
      <w:r w:rsidRPr="00CB2B98">
        <w:fldChar w:fldCharType="end"/>
      </w:r>
    </w:p>
    <w:sectPr w:rsidR="00A57056" w:rsidRPr="00CB2B98" w:rsidSect="00592895">
      <w:footerReference w:type="default" r:id="rId26"/>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8E2D3" w14:textId="77777777" w:rsidR="00DE2404" w:rsidRDefault="00DE2404" w:rsidP="00DF7B4A">
      <w:pPr>
        <w:spacing w:after="0" w:line="240" w:lineRule="auto"/>
      </w:pPr>
      <w:r>
        <w:separator/>
      </w:r>
    </w:p>
    <w:p w14:paraId="497289CD" w14:textId="77777777" w:rsidR="00DE2404" w:rsidRDefault="00DE2404"/>
  </w:endnote>
  <w:endnote w:type="continuationSeparator" w:id="0">
    <w:p w14:paraId="610A9C7C" w14:textId="77777777" w:rsidR="00DE2404" w:rsidRDefault="00DE2404" w:rsidP="00DF7B4A">
      <w:pPr>
        <w:spacing w:after="0" w:line="240" w:lineRule="auto"/>
      </w:pPr>
      <w:r>
        <w:continuationSeparator/>
      </w:r>
    </w:p>
    <w:p w14:paraId="6F22308A" w14:textId="77777777" w:rsidR="00DE2404" w:rsidRDefault="00DE2404"/>
  </w:endnote>
  <w:endnote w:type="continuationNotice" w:id="1">
    <w:p w14:paraId="414FCA95" w14:textId="77777777" w:rsidR="00DE2404" w:rsidRDefault="00DE24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84059511"/>
      <w:docPartObj>
        <w:docPartGallery w:val="Page Numbers (Bottom of Page)"/>
        <w:docPartUnique/>
      </w:docPartObj>
    </w:sdtPr>
    <w:sdtEndPr/>
    <w:sdtContent>
      <w:sdt>
        <w:sdtPr>
          <w:rPr>
            <w:rFonts w:ascii="Times New Roman" w:hAnsi="Times New Roman" w:cs="Times New Roman"/>
          </w:rPr>
          <w:id w:val="1728636285"/>
          <w:docPartObj>
            <w:docPartGallery w:val="Page Numbers (Top of Page)"/>
            <w:docPartUnique/>
          </w:docPartObj>
        </w:sdtPr>
        <w:sdtEndPr/>
        <w:sdtContent>
          <w:p w14:paraId="331E744B" w14:textId="2F7A1BAB" w:rsidR="00B44985" w:rsidRPr="001B6907" w:rsidRDefault="00B44985">
            <w:pPr>
              <w:pStyle w:val="Footer"/>
              <w:jc w:val="center"/>
              <w:rPr>
                <w:rFonts w:ascii="Times New Roman" w:hAnsi="Times New Roman" w:cs="Times New Roman"/>
              </w:rPr>
            </w:pPr>
            <w:r w:rsidRPr="001B6907">
              <w:rPr>
                <w:rFonts w:ascii="Times New Roman" w:hAnsi="Times New Roman" w:cs="Times New Roman"/>
              </w:rPr>
              <w:t xml:space="preserve">Page </w:t>
            </w:r>
            <w:r w:rsidRPr="001B6907">
              <w:rPr>
                <w:rFonts w:ascii="Times New Roman" w:hAnsi="Times New Roman" w:cs="Times New Roman"/>
                <w:b/>
                <w:bCs/>
                <w:sz w:val="24"/>
                <w:szCs w:val="24"/>
              </w:rPr>
              <w:fldChar w:fldCharType="begin"/>
            </w:r>
            <w:r w:rsidRPr="001B6907">
              <w:rPr>
                <w:rFonts w:ascii="Times New Roman" w:hAnsi="Times New Roman" w:cs="Times New Roman"/>
                <w:b/>
                <w:bCs/>
              </w:rPr>
              <w:instrText xml:space="preserve"> PAGE </w:instrText>
            </w:r>
            <w:r w:rsidRPr="001B6907">
              <w:rPr>
                <w:rFonts w:ascii="Times New Roman" w:hAnsi="Times New Roman" w:cs="Times New Roman"/>
                <w:b/>
                <w:bCs/>
                <w:sz w:val="24"/>
                <w:szCs w:val="24"/>
              </w:rPr>
              <w:fldChar w:fldCharType="separate"/>
            </w:r>
            <w:r>
              <w:rPr>
                <w:rFonts w:ascii="Times New Roman" w:hAnsi="Times New Roman" w:cs="Times New Roman"/>
                <w:b/>
                <w:bCs/>
                <w:noProof/>
              </w:rPr>
              <w:t>20</w:t>
            </w:r>
            <w:r w:rsidRPr="001B6907">
              <w:rPr>
                <w:rFonts w:ascii="Times New Roman" w:hAnsi="Times New Roman" w:cs="Times New Roman"/>
                <w:b/>
                <w:bCs/>
                <w:sz w:val="24"/>
                <w:szCs w:val="24"/>
              </w:rPr>
              <w:fldChar w:fldCharType="end"/>
            </w:r>
            <w:r w:rsidRPr="001B6907">
              <w:rPr>
                <w:rFonts w:ascii="Times New Roman" w:hAnsi="Times New Roman" w:cs="Times New Roman"/>
              </w:rPr>
              <w:t xml:space="preserve"> of </w:t>
            </w:r>
            <w:r w:rsidRPr="001B6907">
              <w:rPr>
                <w:rFonts w:ascii="Times New Roman" w:hAnsi="Times New Roman" w:cs="Times New Roman"/>
                <w:b/>
                <w:bCs/>
                <w:sz w:val="24"/>
                <w:szCs w:val="24"/>
              </w:rPr>
              <w:fldChar w:fldCharType="begin"/>
            </w:r>
            <w:r w:rsidRPr="001B6907">
              <w:rPr>
                <w:rFonts w:ascii="Times New Roman" w:hAnsi="Times New Roman" w:cs="Times New Roman"/>
                <w:b/>
                <w:bCs/>
              </w:rPr>
              <w:instrText xml:space="preserve"> NUMPAGES  </w:instrText>
            </w:r>
            <w:r w:rsidRPr="001B6907">
              <w:rPr>
                <w:rFonts w:ascii="Times New Roman" w:hAnsi="Times New Roman" w:cs="Times New Roman"/>
                <w:b/>
                <w:bCs/>
                <w:sz w:val="24"/>
                <w:szCs w:val="24"/>
              </w:rPr>
              <w:fldChar w:fldCharType="separate"/>
            </w:r>
            <w:r>
              <w:rPr>
                <w:rFonts w:ascii="Times New Roman" w:hAnsi="Times New Roman" w:cs="Times New Roman"/>
                <w:b/>
                <w:bCs/>
                <w:noProof/>
              </w:rPr>
              <w:t>21</w:t>
            </w:r>
            <w:r w:rsidRPr="001B6907">
              <w:rPr>
                <w:rFonts w:ascii="Times New Roman" w:hAnsi="Times New Roman" w:cs="Times New Roman"/>
                <w:b/>
                <w:bCs/>
                <w:sz w:val="24"/>
                <w:szCs w:val="24"/>
              </w:rPr>
              <w:fldChar w:fldCharType="end"/>
            </w:r>
          </w:p>
        </w:sdtContent>
      </w:sdt>
    </w:sdtContent>
  </w:sdt>
  <w:p w14:paraId="461F33DC" w14:textId="77777777" w:rsidR="00B44985" w:rsidRPr="001B6907" w:rsidRDefault="00B44985">
    <w:pP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0C9C9" w14:textId="77777777" w:rsidR="00DE2404" w:rsidRDefault="00DE2404" w:rsidP="00DF7B4A">
      <w:pPr>
        <w:spacing w:after="0" w:line="240" w:lineRule="auto"/>
      </w:pPr>
      <w:r>
        <w:separator/>
      </w:r>
    </w:p>
    <w:p w14:paraId="1E2A25A6" w14:textId="77777777" w:rsidR="00DE2404" w:rsidRDefault="00DE2404"/>
  </w:footnote>
  <w:footnote w:type="continuationSeparator" w:id="0">
    <w:p w14:paraId="7469EE8C" w14:textId="77777777" w:rsidR="00DE2404" w:rsidRDefault="00DE2404" w:rsidP="00DF7B4A">
      <w:pPr>
        <w:spacing w:after="0" w:line="240" w:lineRule="auto"/>
      </w:pPr>
      <w:r>
        <w:continuationSeparator/>
      </w:r>
    </w:p>
    <w:p w14:paraId="1EF16C91" w14:textId="77777777" w:rsidR="00DE2404" w:rsidRDefault="00DE2404"/>
  </w:footnote>
  <w:footnote w:type="continuationNotice" w:id="1">
    <w:p w14:paraId="345130DE" w14:textId="77777777" w:rsidR="00DE2404" w:rsidRDefault="00DE2404">
      <w:pPr>
        <w:spacing w:after="0" w:line="240" w:lineRule="auto"/>
      </w:pPr>
    </w:p>
  </w:footnote>
  <w:footnote w:id="2">
    <w:p w14:paraId="5D0E1A2C" w14:textId="634E07B9" w:rsidR="00765F62" w:rsidRDefault="00765F62" w:rsidP="007145A0">
      <w:pPr>
        <w:pStyle w:val="FootnoteText"/>
        <w:jc w:val="both"/>
      </w:pPr>
      <w:r>
        <w:rPr>
          <w:rStyle w:val="FootnoteReference"/>
        </w:rPr>
        <w:footnoteRef/>
      </w:r>
      <w:r>
        <w:t xml:space="preserve"> </w:t>
      </w:r>
      <w:r w:rsidR="00596ABF" w:rsidRPr="007145A0">
        <w:rPr>
          <w:rFonts w:ascii="Times New Roman" w:hAnsi="Times New Roman" w:cs="Times New Roman"/>
          <w:color w:val="538135" w:themeColor="accent6" w:themeShade="BF"/>
        </w:rPr>
        <w:t>Thermal conductivity of bound water may differ from that of free water</w:t>
      </w:r>
      <w:r w:rsidR="00126B26" w:rsidRPr="007145A0">
        <w:rPr>
          <w:rFonts w:ascii="Times New Roman" w:hAnsi="Times New Roman" w:cs="Times New Roman"/>
          <w:color w:val="538135" w:themeColor="accent6" w:themeShade="BF"/>
        </w:rPr>
        <w:t>, while this effect is negligible in coarse grained packings, it may need to be considered in fine grain packings (e.g., clay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63BB1"/>
    <w:multiLevelType w:val="hybridMultilevel"/>
    <w:tmpl w:val="CCD82C04"/>
    <w:lvl w:ilvl="0" w:tplc="9E2A546A">
      <w:start w:val="1"/>
      <w:numFmt w:val="lowerLetter"/>
      <w:lvlText w:val="(%1)"/>
      <w:lvlJc w:val="left"/>
      <w:pPr>
        <w:ind w:left="2445" w:hanging="360"/>
      </w:pPr>
      <w:rPr>
        <w:rFonts w:hint="default"/>
      </w:rPr>
    </w:lvl>
    <w:lvl w:ilvl="1" w:tplc="0C090019" w:tentative="1">
      <w:start w:val="1"/>
      <w:numFmt w:val="lowerLetter"/>
      <w:lvlText w:val="%2."/>
      <w:lvlJc w:val="left"/>
      <w:pPr>
        <w:ind w:left="3165" w:hanging="360"/>
      </w:pPr>
    </w:lvl>
    <w:lvl w:ilvl="2" w:tplc="0C09001B" w:tentative="1">
      <w:start w:val="1"/>
      <w:numFmt w:val="lowerRoman"/>
      <w:lvlText w:val="%3."/>
      <w:lvlJc w:val="right"/>
      <w:pPr>
        <w:ind w:left="3885" w:hanging="180"/>
      </w:pPr>
    </w:lvl>
    <w:lvl w:ilvl="3" w:tplc="0C09000F" w:tentative="1">
      <w:start w:val="1"/>
      <w:numFmt w:val="decimal"/>
      <w:lvlText w:val="%4."/>
      <w:lvlJc w:val="left"/>
      <w:pPr>
        <w:ind w:left="4605" w:hanging="360"/>
      </w:pPr>
    </w:lvl>
    <w:lvl w:ilvl="4" w:tplc="0C090019" w:tentative="1">
      <w:start w:val="1"/>
      <w:numFmt w:val="lowerLetter"/>
      <w:lvlText w:val="%5."/>
      <w:lvlJc w:val="left"/>
      <w:pPr>
        <w:ind w:left="5325" w:hanging="360"/>
      </w:pPr>
    </w:lvl>
    <w:lvl w:ilvl="5" w:tplc="0C09001B" w:tentative="1">
      <w:start w:val="1"/>
      <w:numFmt w:val="lowerRoman"/>
      <w:lvlText w:val="%6."/>
      <w:lvlJc w:val="right"/>
      <w:pPr>
        <w:ind w:left="6045" w:hanging="180"/>
      </w:pPr>
    </w:lvl>
    <w:lvl w:ilvl="6" w:tplc="0C09000F" w:tentative="1">
      <w:start w:val="1"/>
      <w:numFmt w:val="decimal"/>
      <w:lvlText w:val="%7."/>
      <w:lvlJc w:val="left"/>
      <w:pPr>
        <w:ind w:left="6765" w:hanging="360"/>
      </w:pPr>
    </w:lvl>
    <w:lvl w:ilvl="7" w:tplc="0C090019" w:tentative="1">
      <w:start w:val="1"/>
      <w:numFmt w:val="lowerLetter"/>
      <w:lvlText w:val="%8."/>
      <w:lvlJc w:val="left"/>
      <w:pPr>
        <w:ind w:left="7485" w:hanging="360"/>
      </w:pPr>
    </w:lvl>
    <w:lvl w:ilvl="8" w:tplc="0C09001B" w:tentative="1">
      <w:start w:val="1"/>
      <w:numFmt w:val="lowerRoman"/>
      <w:lvlText w:val="%9."/>
      <w:lvlJc w:val="right"/>
      <w:pPr>
        <w:ind w:left="8205" w:hanging="180"/>
      </w:pPr>
    </w:lvl>
  </w:abstractNum>
  <w:abstractNum w:abstractNumId="1" w15:restartNumberingAfterBreak="0">
    <w:nsid w:val="12D51827"/>
    <w:multiLevelType w:val="hybridMultilevel"/>
    <w:tmpl w:val="8DF42AC0"/>
    <w:lvl w:ilvl="0" w:tplc="38744272">
      <w:numFmt w:val="bullet"/>
      <w:lvlText w:val=""/>
      <w:lvlJc w:val="left"/>
      <w:pPr>
        <w:ind w:left="644" w:hanging="360"/>
      </w:pPr>
      <w:rPr>
        <w:rFonts w:ascii="Symbol" w:eastAsiaTheme="minorEastAsia" w:hAnsi="Symbol" w:cs="Times New Roman"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 w15:restartNumberingAfterBreak="0">
    <w:nsid w:val="29893900"/>
    <w:multiLevelType w:val="hybridMultilevel"/>
    <w:tmpl w:val="83A86072"/>
    <w:lvl w:ilvl="0" w:tplc="D62AA794">
      <w:start w:val="1"/>
      <w:numFmt w:val="lowerLetter"/>
      <w:lvlText w:val="(%1)"/>
      <w:lvlJc w:val="left"/>
      <w:pPr>
        <w:ind w:left="2145" w:hanging="360"/>
      </w:pPr>
      <w:rPr>
        <w:rFonts w:hint="default"/>
      </w:rPr>
    </w:lvl>
    <w:lvl w:ilvl="1" w:tplc="0C090019" w:tentative="1">
      <w:start w:val="1"/>
      <w:numFmt w:val="lowerLetter"/>
      <w:lvlText w:val="%2."/>
      <w:lvlJc w:val="left"/>
      <w:pPr>
        <w:ind w:left="2865" w:hanging="360"/>
      </w:pPr>
    </w:lvl>
    <w:lvl w:ilvl="2" w:tplc="0C09001B" w:tentative="1">
      <w:start w:val="1"/>
      <w:numFmt w:val="lowerRoman"/>
      <w:lvlText w:val="%3."/>
      <w:lvlJc w:val="right"/>
      <w:pPr>
        <w:ind w:left="3585" w:hanging="180"/>
      </w:pPr>
    </w:lvl>
    <w:lvl w:ilvl="3" w:tplc="0C09000F" w:tentative="1">
      <w:start w:val="1"/>
      <w:numFmt w:val="decimal"/>
      <w:lvlText w:val="%4."/>
      <w:lvlJc w:val="left"/>
      <w:pPr>
        <w:ind w:left="4305" w:hanging="360"/>
      </w:pPr>
    </w:lvl>
    <w:lvl w:ilvl="4" w:tplc="0C090019" w:tentative="1">
      <w:start w:val="1"/>
      <w:numFmt w:val="lowerLetter"/>
      <w:lvlText w:val="%5."/>
      <w:lvlJc w:val="left"/>
      <w:pPr>
        <w:ind w:left="5025" w:hanging="360"/>
      </w:pPr>
    </w:lvl>
    <w:lvl w:ilvl="5" w:tplc="0C09001B" w:tentative="1">
      <w:start w:val="1"/>
      <w:numFmt w:val="lowerRoman"/>
      <w:lvlText w:val="%6."/>
      <w:lvlJc w:val="right"/>
      <w:pPr>
        <w:ind w:left="5745" w:hanging="180"/>
      </w:pPr>
    </w:lvl>
    <w:lvl w:ilvl="6" w:tplc="0C09000F" w:tentative="1">
      <w:start w:val="1"/>
      <w:numFmt w:val="decimal"/>
      <w:lvlText w:val="%7."/>
      <w:lvlJc w:val="left"/>
      <w:pPr>
        <w:ind w:left="6465" w:hanging="360"/>
      </w:pPr>
    </w:lvl>
    <w:lvl w:ilvl="7" w:tplc="0C090019" w:tentative="1">
      <w:start w:val="1"/>
      <w:numFmt w:val="lowerLetter"/>
      <w:lvlText w:val="%8."/>
      <w:lvlJc w:val="left"/>
      <w:pPr>
        <w:ind w:left="7185" w:hanging="360"/>
      </w:pPr>
    </w:lvl>
    <w:lvl w:ilvl="8" w:tplc="0C09001B" w:tentative="1">
      <w:start w:val="1"/>
      <w:numFmt w:val="lowerRoman"/>
      <w:lvlText w:val="%9."/>
      <w:lvlJc w:val="right"/>
      <w:pPr>
        <w:ind w:left="7905" w:hanging="180"/>
      </w:pPr>
    </w:lvl>
  </w:abstractNum>
  <w:abstractNum w:abstractNumId="3" w15:restartNumberingAfterBreak="0">
    <w:nsid w:val="2B9A7734"/>
    <w:multiLevelType w:val="hybridMultilevel"/>
    <w:tmpl w:val="463AAB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BD41744"/>
    <w:multiLevelType w:val="hybridMultilevel"/>
    <w:tmpl w:val="145C7F72"/>
    <w:lvl w:ilvl="0" w:tplc="D88C140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0250024"/>
    <w:multiLevelType w:val="hybridMultilevel"/>
    <w:tmpl w:val="D0E0B022"/>
    <w:lvl w:ilvl="0" w:tplc="80CEDCBC">
      <w:numFmt w:val="bullet"/>
      <w:lvlText w:val=""/>
      <w:lvlJc w:val="left"/>
      <w:pPr>
        <w:ind w:left="1004" w:hanging="360"/>
      </w:pPr>
      <w:rPr>
        <w:rFonts w:ascii="Symbol" w:eastAsiaTheme="minorEastAsia" w:hAnsi="Symbol" w:cs="Times New Roman"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6" w15:restartNumberingAfterBreak="0">
    <w:nsid w:val="44B87B3A"/>
    <w:multiLevelType w:val="hybridMultilevel"/>
    <w:tmpl w:val="2A763F0E"/>
    <w:lvl w:ilvl="0" w:tplc="F2D096D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72344FC"/>
    <w:multiLevelType w:val="hybridMultilevel"/>
    <w:tmpl w:val="CCD82C04"/>
    <w:lvl w:ilvl="0" w:tplc="9E2A546A">
      <w:start w:val="1"/>
      <w:numFmt w:val="lowerLetter"/>
      <w:lvlText w:val="(%1)"/>
      <w:lvlJc w:val="left"/>
      <w:pPr>
        <w:ind w:left="2445" w:hanging="360"/>
      </w:pPr>
      <w:rPr>
        <w:rFonts w:hint="default"/>
      </w:rPr>
    </w:lvl>
    <w:lvl w:ilvl="1" w:tplc="0C090019" w:tentative="1">
      <w:start w:val="1"/>
      <w:numFmt w:val="lowerLetter"/>
      <w:lvlText w:val="%2."/>
      <w:lvlJc w:val="left"/>
      <w:pPr>
        <w:ind w:left="3165" w:hanging="360"/>
      </w:pPr>
    </w:lvl>
    <w:lvl w:ilvl="2" w:tplc="0C09001B" w:tentative="1">
      <w:start w:val="1"/>
      <w:numFmt w:val="lowerRoman"/>
      <w:lvlText w:val="%3."/>
      <w:lvlJc w:val="right"/>
      <w:pPr>
        <w:ind w:left="3885" w:hanging="180"/>
      </w:pPr>
    </w:lvl>
    <w:lvl w:ilvl="3" w:tplc="0C09000F" w:tentative="1">
      <w:start w:val="1"/>
      <w:numFmt w:val="decimal"/>
      <w:lvlText w:val="%4."/>
      <w:lvlJc w:val="left"/>
      <w:pPr>
        <w:ind w:left="4605" w:hanging="360"/>
      </w:pPr>
    </w:lvl>
    <w:lvl w:ilvl="4" w:tplc="0C090019" w:tentative="1">
      <w:start w:val="1"/>
      <w:numFmt w:val="lowerLetter"/>
      <w:lvlText w:val="%5."/>
      <w:lvlJc w:val="left"/>
      <w:pPr>
        <w:ind w:left="5325" w:hanging="360"/>
      </w:pPr>
    </w:lvl>
    <w:lvl w:ilvl="5" w:tplc="0C09001B" w:tentative="1">
      <w:start w:val="1"/>
      <w:numFmt w:val="lowerRoman"/>
      <w:lvlText w:val="%6."/>
      <w:lvlJc w:val="right"/>
      <w:pPr>
        <w:ind w:left="6045" w:hanging="180"/>
      </w:pPr>
    </w:lvl>
    <w:lvl w:ilvl="6" w:tplc="0C09000F" w:tentative="1">
      <w:start w:val="1"/>
      <w:numFmt w:val="decimal"/>
      <w:lvlText w:val="%7."/>
      <w:lvlJc w:val="left"/>
      <w:pPr>
        <w:ind w:left="6765" w:hanging="360"/>
      </w:pPr>
    </w:lvl>
    <w:lvl w:ilvl="7" w:tplc="0C090019" w:tentative="1">
      <w:start w:val="1"/>
      <w:numFmt w:val="lowerLetter"/>
      <w:lvlText w:val="%8."/>
      <w:lvlJc w:val="left"/>
      <w:pPr>
        <w:ind w:left="7485" w:hanging="360"/>
      </w:pPr>
    </w:lvl>
    <w:lvl w:ilvl="8" w:tplc="0C09001B" w:tentative="1">
      <w:start w:val="1"/>
      <w:numFmt w:val="lowerRoman"/>
      <w:lvlText w:val="%9."/>
      <w:lvlJc w:val="right"/>
      <w:pPr>
        <w:ind w:left="8205" w:hanging="180"/>
      </w:pPr>
    </w:lvl>
  </w:abstractNum>
  <w:abstractNum w:abstractNumId="8" w15:restartNumberingAfterBreak="0">
    <w:nsid w:val="4DF92118"/>
    <w:multiLevelType w:val="hybridMultilevel"/>
    <w:tmpl w:val="CCD82C04"/>
    <w:lvl w:ilvl="0" w:tplc="9E2A546A">
      <w:start w:val="1"/>
      <w:numFmt w:val="lowerLetter"/>
      <w:lvlText w:val="(%1)"/>
      <w:lvlJc w:val="left"/>
      <w:pPr>
        <w:ind w:left="2445" w:hanging="360"/>
      </w:pPr>
      <w:rPr>
        <w:rFonts w:hint="default"/>
      </w:rPr>
    </w:lvl>
    <w:lvl w:ilvl="1" w:tplc="0C090019" w:tentative="1">
      <w:start w:val="1"/>
      <w:numFmt w:val="lowerLetter"/>
      <w:lvlText w:val="%2."/>
      <w:lvlJc w:val="left"/>
      <w:pPr>
        <w:ind w:left="3165" w:hanging="360"/>
      </w:pPr>
    </w:lvl>
    <w:lvl w:ilvl="2" w:tplc="0C09001B" w:tentative="1">
      <w:start w:val="1"/>
      <w:numFmt w:val="lowerRoman"/>
      <w:lvlText w:val="%3."/>
      <w:lvlJc w:val="right"/>
      <w:pPr>
        <w:ind w:left="3885" w:hanging="180"/>
      </w:pPr>
    </w:lvl>
    <w:lvl w:ilvl="3" w:tplc="0C09000F" w:tentative="1">
      <w:start w:val="1"/>
      <w:numFmt w:val="decimal"/>
      <w:lvlText w:val="%4."/>
      <w:lvlJc w:val="left"/>
      <w:pPr>
        <w:ind w:left="4605" w:hanging="360"/>
      </w:pPr>
    </w:lvl>
    <w:lvl w:ilvl="4" w:tplc="0C090019" w:tentative="1">
      <w:start w:val="1"/>
      <w:numFmt w:val="lowerLetter"/>
      <w:lvlText w:val="%5."/>
      <w:lvlJc w:val="left"/>
      <w:pPr>
        <w:ind w:left="5325" w:hanging="360"/>
      </w:pPr>
    </w:lvl>
    <w:lvl w:ilvl="5" w:tplc="0C09001B" w:tentative="1">
      <w:start w:val="1"/>
      <w:numFmt w:val="lowerRoman"/>
      <w:lvlText w:val="%6."/>
      <w:lvlJc w:val="right"/>
      <w:pPr>
        <w:ind w:left="6045" w:hanging="180"/>
      </w:pPr>
    </w:lvl>
    <w:lvl w:ilvl="6" w:tplc="0C09000F" w:tentative="1">
      <w:start w:val="1"/>
      <w:numFmt w:val="decimal"/>
      <w:lvlText w:val="%7."/>
      <w:lvlJc w:val="left"/>
      <w:pPr>
        <w:ind w:left="6765" w:hanging="360"/>
      </w:pPr>
    </w:lvl>
    <w:lvl w:ilvl="7" w:tplc="0C090019" w:tentative="1">
      <w:start w:val="1"/>
      <w:numFmt w:val="lowerLetter"/>
      <w:lvlText w:val="%8."/>
      <w:lvlJc w:val="left"/>
      <w:pPr>
        <w:ind w:left="7485" w:hanging="360"/>
      </w:pPr>
    </w:lvl>
    <w:lvl w:ilvl="8" w:tplc="0C09001B" w:tentative="1">
      <w:start w:val="1"/>
      <w:numFmt w:val="lowerRoman"/>
      <w:lvlText w:val="%9."/>
      <w:lvlJc w:val="right"/>
      <w:pPr>
        <w:ind w:left="8205" w:hanging="180"/>
      </w:pPr>
    </w:lvl>
  </w:abstractNum>
  <w:abstractNum w:abstractNumId="9" w15:restartNumberingAfterBreak="0">
    <w:nsid w:val="50767FE1"/>
    <w:multiLevelType w:val="multilevel"/>
    <w:tmpl w:val="BB9E501C"/>
    <w:lvl w:ilvl="0">
      <w:start w:val="1"/>
      <w:numFmt w:val="decimal"/>
      <w:pStyle w:val="Heading1"/>
      <w:lvlText w:val="%1"/>
      <w:lvlJc w:val="left"/>
      <w:pPr>
        <w:ind w:left="4330" w:hanging="360"/>
      </w:pPr>
      <w:rPr>
        <w:rFonts w:hint="default"/>
      </w:rPr>
    </w:lvl>
    <w:lvl w:ilvl="1">
      <w:start w:val="1"/>
      <w:numFmt w:val="decimal"/>
      <w:pStyle w:val="Heading2"/>
      <w:isLgl/>
      <w:lvlText w:val="%1.%2"/>
      <w:lvlJc w:val="left"/>
      <w:pPr>
        <w:ind w:left="2110" w:hanging="408"/>
      </w:pPr>
      <w:rPr>
        <w:rFonts w:hint="default"/>
      </w:rPr>
    </w:lvl>
    <w:lvl w:ilvl="2">
      <w:start w:val="1"/>
      <w:numFmt w:val="decimal"/>
      <w:pStyle w:val="Heading3"/>
      <w:isLgl/>
      <w:lvlText w:val="%1.%2.%3"/>
      <w:lvlJc w:val="left"/>
      <w:pPr>
        <w:ind w:left="3698"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5A2C1A42"/>
    <w:multiLevelType w:val="hybridMultilevel"/>
    <w:tmpl w:val="19369538"/>
    <w:lvl w:ilvl="0" w:tplc="60586612">
      <w:start w:val="1"/>
      <w:numFmt w:val="lowerLetter"/>
      <w:lvlText w:val="(%1)"/>
      <w:lvlJc w:val="left"/>
      <w:pPr>
        <w:ind w:left="2879" w:hanging="390"/>
      </w:pPr>
      <w:rPr>
        <w:rFonts w:hint="default"/>
      </w:rPr>
    </w:lvl>
    <w:lvl w:ilvl="1" w:tplc="0C090019" w:tentative="1">
      <w:start w:val="1"/>
      <w:numFmt w:val="lowerLetter"/>
      <w:lvlText w:val="%2."/>
      <w:lvlJc w:val="left"/>
      <w:pPr>
        <w:ind w:left="3569" w:hanging="360"/>
      </w:pPr>
    </w:lvl>
    <w:lvl w:ilvl="2" w:tplc="0C09001B" w:tentative="1">
      <w:start w:val="1"/>
      <w:numFmt w:val="lowerRoman"/>
      <w:lvlText w:val="%3."/>
      <w:lvlJc w:val="right"/>
      <w:pPr>
        <w:ind w:left="4289" w:hanging="180"/>
      </w:pPr>
    </w:lvl>
    <w:lvl w:ilvl="3" w:tplc="0C09000F" w:tentative="1">
      <w:start w:val="1"/>
      <w:numFmt w:val="decimal"/>
      <w:lvlText w:val="%4."/>
      <w:lvlJc w:val="left"/>
      <w:pPr>
        <w:ind w:left="5009" w:hanging="360"/>
      </w:pPr>
    </w:lvl>
    <w:lvl w:ilvl="4" w:tplc="0C090019" w:tentative="1">
      <w:start w:val="1"/>
      <w:numFmt w:val="lowerLetter"/>
      <w:lvlText w:val="%5."/>
      <w:lvlJc w:val="left"/>
      <w:pPr>
        <w:ind w:left="5729" w:hanging="360"/>
      </w:pPr>
    </w:lvl>
    <w:lvl w:ilvl="5" w:tplc="0C09001B" w:tentative="1">
      <w:start w:val="1"/>
      <w:numFmt w:val="lowerRoman"/>
      <w:lvlText w:val="%6."/>
      <w:lvlJc w:val="right"/>
      <w:pPr>
        <w:ind w:left="6449" w:hanging="180"/>
      </w:pPr>
    </w:lvl>
    <w:lvl w:ilvl="6" w:tplc="0C09000F" w:tentative="1">
      <w:start w:val="1"/>
      <w:numFmt w:val="decimal"/>
      <w:lvlText w:val="%7."/>
      <w:lvlJc w:val="left"/>
      <w:pPr>
        <w:ind w:left="7169" w:hanging="360"/>
      </w:pPr>
    </w:lvl>
    <w:lvl w:ilvl="7" w:tplc="0C090019" w:tentative="1">
      <w:start w:val="1"/>
      <w:numFmt w:val="lowerLetter"/>
      <w:lvlText w:val="%8."/>
      <w:lvlJc w:val="left"/>
      <w:pPr>
        <w:ind w:left="7889" w:hanging="360"/>
      </w:pPr>
    </w:lvl>
    <w:lvl w:ilvl="8" w:tplc="0C09001B" w:tentative="1">
      <w:start w:val="1"/>
      <w:numFmt w:val="lowerRoman"/>
      <w:lvlText w:val="%9."/>
      <w:lvlJc w:val="right"/>
      <w:pPr>
        <w:ind w:left="8609" w:hanging="180"/>
      </w:pPr>
    </w:lvl>
  </w:abstractNum>
  <w:abstractNum w:abstractNumId="11" w15:restartNumberingAfterBreak="0">
    <w:nsid w:val="741E7C69"/>
    <w:multiLevelType w:val="hybridMultilevel"/>
    <w:tmpl w:val="D27A5416"/>
    <w:lvl w:ilvl="0" w:tplc="60369260">
      <w:start w:val="1"/>
      <w:numFmt w:val="lowerLetter"/>
      <w:lvlText w:val="(%1)"/>
      <w:lvlJc w:val="left"/>
      <w:pPr>
        <w:ind w:left="2699" w:hanging="360"/>
      </w:pPr>
      <w:rPr>
        <w:rFonts w:hint="default"/>
      </w:rPr>
    </w:lvl>
    <w:lvl w:ilvl="1" w:tplc="0C090019" w:tentative="1">
      <w:start w:val="1"/>
      <w:numFmt w:val="lowerLetter"/>
      <w:lvlText w:val="%2."/>
      <w:lvlJc w:val="left"/>
      <w:pPr>
        <w:ind w:left="3419" w:hanging="360"/>
      </w:pPr>
    </w:lvl>
    <w:lvl w:ilvl="2" w:tplc="0C09001B" w:tentative="1">
      <w:start w:val="1"/>
      <w:numFmt w:val="lowerRoman"/>
      <w:lvlText w:val="%3."/>
      <w:lvlJc w:val="right"/>
      <w:pPr>
        <w:ind w:left="4139" w:hanging="180"/>
      </w:pPr>
    </w:lvl>
    <w:lvl w:ilvl="3" w:tplc="0C09000F" w:tentative="1">
      <w:start w:val="1"/>
      <w:numFmt w:val="decimal"/>
      <w:lvlText w:val="%4."/>
      <w:lvlJc w:val="left"/>
      <w:pPr>
        <w:ind w:left="4859" w:hanging="360"/>
      </w:pPr>
    </w:lvl>
    <w:lvl w:ilvl="4" w:tplc="0C090019" w:tentative="1">
      <w:start w:val="1"/>
      <w:numFmt w:val="lowerLetter"/>
      <w:lvlText w:val="%5."/>
      <w:lvlJc w:val="left"/>
      <w:pPr>
        <w:ind w:left="5579" w:hanging="360"/>
      </w:pPr>
    </w:lvl>
    <w:lvl w:ilvl="5" w:tplc="0C09001B" w:tentative="1">
      <w:start w:val="1"/>
      <w:numFmt w:val="lowerRoman"/>
      <w:lvlText w:val="%6."/>
      <w:lvlJc w:val="right"/>
      <w:pPr>
        <w:ind w:left="6299" w:hanging="180"/>
      </w:pPr>
    </w:lvl>
    <w:lvl w:ilvl="6" w:tplc="0C09000F" w:tentative="1">
      <w:start w:val="1"/>
      <w:numFmt w:val="decimal"/>
      <w:lvlText w:val="%7."/>
      <w:lvlJc w:val="left"/>
      <w:pPr>
        <w:ind w:left="7019" w:hanging="360"/>
      </w:pPr>
    </w:lvl>
    <w:lvl w:ilvl="7" w:tplc="0C090019" w:tentative="1">
      <w:start w:val="1"/>
      <w:numFmt w:val="lowerLetter"/>
      <w:lvlText w:val="%8."/>
      <w:lvlJc w:val="left"/>
      <w:pPr>
        <w:ind w:left="7739" w:hanging="360"/>
      </w:pPr>
    </w:lvl>
    <w:lvl w:ilvl="8" w:tplc="0C09001B" w:tentative="1">
      <w:start w:val="1"/>
      <w:numFmt w:val="lowerRoman"/>
      <w:lvlText w:val="%9."/>
      <w:lvlJc w:val="right"/>
      <w:pPr>
        <w:ind w:left="8459" w:hanging="180"/>
      </w:pPr>
    </w:lvl>
  </w:abstractNum>
  <w:abstractNum w:abstractNumId="12" w15:restartNumberingAfterBreak="0">
    <w:nsid w:val="7E0A0B87"/>
    <w:multiLevelType w:val="hybridMultilevel"/>
    <w:tmpl w:val="A3A81062"/>
    <w:lvl w:ilvl="0" w:tplc="56D47CC2">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8"/>
  </w:num>
  <w:num w:numId="5">
    <w:abstractNumId w:val="0"/>
  </w:num>
  <w:num w:numId="6">
    <w:abstractNumId w:val="7"/>
  </w:num>
  <w:num w:numId="7">
    <w:abstractNumId w:val="11"/>
  </w:num>
  <w:num w:numId="8">
    <w:abstractNumId w:val="10"/>
  </w:num>
  <w:num w:numId="9">
    <w:abstractNumId w:val="3"/>
  </w:num>
  <w:num w:numId="10">
    <w:abstractNumId w:val="6"/>
  </w:num>
  <w:num w:numId="11">
    <w:abstractNumId w:val="12"/>
  </w:num>
  <w:num w:numId="12">
    <w:abstractNumId w:val="4"/>
  </w:num>
  <w:num w:numId="13">
    <w:abstractNumId w:val="1"/>
  </w:num>
  <w:num w:numId="14">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S0MDI1NzWwNDA2NjBR0lEKTi0uzszPAymwMKsFAKbkJmAtAAAA"/>
    <w:docVar w:name="EN.InstantFormat" w:val="&lt;ENInstantFormat&gt;&lt;Enabled&gt;0&lt;/Enabled&gt;&lt;ScanUnformatted&gt;1&lt;/ScanUnformatted&gt;&lt;ScanChanges&gt;1&lt;/ScanChanges&gt;&lt;Suspended&gt;0&lt;/Suspended&gt;&lt;/ENInstantFormat&gt;"/>
    <w:docVar w:name="EN.Layout" w:val="&lt;ENLayout&gt;&lt;Style&gt;Powder Technology&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x9vfda08w2txketfppxrv2xwp5vvwwxx09t&quot;&gt;Wenbin-Fei_publications&lt;record-ids&gt;&lt;item&gt;9&lt;/item&gt;&lt;/record-ids&gt;&lt;/item&gt;&lt;/Libraries&gt;"/>
  </w:docVars>
  <w:rsids>
    <w:rsidRoot w:val="003644B1"/>
    <w:rsid w:val="0000003D"/>
    <w:rsid w:val="0000017E"/>
    <w:rsid w:val="0000031E"/>
    <w:rsid w:val="0000066C"/>
    <w:rsid w:val="00000C99"/>
    <w:rsid w:val="00001008"/>
    <w:rsid w:val="00001328"/>
    <w:rsid w:val="0000134B"/>
    <w:rsid w:val="000027E3"/>
    <w:rsid w:val="00002816"/>
    <w:rsid w:val="00003909"/>
    <w:rsid w:val="000041AF"/>
    <w:rsid w:val="0000445B"/>
    <w:rsid w:val="0000463E"/>
    <w:rsid w:val="00005444"/>
    <w:rsid w:val="00005A6B"/>
    <w:rsid w:val="00005AB5"/>
    <w:rsid w:val="00006E39"/>
    <w:rsid w:val="00007FB3"/>
    <w:rsid w:val="0001018D"/>
    <w:rsid w:val="000105D3"/>
    <w:rsid w:val="00010A55"/>
    <w:rsid w:val="00011D83"/>
    <w:rsid w:val="00011DBC"/>
    <w:rsid w:val="00011DD4"/>
    <w:rsid w:val="00011E9E"/>
    <w:rsid w:val="00011EF6"/>
    <w:rsid w:val="000122C7"/>
    <w:rsid w:val="00012693"/>
    <w:rsid w:val="00012925"/>
    <w:rsid w:val="000131BA"/>
    <w:rsid w:val="00013206"/>
    <w:rsid w:val="000146AE"/>
    <w:rsid w:val="00014781"/>
    <w:rsid w:val="00014A6D"/>
    <w:rsid w:val="00016D4E"/>
    <w:rsid w:val="00017CCA"/>
    <w:rsid w:val="00020113"/>
    <w:rsid w:val="00020476"/>
    <w:rsid w:val="0002052F"/>
    <w:rsid w:val="000206CC"/>
    <w:rsid w:val="00020B67"/>
    <w:rsid w:val="00020DE9"/>
    <w:rsid w:val="00021294"/>
    <w:rsid w:val="0002268C"/>
    <w:rsid w:val="000228BA"/>
    <w:rsid w:val="000233BD"/>
    <w:rsid w:val="00023947"/>
    <w:rsid w:val="00023CFA"/>
    <w:rsid w:val="00023FED"/>
    <w:rsid w:val="000244C5"/>
    <w:rsid w:val="000246B3"/>
    <w:rsid w:val="00024E1D"/>
    <w:rsid w:val="00025531"/>
    <w:rsid w:val="0002591A"/>
    <w:rsid w:val="000259EE"/>
    <w:rsid w:val="000266DF"/>
    <w:rsid w:val="00026739"/>
    <w:rsid w:val="00026C47"/>
    <w:rsid w:val="00026CF8"/>
    <w:rsid w:val="00026DAD"/>
    <w:rsid w:val="0002790F"/>
    <w:rsid w:val="00030116"/>
    <w:rsid w:val="00030376"/>
    <w:rsid w:val="00031331"/>
    <w:rsid w:val="00031B79"/>
    <w:rsid w:val="00032446"/>
    <w:rsid w:val="00032769"/>
    <w:rsid w:val="00033E63"/>
    <w:rsid w:val="00033F4C"/>
    <w:rsid w:val="00033FDA"/>
    <w:rsid w:val="0003445B"/>
    <w:rsid w:val="00034517"/>
    <w:rsid w:val="000348BD"/>
    <w:rsid w:val="00035097"/>
    <w:rsid w:val="00035127"/>
    <w:rsid w:val="00035D35"/>
    <w:rsid w:val="00035DCA"/>
    <w:rsid w:val="000366EC"/>
    <w:rsid w:val="00036BAA"/>
    <w:rsid w:val="00036DA9"/>
    <w:rsid w:val="00037509"/>
    <w:rsid w:val="000376F4"/>
    <w:rsid w:val="0003775E"/>
    <w:rsid w:val="00037B69"/>
    <w:rsid w:val="00037BAF"/>
    <w:rsid w:val="00037C1E"/>
    <w:rsid w:val="00037F09"/>
    <w:rsid w:val="0004006D"/>
    <w:rsid w:val="000405FF"/>
    <w:rsid w:val="00040B6A"/>
    <w:rsid w:val="000429B0"/>
    <w:rsid w:val="00042F63"/>
    <w:rsid w:val="00042F70"/>
    <w:rsid w:val="00043DA8"/>
    <w:rsid w:val="00043FB5"/>
    <w:rsid w:val="000448F6"/>
    <w:rsid w:val="00044C83"/>
    <w:rsid w:val="00044F79"/>
    <w:rsid w:val="00044F7E"/>
    <w:rsid w:val="000455B6"/>
    <w:rsid w:val="000455D7"/>
    <w:rsid w:val="00045807"/>
    <w:rsid w:val="0004598D"/>
    <w:rsid w:val="00045BFF"/>
    <w:rsid w:val="00046823"/>
    <w:rsid w:val="00046CA0"/>
    <w:rsid w:val="00047F3E"/>
    <w:rsid w:val="000501A0"/>
    <w:rsid w:val="00050672"/>
    <w:rsid w:val="0005126C"/>
    <w:rsid w:val="0005145B"/>
    <w:rsid w:val="00051CB1"/>
    <w:rsid w:val="00052226"/>
    <w:rsid w:val="00052E15"/>
    <w:rsid w:val="000536B4"/>
    <w:rsid w:val="00053FEA"/>
    <w:rsid w:val="00054238"/>
    <w:rsid w:val="00055293"/>
    <w:rsid w:val="000562D6"/>
    <w:rsid w:val="000562E3"/>
    <w:rsid w:val="00057B8D"/>
    <w:rsid w:val="00057DA6"/>
    <w:rsid w:val="00057FD3"/>
    <w:rsid w:val="00060534"/>
    <w:rsid w:val="00060B30"/>
    <w:rsid w:val="00060E6E"/>
    <w:rsid w:val="000617FA"/>
    <w:rsid w:val="00061912"/>
    <w:rsid w:val="00062344"/>
    <w:rsid w:val="000631E1"/>
    <w:rsid w:val="0006365F"/>
    <w:rsid w:val="000636A3"/>
    <w:rsid w:val="00064A4B"/>
    <w:rsid w:val="00064F88"/>
    <w:rsid w:val="0006526E"/>
    <w:rsid w:val="00065723"/>
    <w:rsid w:val="00065C69"/>
    <w:rsid w:val="00065DB3"/>
    <w:rsid w:val="000666B2"/>
    <w:rsid w:val="000674D9"/>
    <w:rsid w:val="00067B1A"/>
    <w:rsid w:val="00067E4C"/>
    <w:rsid w:val="000713C1"/>
    <w:rsid w:val="00071813"/>
    <w:rsid w:val="00071C05"/>
    <w:rsid w:val="00071CB2"/>
    <w:rsid w:val="00071E0E"/>
    <w:rsid w:val="00072322"/>
    <w:rsid w:val="000726FD"/>
    <w:rsid w:val="000731C9"/>
    <w:rsid w:val="000739CB"/>
    <w:rsid w:val="00074367"/>
    <w:rsid w:val="00074428"/>
    <w:rsid w:val="00074AD4"/>
    <w:rsid w:val="00075204"/>
    <w:rsid w:val="000761F8"/>
    <w:rsid w:val="00076993"/>
    <w:rsid w:val="0007741B"/>
    <w:rsid w:val="00077681"/>
    <w:rsid w:val="00077697"/>
    <w:rsid w:val="00077A07"/>
    <w:rsid w:val="000807D1"/>
    <w:rsid w:val="00080965"/>
    <w:rsid w:val="00081AB4"/>
    <w:rsid w:val="0008247F"/>
    <w:rsid w:val="00082DE7"/>
    <w:rsid w:val="000833AA"/>
    <w:rsid w:val="00083B97"/>
    <w:rsid w:val="00083CD8"/>
    <w:rsid w:val="00083D79"/>
    <w:rsid w:val="000853A0"/>
    <w:rsid w:val="00085B52"/>
    <w:rsid w:val="00085FBD"/>
    <w:rsid w:val="00086630"/>
    <w:rsid w:val="000866FA"/>
    <w:rsid w:val="000871C1"/>
    <w:rsid w:val="0008767D"/>
    <w:rsid w:val="00090685"/>
    <w:rsid w:val="00090C0B"/>
    <w:rsid w:val="00090E13"/>
    <w:rsid w:val="00090FBB"/>
    <w:rsid w:val="000912DA"/>
    <w:rsid w:val="00091364"/>
    <w:rsid w:val="000920A1"/>
    <w:rsid w:val="00092237"/>
    <w:rsid w:val="00092A52"/>
    <w:rsid w:val="00092B8B"/>
    <w:rsid w:val="00093D3A"/>
    <w:rsid w:val="0009403D"/>
    <w:rsid w:val="000944A0"/>
    <w:rsid w:val="00094F51"/>
    <w:rsid w:val="000951CE"/>
    <w:rsid w:val="00095C95"/>
    <w:rsid w:val="00095FFE"/>
    <w:rsid w:val="000966A3"/>
    <w:rsid w:val="0009684D"/>
    <w:rsid w:val="00097263"/>
    <w:rsid w:val="000A0111"/>
    <w:rsid w:val="000A0C8B"/>
    <w:rsid w:val="000A1709"/>
    <w:rsid w:val="000A2033"/>
    <w:rsid w:val="000A235F"/>
    <w:rsid w:val="000A2656"/>
    <w:rsid w:val="000A28EB"/>
    <w:rsid w:val="000A290B"/>
    <w:rsid w:val="000A294C"/>
    <w:rsid w:val="000A2BEC"/>
    <w:rsid w:val="000A3601"/>
    <w:rsid w:val="000A446F"/>
    <w:rsid w:val="000A47D9"/>
    <w:rsid w:val="000A5490"/>
    <w:rsid w:val="000A579B"/>
    <w:rsid w:val="000A676F"/>
    <w:rsid w:val="000A76A9"/>
    <w:rsid w:val="000B05F8"/>
    <w:rsid w:val="000B07F7"/>
    <w:rsid w:val="000B0EAE"/>
    <w:rsid w:val="000B1B6D"/>
    <w:rsid w:val="000B1F3E"/>
    <w:rsid w:val="000B24B6"/>
    <w:rsid w:val="000B2D40"/>
    <w:rsid w:val="000B5EC9"/>
    <w:rsid w:val="000B63E4"/>
    <w:rsid w:val="000B6406"/>
    <w:rsid w:val="000B6434"/>
    <w:rsid w:val="000B644C"/>
    <w:rsid w:val="000B7F42"/>
    <w:rsid w:val="000C00BD"/>
    <w:rsid w:val="000C087D"/>
    <w:rsid w:val="000C08B9"/>
    <w:rsid w:val="000C0F33"/>
    <w:rsid w:val="000C18D9"/>
    <w:rsid w:val="000C1D33"/>
    <w:rsid w:val="000C22A1"/>
    <w:rsid w:val="000C2AAC"/>
    <w:rsid w:val="000C2AC3"/>
    <w:rsid w:val="000C2C26"/>
    <w:rsid w:val="000C2F91"/>
    <w:rsid w:val="000C3325"/>
    <w:rsid w:val="000C3CF2"/>
    <w:rsid w:val="000C3E6C"/>
    <w:rsid w:val="000C45E7"/>
    <w:rsid w:val="000C467B"/>
    <w:rsid w:val="000C4B3D"/>
    <w:rsid w:val="000C67EE"/>
    <w:rsid w:val="000C77A8"/>
    <w:rsid w:val="000C7B42"/>
    <w:rsid w:val="000C7ED7"/>
    <w:rsid w:val="000C7FAF"/>
    <w:rsid w:val="000D0FB5"/>
    <w:rsid w:val="000D1112"/>
    <w:rsid w:val="000D127C"/>
    <w:rsid w:val="000D1554"/>
    <w:rsid w:val="000D17C8"/>
    <w:rsid w:val="000D2185"/>
    <w:rsid w:val="000D24BA"/>
    <w:rsid w:val="000D25FC"/>
    <w:rsid w:val="000D2662"/>
    <w:rsid w:val="000D2C72"/>
    <w:rsid w:val="000D324D"/>
    <w:rsid w:val="000D3642"/>
    <w:rsid w:val="000D388B"/>
    <w:rsid w:val="000D3B89"/>
    <w:rsid w:val="000D3EB9"/>
    <w:rsid w:val="000D3F1E"/>
    <w:rsid w:val="000D3FA2"/>
    <w:rsid w:val="000D4074"/>
    <w:rsid w:val="000D43F4"/>
    <w:rsid w:val="000D45C0"/>
    <w:rsid w:val="000D4C09"/>
    <w:rsid w:val="000D53C6"/>
    <w:rsid w:val="000D625E"/>
    <w:rsid w:val="000E0F43"/>
    <w:rsid w:val="000E1278"/>
    <w:rsid w:val="000E1854"/>
    <w:rsid w:val="000E238D"/>
    <w:rsid w:val="000E2A02"/>
    <w:rsid w:val="000E3012"/>
    <w:rsid w:val="000E3037"/>
    <w:rsid w:val="000E3811"/>
    <w:rsid w:val="000E43CB"/>
    <w:rsid w:val="000E66CF"/>
    <w:rsid w:val="000E6714"/>
    <w:rsid w:val="000E6911"/>
    <w:rsid w:val="000E7114"/>
    <w:rsid w:val="000E7D34"/>
    <w:rsid w:val="000F0521"/>
    <w:rsid w:val="000F105D"/>
    <w:rsid w:val="000F1F6D"/>
    <w:rsid w:val="000F2365"/>
    <w:rsid w:val="000F252A"/>
    <w:rsid w:val="000F3329"/>
    <w:rsid w:val="000F3CB1"/>
    <w:rsid w:val="000F4035"/>
    <w:rsid w:val="000F4059"/>
    <w:rsid w:val="000F4CB2"/>
    <w:rsid w:val="000F4E65"/>
    <w:rsid w:val="000F5415"/>
    <w:rsid w:val="000F5857"/>
    <w:rsid w:val="000F687E"/>
    <w:rsid w:val="000F6B57"/>
    <w:rsid w:val="000F6DE7"/>
    <w:rsid w:val="000F7054"/>
    <w:rsid w:val="000F7BBA"/>
    <w:rsid w:val="00100470"/>
    <w:rsid w:val="00100E42"/>
    <w:rsid w:val="0010143D"/>
    <w:rsid w:val="0010185C"/>
    <w:rsid w:val="00101A03"/>
    <w:rsid w:val="00102052"/>
    <w:rsid w:val="00102BC4"/>
    <w:rsid w:val="00102DDB"/>
    <w:rsid w:val="00103208"/>
    <w:rsid w:val="0010349B"/>
    <w:rsid w:val="001039AF"/>
    <w:rsid w:val="00103F5A"/>
    <w:rsid w:val="00104330"/>
    <w:rsid w:val="00104FA7"/>
    <w:rsid w:val="001050CA"/>
    <w:rsid w:val="001052BB"/>
    <w:rsid w:val="00105B10"/>
    <w:rsid w:val="00106022"/>
    <w:rsid w:val="00106060"/>
    <w:rsid w:val="001060EA"/>
    <w:rsid w:val="00106285"/>
    <w:rsid w:val="0010658B"/>
    <w:rsid w:val="001068F5"/>
    <w:rsid w:val="00106B85"/>
    <w:rsid w:val="001072C9"/>
    <w:rsid w:val="0010785D"/>
    <w:rsid w:val="00110173"/>
    <w:rsid w:val="0011018F"/>
    <w:rsid w:val="00110222"/>
    <w:rsid w:val="00110D9C"/>
    <w:rsid w:val="001112D6"/>
    <w:rsid w:val="00111325"/>
    <w:rsid w:val="001116EC"/>
    <w:rsid w:val="00111809"/>
    <w:rsid w:val="00111A97"/>
    <w:rsid w:val="00112220"/>
    <w:rsid w:val="001125A5"/>
    <w:rsid w:val="00112714"/>
    <w:rsid w:val="00112CD2"/>
    <w:rsid w:val="00113386"/>
    <w:rsid w:val="00113515"/>
    <w:rsid w:val="00113C11"/>
    <w:rsid w:val="00114CE3"/>
    <w:rsid w:val="00114E69"/>
    <w:rsid w:val="00115135"/>
    <w:rsid w:val="00115BE3"/>
    <w:rsid w:val="00115CB8"/>
    <w:rsid w:val="00116ECA"/>
    <w:rsid w:val="001204BD"/>
    <w:rsid w:val="00120C1B"/>
    <w:rsid w:val="0012237B"/>
    <w:rsid w:val="00122567"/>
    <w:rsid w:val="001228EE"/>
    <w:rsid w:val="001231A6"/>
    <w:rsid w:val="001235C5"/>
    <w:rsid w:val="00123F19"/>
    <w:rsid w:val="00124F5E"/>
    <w:rsid w:val="001253E2"/>
    <w:rsid w:val="00126B26"/>
    <w:rsid w:val="001272E9"/>
    <w:rsid w:val="00127FFB"/>
    <w:rsid w:val="00130431"/>
    <w:rsid w:val="00130673"/>
    <w:rsid w:val="0013075A"/>
    <w:rsid w:val="00130DFC"/>
    <w:rsid w:val="00130E67"/>
    <w:rsid w:val="00131234"/>
    <w:rsid w:val="001312F1"/>
    <w:rsid w:val="00131D9E"/>
    <w:rsid w:val="00132472"/>
    <w:rsid w:val="00132B0F"/>
    <w:rsid w:val="0013324E"/>
    <w:rsid w:val="0013361F"/>
    <w:rsid w:val="001338A1"/>
    <w:rsid w:val="00133D87"/>
    <w:rsid w:val="00135425"/>
    <w:rsid w:val="00135515"/>
    <w:rsid w:val="001358C5"/>
    <w:rsid w:val="00135C7C"/>
    <w:rsid w:val="00136648"/>
    <w:rsid w:val="0013731A"/>
    <w:rsid w:val="001373E7"/>
    <w:rsid w:val="00137801"/>
    <w:rsid w:val="0014007D"/>
    <w:rsid w:val="00140320"/>
    <w:rsid w:val="0014135D"/>
    <w:rsid w:val="001417E5"/>
    <w:rsid w:val="001423DD"/>
    <w:rsid w:val="00142D10"/>
    <w:rsid w:val="0014475B"/>
    <w:rsid w:val="001458F3"/>
    <w:rsid w:val="00145BC1"/>
    <w:rsid w:val="00145DEC"/>
    <w:rsid w:val="0014606E"/>
    <w:rsid w:val="0014697A"/>
    <w:rsid w:val="00147181"/>
    <w:rsid w:val="00150D76"/>
    <w:rsid w:val="001525A5"/>
    <w:rsid w:val="00152BF7"/>
    <w:rsid w:val="00152F13"/>
    <w:rsid w:val="00153989"/>
    <w:rsid w:val="00153B0C"/>
    <w:rsid w:val="00153BAE"/>
    <w:rsid w:val="00153DC0"/>
    <w:rsid w:val="00154508"/>
    <w:rsid w:val="00154815"/>
    <w:rsid w:val="001548E8"/>
    <w:rsid w:val="00154A49"/>
    <w:rsid w:val="00154CB7"/>
    <w:rsid w:val="00154D2C"/>
    <w:rsid w:val="001550D2"/>
    <w:rsid w:val="00155113"/>
    <w:rsid w:val="00156A40"/>
    <w:rsid w:val="00156FFF"/>
    <w:rsid w:val="00157941"/>
    <w:rsid w:val="00157A2E"/>
    <w:rsid w:val="001600C3"/>
    <w:rsid w:val="001603D9"/>
    <w:rsid w:val="00160463"/>
    <w:rsid w:val="00160AB4"/>
    <w:rsid w:val="00160EA6"/>
    <w:rsid w:val="00160EAD"/>
    <w:rsid w:val="00161155"/>
    <w:rsid w:val="0016150C"/>
    <w:rsid w:val="00161843"/>
    <w:rsid w:val="00161A44"/>
    <w:rsid w:val="00161E70"/>
    <w:rsid w:val="00161ED7"/>
    <w:rsid w:val="00161F4A"/>
    <w:rsid w:val="00162B3A"/>
    <w:rsid w:val="00163ACE"/>
    <w:rsid w:val="00163E91"/>
    <w:rsid w:val="00164283"/>
    <w:rsid w:val="001642DE"/>
    <w:rsid w:val="00164501"/>
    <w:rsid w:val="001653BF"/>
    <w:rsid w:val="00165BC2"/>
    <w:rsid w:val="00165EDD"/>
    <w:rsid w:val="001662A4"/>
    <w:rsid w:val="0016642D"/>
    <w:rsid w:val="00166538"/>
    <w:rsid w:val="0016711F"/>
    <w:rsid w:val="00167355"/>
    <w:rsid w:val="001674ED"/>
    <w:rsid w:val="00167792"/>
    <w:rsid w:val="00170848"/>
    <w:rsid w:val="00171882"/>
    <w:rsid w:val="00171A54"/>
    <w:rsid w:val="00172676"/>
    <w:rsid w:val="001727CF"/>
    <w:rsid w:val="00172DE2"/>
    <w:rsid w:val="001732AD"/>
    <w:rsid w:val="0017335D"/>
    <w:rsid w:val="0017343B"/>
    <w:rsid w:val="001736D5"/>
    <w:rsid w:val="00174413"/>
    <w:rsid w:val="00174510"/>
    <w:rsid w:val="00174B60"/>
    <w:rsid w:val="0017500F"/>
    <w:rsid w:val="00175151"/>
    <w:rsid w:val="001755F5"/>
    <w:rsid w:val="00175E8A"/>
    <w:rsid w:val="001764BB"/>
    <w:rsid w:val="001766F6"/>
    <w:rsid w:val="00176B26"/>
    <w:rsid w:val="001778BB"/>
    <w:rsid w:val="001779A9"/>
    <w:rsid w:val="00177A97"/>
    <w:rsid w:val="00177B03"/>
    <w:rsid w:val="00180E08"/>
    <w:rsid w:val="001812B6"/>
    <w:rsid w:val="00181808"/>
    <w:rsid w:val="001819C1"/>
    <w:rsid w:val="00181FF0"/>
    <w:rsid w:val="001826FA"/>
    <w:rsid w:val="00182A0C"/>
    <w:rsid w:val="00182BE7"/>
    <w:rsid w:val="00182C2C"/>
    <w:rsid w:val="00183613"/>
    <w:rsid w:val="001839CA"/>
    <w:rsid w:val="00183BF3"/>
    <w:rsid w:val="00184DC9"/>
    <w:rsid w:val="001853C6"/>
    <w:rsid w:val="00185A07"/>
    <w:rsid w:val="00185C2C"/>
    <w:rsid w:val="00185DE0"/>
    <w:rsid w:val="00185E51"/>
    <w:rsid w:val="001871DE"/>
    <w:rsid w:val="0019062C"/>
    <w:rsid w:val="001909AF"/>
    <w:rsid w:val="001909CD"/>
    <w:rsid w:val="00190B1F"/>
    <w:rsid w:val="00190FA1"/>
    <w:rsid w:val="00192338"/>
    <w:rsid w:val="00192627"/>
    <w:rsid w:val="00193098"/>
    <w:rsid w:val="00193381"/>
    <w:rsid w:val="00193C9F"/>
    <w:rsid w:val="0019483A"/>
    <w:rsid w:val="001951FA"/>
    <w:rsid w:val="0019536B"/>
    <w:rsid w:val="00195B14"/>
    <w:rsid w:val="0019643D"/>
    <w:rsid w:val="00196551"/>
    <w:rsid w:val="001966D8"/>
    <w:rsid w:val="0019776F"/>
    <w:rsid w:val="001A0657"/>
    <w:rsid w:val="001A0BDC"/>
    <w:rsid w:val="001A2059"/>
    <w:rsid w:val="001A213B"/>
    <w:rsid w:val="001A2197"/>
    <w:rsid w:val="001A2FAB"/>
    <w:rsid w:val="001A349D"/>
    <w:rsid w:val="001A3AA3"/>
    <w:rsid w:val="001A3E31"/>
    <w:rsid w:val="001A41E1"/>
    <w:rsid w:val="001A4AC1"/>
    <w:rsid w:val="001A5F11"/>
    <w:rsid w:val="001A5F66"/>
    <w:rsid w:val="001A735F"/>
    <w:rsid w:val="001A7713"/>
    <w:rsid w:val="001A771D"/>
    <w:rsid w:val="001A7E3E"/>
    <w:rsid w:val="001B085F"/>
    <w:rsid w:val="001B0D6B"/>
    <w:rsid w:val="001B1295"/>
    <w:rsid w:val="001B1841"/>
    <w:rsid w:val="001B1D89"/>
    <w:rsid w:val="001B33DB"/>
    <w:rsid w:val="001B3F21"/>
    <w:rsid w:val="001B46C8"/>
    <w:rsid w:val="001B56EE"/>
    <w:rsid w:val="001B5A12"/>
    <w:rsid w:val="001B5D15"/>
    <w:rsid w:val="001B63C8"/>
    <w:rsid w:val="001B6907"/>
    <w:rsid w:val="001B6CF7"/>
    <w:rsid w:val="001B6FF7"/>
    <w:rsid w:val="001B743D"/>
    <w:rsid w:val="001B7C62"/>
    <w:rsid w:val="001B7FA5"/>
    <w:rsid w:val="001C01F3"/>
    <w:rsid w:val="001C0EF8"/>
    <w:rsid w:val="001C37EA"/>
    <w:rsid w:val="001C3D78"/>
    <w:rsid w:val="001C4266"/>
    <w:rsid w:val="001C4486"/>
    <w:rsid w:val="001C475E"/>
    <w:rsid w:val="001C4D13"/>
    <w:rsid w:val="001C524E"/>
    <w:rsid w:val="001C52F9"/>
    <w:rsid w:val="001C5877"/>
    <w:rsid w:val="001C6015"/>
    <w:rsid w:val="001C65A4"/>
    <w:rsid w:val="001C65F8"/>
    <w:rsid w:val="001C737C"/>
    <w:rsid w:val="001D0252"/>
    <w:rsid w:val="001D0F14"/>
    <w:rsid w:val="001D108A"/>
    <w:rsid w:val="001D1625"/>
    <w:rsid w:val="001D1C7E"/>
    <w:rsid w:val="001D290B"/>
    <w:rsid w:val="001D3A95"/>
    <w:rsid w:val="001D3E4B"/>
    <w:rsid w:val="001D4219"/>
    <w:rsid w:val="001D4CF3"/>
    <w:rsid w:val="001D4DD5"/>
    <w:rsid w:val="001D53F0"/>
    <w:rsid w:val="001D5832"/>
    <w:rsid w:val="001D5DF6"/>
    <w:rsid w:val="001D747B"/>
    <w:rsid w:val="001E05B1"/>
    <w:rsid w:val="001E2544"/>
    <w:rsid w:val="001E297F"/>
    <w:rsid w:val="001E2A43"/>
    <w:rsid w:val="001E2C92"/>
    <w:rsid w:val="001E3388"/>
    <w:rsid w:val="001E3721"/>
    <w:rsid w:val="001E4054"/>
    <w:rsid w:val="001E4477"/>
    <w:rsid w:val="001E456F"/>
    <w:rsid w:val="001E4CB9"/>
    <w:rsid w:val="001E5084"/>
    <w:rsid w:val="001E543D"/>
    <w:rsid w:val="001E5BDF"/>
    <w:rsid w:val="001E5EEE"/>
    <w:rsid w:val="001E5F47"/>
    <w:rsid w:val="001E5F85"/>
    <w:rsid w:val="001E6687"/>
    <w:rsid w:val="001E678C"/>
    <w:rsid w:val="001E68AF"/>
    <w:rsid w:val="001E6A24"/>
    <w:rsid w:val="001E74F4"/>
    <w:rsid w:val="001F0061"/>
    <w:rsid w:val="001F017E"/>
    <w:rsid w:val="001F01B4"/>
    <w:rsid w:val="001F0D99"/>
    <w:rsid w:val="001F115F"/>
    <w:rsid w:val="001F1A1F"/>
    <w:rsid w:val="001F1F15"/>
    <w:rsid w:val="001F2AD3"/>
    <w:rsid w:val="001F36C2"/>
    <w:rsid w:val="001F3FF4"/>
    <w:rsid w:val="001F413C"/>
    <w:rsid w:val="001F4914"/>
    <w:rsid w:val="001F54B2"/>
    <w:rsid w:val="001F59AF"/>
    <w:rsid w:val="001F5B13"/>
    <w:rsid w:val="001F656E"/>
    <w:rsid w:val="001F6844"/>
    <w:rsid w:val="001F6B98"/>
    <w:rsid w:val="001F6C84"/>
    <w:rsid w:val="001F6D59"/>
    <w:rsid w:val="001F703C"/>
    <w:rsid w:val="001F7AD4"/>
    <w:rsid w:val="00200007"/>
    <w:rsid w:val="00200DAB"/>
    <w:rsid w:val="00201005"/>
    <w:rsid w:val="00201101"/>
    <w:rsid w:val="002015A3"/>
    <w:rsid w:val="00201747"/>
    <w:rsid w:val="00201D77"/>
    <w:rsid w:val="00202367"/>
    <w:rsid w:val="00202AAA"/>
    <w:rsid w:val="00202CD7"/>
    <w:rsid w:val="002044A6"/>
    <w:rsid w:val="002045A5"/>
    <w:rsid w:val="002047B6"/>
    <w:rsid w:val="00204C5B"/>
    <w:rsid w:val="00205A30"/>
    <w:rsid w:val="00205AFB"/>
    <w:rsid w:val="00207127"/>
    <w:rsid w:val="00207E97"/>
    <w:rsid w:val="00207FDB"/>
    <w:rsid w:val="002107E9"/>
    <w:rsid w:val="002111F8"/>
    <w:rsid w:val="002112C4"/>
    <w:rsid w:val="002118AF"/>
    <w:rsid w:val="002129B9"/>
    <w:rsid w:val="00213283"/>
    <w:rsid w:val="002132F4"/>
    <w:rsid w:val="00213C42"/>
    <w:rsid w:val="00214FAD"/>
    <w:rsid w:val="00215325"/>
    <w:rsid w:val="0021584E"/>
    <w:rsid w:val="002158D9"/>
    <w:rsid w:val="00215F64"/>
    <w:rsid w:val="00216214"/>
    <w:rsid w:val="002163ED"/>
    <w:rsid w:val="0021661C"/>
    <w:rsid w:val="0021684D"/>
    <w:rsid w:val="00217421"/>
    <w:rsid w:val="0021777E"/>
    <w:rsid w:val="002178BF"/>
    <w:rsid w:val="00217D54"/>
    <w:rsid w:val="00217D7A"/>
    <w:rsid w:val="00217DB5"/>
    <w:rsid w:val="00220030"/>
    <w:rsid w:val="002203A4"/>
    <w:rsid w:val="00220B1F"/>
    <w:rsid w:val="00220DFC"/>
    <w:rsid w:val="00221DF4"/>
    <w:rsid w:val="00222037"/>
    <w:rsid w:val="00222065"/>
    <w:rsid w:val="00222486"/>
    <w:rsid w:val="002224C0"/>
    <w:rsid w:val="0022288B"/>
    <w:rsid w:val="00222F0F"/>
    <w:rsid w:val="00223F6D"/>
    <w:rsid w:val="002241D5"/>
    <w:rsid w:val="00225093"/>
    <w:rsid w:val="002256A9"/>
    <w:rsid w:val="00225D50"/>
    <w:rsid w:val="00225DAF"/>
    <w:rsid w:val="00225F69"/>
    <w:rsid w:val="00226043"/>
    <w:rsid w:val="00226508"/>
    <w:rsid w:val="002276F3"/>
    <w:rsid w:val="002277BD"/>
    <w:rsid w:val="00230072"/>
    <w:rsid w:val="0023031C"/>
    <w:rsid w:val="00232283"/>
    <w:rsid w:val="0023374C"/>
    <w:rsid w:val="002345A3"/>
    <w:rsid w:val="00234980"/>
    <w:rsid w:val="00234F47"/>
    <w:rsid w:val="00234F8D"/>
    <w:rsid w:val="0023529D"/>
    <w:rsid w:val="002356D4"/>
    <w:rsid w:val="002358C3"/>
    <w:rsid w:val="00235F20"/>
    <w:rsid w:val="002360F7"/>
    <w:rsid w:val="00236228"/>
    <w:rsid w:val="0023713C"/>
    <w:rsid w:val="00237394"/>
    <w:rsid w:val="00237405"/>
    <w:rsid w:val="00237B07"/>
    <w:rsid w:val="00241134"/>
    <w:rsid w:val="0024258D"/>
    <w:rsid w:val="00243458"/>
    <w:rsid w:val="002437A3"/>
    <w:rsid w:val="00243A63"/>
    <w:rsid w:val="00243DB2"/>
    <w:rsid w:val="00244988"/>
    <w:rsid w:val="002457E1"/>
    <w:rsid w:val="00245B30"/>
    <w:rsid w:val="00245F5F"/>
    <w:rsid w:val="00246E3B"/>
    <w:rsid w:val="0024708B"/>
    <w:rsid w:val="0024735B"/>
    <w:rsid w:val="00247908"/>
    <w:rsid w:val="00247EA8"/>
    <w:rsid w:val="00250FA1"/>
    <w:rsid w:val="00251A13"/>
    <w:rsid w:val="00251A5B"/>
    <w:rsid w:val="00251FAF"/>
    <w:rsid w:val="0025252D"/>
    <w:rsid w:val="002527E5"/>
    <w:rsid w:val="00252ADA"/>
    <w:rsid w:val="00253210"/>
    <w:rsid w:val="00253480"/>
    <w:rsid w:val="0025386D"/>
    <w:rsid w:val="00253E76"/>
    <w:rsid w:val="002542F6"/>
    <w:rsid w:val="00255C1A"/>
    <w:rsid w:val="00257178"/>
    <w:rsid w:val="00257453"/>
    <w:rsid w:val="00257582"/>
    <w:rsid w:val="002575D0"/>
    <w:rsid w:val="002600B1"/>
    <w:rsid w:val="00261032"/>
    <w:rsid w:val="00261E9B"/>
    <w:rsid w:val="0026203A"/>
    <w:rsid w:val="00262344"/>
    <w:rsid w:val="00262DAA"/>
    <w:rsid w:val="00262E2D"/>
    <w:rsid w:val="00264597"/>
    <w:rsid w:val="0026468F"/>
    <w:rsid w:val="00264AF4"/>
    <w:rsid w:val="00264B6B"/>
    <w:rsid w:val="00264C9C"/>
    <w:rsid w:val="0026569F"/>
    <w:rsid w:val="00266EC8"/>
    <w:rsid w:val="0026744F"/>
    <w:rsid w:val="002675AE"/>
    <w:rsid w:val="00267A2D"/>
    <w:rsid w:val="00267EBA"/>
    <w:rsid w:val="00270567"/>
    <w:rsid w:val="0027080B"/>
    <w:rsid w:val="0027081D"/>
    <w:rsid w:val="002708E6"/>
    <w:rsid w:val="00270DFC"/>
    <w:rsid w:val="00271658"/>
    <w:rsid w:val="00271812"/>
    <w:rsid w:val="00271B87"/>
    <w:rsid w:val="002726F6"/>
    <w:rsid w:val="00272999"/>
    <w:rsid w:val="00272B05"/>
    <w:rsid w:val="00272C74"/>
    <w:rsid w:val="0027308F"/>
    <w:rsid w:val="002738B9"/>
    <w:rsid w:val="002750EF"/>
    <w:rsid w:val="00275264"/>
    <w:rsid w:val="00275B0A"/>
    <w:rsid w:val="00275CEB"/>
    <w:rsid w:val="00275ED6"/>
    <w:rsid w:val="00276548"/>
    <w:rsid w:val="002766DC"/>
    <w:rsid w:val="00277AE5"/>
    <w:rsid w:val="00277FFB"/>
    <w:rsid w:val="00280132"/>
    <w:rsid w:val="00280DAB"/>
    <w:rsid w:val="00280E7E"/>
    <w:rsid w:val="002812A0"/>
    <w:rsid w:val="002815A8"/>
    <w:rsid w:val="00282717"/>
    <w:rsid w:val="00282CA3"/>
    <w:rsid w:val="00282F80"/>
    <w:rsid w:val="00283144"/>
    <w:rsid w:val="00283C12"/>
    <w:rsid w:val="00283D99"/>
    <w:rsid w:val="00283FE7"/>
    <w:rsid w:val="00284406"/>
    <w:rsid w:val="0028536D"/>
    <w:rsid w:val="00286120"/>
    <w:rsid w:val="00286815"/>
    <w:rsid w:val="00286CA0"/>
    <w:rsid w:val="002871D7"/>
    <w:rsid w:val="00287671"/>
    <w:rsid w:val="002906B4"/>
    <w:rsid w:val="00290B92"/>
    <w:rsid w:val="002912C8"/>
    <w:rsid w:val="00291390"/>
    <w:rsid w:val="0029139C"/>
    <w:rsid w:val="00291510"/>
    <w:rsid w:val="0029155D"/>
    <w:rsid w:val="0029203C"/>
    <w:rsid w:val="00292760"/>
    <w:rsid w:val="002939E9"/>
    <w:rsid w:val="00293A69"/>
    <w:rsid w:val="00293C09"/>
    <w:rsid w:val="00294762"/>
    <w:rsid w:val="00294E69"/>
    <w:rsid w:val="00295A53"/>
    <w:rsid w:val="00295A62"/>
    <w:rsid w:val="00296B9B"/>
    <w:rsid w:val="00297066"/>
    <w:rsid w:val="00297BD6"/>
    <w:rsid w:val="002A0185"/>
    <w:rsid w:val="002A0B2B"/>
    <w:rsid w:val="002A0CD2"/>
    <w:rsid w:val="002A1E6E"/>
    <w:rsid w:val="002A1FF4"/>
    <w:rsid w:val="002A238F"/>
    <w:rsid w:val="002A265B"/>
    <w:rsid w:val="002A2902"/>
    <w:rsid w:val="002A2B24"/>
    <w:rsid w:val="002A2E11"/>
    <w:rsid w:val="002A2E1D"/>
    <w:rsid w:val="002A3007"/>
    <w:rsid w:val="002A383F"/>
    <w:rsid w:val="002A3BF1"/>
    <w:rsid w:val="002A3C6D"/>
    <w:rsid w:val="002A5E56"/>
    <w:rsid w:val="002A60E6"/>
    <w:rsid w:val="002A6166"/>
    <w:rsid w:val="002A65AF"/>
    <w:rsid w:val="002A65B9"/>
    <w:rsid w:val="002A6ABB"/>
    <w:rsid w:val="002A6D8D"/>
    <w:rsid w:val="002A7B5D"/>
    <w:rsid w:val="002B090C"/>
    <w:rsid w:val="002B0BC6"/>
    <w:rsid w:val="002B1202"/>
    <w:rsid w:val="002B1262"/>
    <w:rsid w:val="002B1681"/>
    <w:rsid w:val="002B1723"/>
    <w:rsid w:val="002B1F78"/>
    <w:rsid w:val="002B27CA"/>
    <w:rsid w:val="002B31E1"/>
    <w:rsid w:val="002B32F9"/>
    <w:rsid w:val="002B36CC"/>
    <w:rsid w:val="002B3BE6"/>
    <w:rsid w:val="002B3BF1"/>
    <w:rsid w:val="002B4E35"/>
    <w:rsid w:val="002B612B"/>
    <w:rsid w:val="002B6B57"/>
    <w:rsid w:val="002B6B6B"/>
    <w:rsid w:val="002B6E76"/>
    <w:rsid w:val="002B7141"/>
    <w:rsid w:val="002B77CA"/>
    <w:rsid w:val="002B7C36"/>
    <w:rsid w:val="002B7FDE"/>
    <w:rsid w:val="002C01AE"/>
    <w:rsid w:val="002C11A4"/>
    <w:rsid w:val="002C1B7D"/>
    <w:rsid w:val="002C1BF0"/>
    <w:rsid w:val="002C2304"/>
    <w:rsid w:val="002C24DF"/>
    <w:rsid w:val="002C2F2D"/>
    <w:rsid w:val="002C3ECD"/>
    <w:rsid w:val="002C4690"/>
    <w:rsid w:val="002C46FC"/>
    <w:rsid w:val="002C4CE8"/>
    <w:rsid w:val="002C505F"/>
    <w:rsid w:val="002C63CB"/>
    <w:rsid w:val="002C6D5F"/>
    <w:rsid w:val="002C7451"/>
    <w:rsid w:val="002C7794"/>
    <w:rsid w:val="002C7CA0"/>
    <w:rsid w:val="002D08E7"/>
    <w:rsid w:val="002D0C6F"/>
    <w:rsid w:val="002D0FBB"/>
    <w:rsid w:val="002D131A"/>
    <w:rsid w:val="002D156E"/>
    <w:rsid w:val="002D1CB7"/>
    <w:rsid w:val="002D2077"/>
    <w:rsid w:val="002D289E"/>
    <w:rsid w:val="002D3B10"/>
    <w:rsid w:val="002D41BB"/>
    <w:rsid w:val="002D4881"/>
    <w:rsid w:val="002D4E37"/>
    <w:rsid w:val="002D4F9B"/>
    <w:rsid w:val="002D5751"/>
    <w:rsid w:val="002D58E4"/>
    <w:rsid w:val="002D5F72"/>
    <w:rsid w:val="002D5FEE"/>
    <w:rsid w:val="002D7DB7"/>
    <w:rsid w:val="002E0998"/>
    <w:rsid w:val="002E0F26"/>
    <w:rsid w:val="002E0F87"/>
    <w:rsid w:val="002E2154"/>
    <w:rsid w:val="002E22B1"/>
    <w:rsid w:val="002E2737"/>
    <w:rsid w:val="002E3D6B"/>
    <w:rsid w:val="002E4E6D"/>
    <w:rsid w:val="002E545D"/>
    <w:rsid w:val="002E550C"/>
    <w:rsid w:val="002E621D"/>
    <w:rsid w:val="002E6578"/>
    <w:rsid w:val="002E6D17"/>
    <w:rsid w:val="002E79E0"/>
    <w:rsid w:val="002E7C5B"/>
    <w:rsid w:val="002E7D3A"/>
    <w:rsid w:val="002E7F0E"/>
    <w:rsid w:val="002F05CA"/>
    <w:rsid w:val="002F1CDC"/>
    <w:rsid w:val="002F1F71"/>
    <w:rsid w:val="002F2CC6"/>
    <w:rsid w:val="002F2D2B"/>
    <w:rsid w:val="002F2D4E"/>
    <w:rsid w:val="002F2E13"/>
    <w:rsid w:val="002F311E"/>
    <w:rsid w:val="002F36E2"/>
    <w:rsid w:val="002F37D7"/>
    <w:rsid w:val="002F3F6B"/>
    <w:rsid w:val="002F459C"/>
    <w:rsid w:val="002F5498"/>
    <w:rsid w:val="002F5D38"/>
    <w:rsid w:val="002F639F"/>
    <w:rsid w:val="002F6425"/>
    <w:rsid w:val="002F6A7F"/>
    <w:rsid w:val="002F7131"/>
    <w:rsid w:val="002F7818"/>
    <w:rsid w:val="00300932"/>
    <w:rsid w:val="00300BDE"/>
    <w:rsid w:val="00300C7A"/>
    <w:rsid w:val="00301444"/>
    <w:rsid w:val="00301583"/>
    <w:rsid w:val="00301AF9"/>
    <w:rsid w:val="00301B54"/>
    <w:rsid w:val="003021D8"/>
    <w:rsid w:val="00302B8B"/>
    <w:rsid w:val="003031C2"/>
    <w:rsid w:val="00303375"/>
    <w:rsid w:val="00303748"/>
    <w:rsid w:val="0030425B"/>
    <w:rsid w:val="003042DD"/>
    <w:rsid w:val="0030556F"/>
    <w:rsid w:val="003055CE"/>
    <w:rsid w:val="00305F1F"/>
    <w:rsid w:val="0030621C"/>
    <w:rsid w:val="00306D91"/>
    <w:rsid w:val="00306F54"/>
    <w:rsid w:val="00307679"/>
    <w:rsid w:val="00307AA5"/>
    <w:rsid w:val="003103FC"/>
    <w:rsid w:val="0031066D"/>
    <w:rsid w:val="00310AA5"/>
    <w:rsid w:val="00310EBE"/>
    <w:rsid w:val="003112A6"/>
    <w:rsid w:val="0031141B"/>
    <w:rsid w:val="00311589"/>
    <w:rsid w:val="003118E1"/>
    <w:rsid w:val="003122DB"/>
    <w:rsid w:val="00312857"/>
    <w:rsid w:val="00313A94"/>
    <w:rsid w:val="00313F44"/>
    <w:rsid w:val="00314064"/>
    <w:rsid w:val="00314836"/>
    <w:rsid w:val="003154ED"/>
    <w:rsid w:val="003159AC"/>
    <w:rsid w:val="0031672D"/>
    <w:rsid w:val="00316FF3"/>
    <w:rsid w:val="00317CEA"/>
    <w:rsid w:val="00317DEA"/>
    <w:rsid w:val="00317EF9"/>
    <w:rsid w:val="0032001C"/>
    <w:rsid w:val="0032063E"/>
    <w:rsid w:val="003210FD"/>
    <w:rsid w:val="00321BD2"/>
    <w:rsid w:val="00322905"/>
    <w:rsid w:val="00322EE2"/>
    <w:rsid w:val="0032379A"/>
    <w:rsid w:val="0032400E"/>
    <w:rsid w:val="00324BD0"/>
    <w:rsid w:val="003255A0"/>
    <w:rsid w:val="00325ACA"/>
    <w:rsid w:val="00325BC8"/>
    <w:rsid w:val="00325D9B"/>
    <w:rsid w:val="003265A0"/>
    <w:rsid w:val="00326870"/>
    <w:rsid w:val="00326871"/>
    <w:rsid w:val="00326D29"/>
    <w:rsid w:val="00326E4F"/>
    <w:rsid w:val="0032726A"/>
    <w:rsid w:val="003276D5"/>
    <w:rsid w:val="00327904"/>
    <w:rsid w:val="0033030B"/>
    <w:rsid w:val="00330971"/>
    <w:rsid w:val="00330AE5"/>
    <w:rsid w:val="003318BE"/>
    <w:rsid w:val="003326B5"/>
    <w:rsid w:val="00332F46"/>
    <w:rsid w:val="0033309D"/>
    <w:rsid w:val="003346AE"/>
    <w:rsid w:val="00334B4A"/>
    <w:rsid w:val="00335DFC"/>
    <w:rsid w:val="0033622A"/>
    <w:rsid w:val="00336A4E"/>
    <w:rsid w:val="00340B8A"/>
    <w:rsid w:val="003434A6"/>
    <w:rsid w:val="003434F9"/>
    <w:rsid w:val="00343A93"/>
    <w:rsid w:val="00343BF1"/>
    <w:rsid w:val="0034481C"/>
    <w:rsid w:val="00344884"/>
    <w:rsid w:val="00345B18"/>
    <w:rsid w:val="003460EA"/>
    <w:rsid w:val="00346356"/>
    <w:rsid w:val="003466CA"/>
    <w:rsid w:val="0034672A"/>
    <w:rsid w:val="0034680D"/>
    <w:rsid w:val="0034767A"/>
    <w:rsid w:val="003500C6"/>
    <w:rsid w:val="00350CDA"/>
    <w:rsid w:val="0035136A"/>
    <w:rsid w:val="003515F8"/>
    <w:rsid w:val="003529DA"/>
    <w:rsid w:val="00352A55"/>
    <w:rsid w:val="00352C08"/>
    <w:rsid w:val="003540EC"/>
    <w:rsid w:val="00354346"/>
    <w:rsid w:val="0035560E"/>
    <w:rsid w:val="00355930"/>
    <w:rsid w:val="0035594B"/>
    <w:rsid w:val="00355B8F"/>
    <w:rsid w:val="00355DD7"/>
    <w:rsid w:val="003563A1"/>
    <w:rsid w:val="003563C6"/>
    <w:rsid w:val="0035644E"/>
    <w:rsid w:val="00356E34"/>
    <w:rsid w:val="00357482"/>
    <w:rsid w:val="003577A8"/>
    <w:rsid w:val="00357D11"/>
    <w:rsid w:val="00357D56"/>
    <w:rsid w:val="00360036"/>
    <w:rsid w:val="003601BD"/>
    <w:rsid w:val="00360A3E"/>
    <w:rsid w:val="00360FD1"/>
    <w:rsid w:val="00360FEC"/>
    <w:rsid w:val="00361807"/>
    <w:rsid w:val="00361877"/>
    <w:rsid w:val="00362181"/>
    <w:rsid w:val="00362226"/>
    <w:rsid w:val="00362D70"/>
    <w:rsid w:val="00363DEB"/>
    <w:rsid w:val="003644B1"/>
    <w:rsid w:val="00365BBA"/>
    <w:rsid w:val="00365BDA"/>
    <w:rsid w:val="00367575"/>
    <w:rsid w:val="003705FF"/>
    <w:rsid w:val="00370997"/>
    <w:rsid w:val="00370A35"/>
    <w:rsid w:val="00370AFD"/>
    <w:rsid w:val="00371250"/>
    <w:rsid w:val="00371296"/>
    <w:rsid w:val="003717D1"/>
    <w:rsid w:val="003727B1"/>
    <w:rsid w:val="003727C9"/>
    <w:rsid w:val="00372818"/>
    <w:rsid w:val="00372970"/>
    <w:rsid w:val="00372C97"/>
    <w:rsid w:val="00372DD7"/>
    <w:rsid w:val="00373C39"/>
    <w:rsid w:val="00374119"/>
    <w:rsid w:val="003758C9"/>
    <w:rsid w:val="00375960"/>
    <w:rsid w:val="00375A8D"/>
    <w:rsid w:val="00375B0C"/>
    <w:rsid w:val="00377258"/>
    <w:rsid w:val="0037729C"/>
    <w:rsid w:val="003773D6"/>
    <w:rsid w:val="00377402"/>
    <w:rsid w:val="00380096"/>
    <w:rsid w:val="0038041A"/>
    <w:rsid w:val="0038060A"/>
    <w:rsid w:val="00381342"/>
    <w:rsid w:val="00381C9A"/>
    <w:rsid w:val="003825DB"/>
    <w:rsid w:val="003839CC"/>
    <w:rsid w:val="00384BFF"/>
    <w:rsid w:val="0038553A"/>
    <w:rsid w:val="0038752F"/>
    <w:rsid w:val="0039008E"/>
    <w:rsid w:val="00390AD3"/>
    <w:rsid w:val="00390BF2"/>
    <w:rsid w:val="00391567"/>
    <w:rsid w:val="00392C83"/>
    <w:rsid w:val="00392EA0"/>
    <w:rsid w:val="00393AB7"/>
    <w:rsid w:val="00393D2A"/>
    <w:rsid w:val="003940A5"/>
    <w:rsid w:val="00394611"/>
    <w:rsid w:val="003953CA"/>
    <w:rsid w:val="003961D0"/>
    <w:rsid w:val="0039677F"/>
    <w:rsid w:val="0039681A"/>
    <w:rsid w:val="003971F0"/>
    <w:rsid w:val="003973E1"/>
    <w:rsid w:val="003A0D5E"/>
    <w:rsid w:val="003A109A"/>
    <w:rsid w:val="003A1246"/>
    <w:rsid w:val="003A1FAF"/>
    <w:rsid w:val="003A21D5"/>
    <w:rsid w:val="003A26E4"/>
    <w:rsid w:val="003A3937"/>
    <w:rsid w:val="003A4850"/>
    <w:rsid w:val="003A59BC"/>
    <w:rsid w:val="003A68E2"/>
    <w:rsid w:val="003A6C38"/>
    <w:rsid w:val="003A73D2"/>
    <w:rsid w:val="003B00D0"/>
    <w:rsid w:val="003B015D"/>
    <w:rsid w:val="003B0970"/>
    <w:rsid w:val="003B212F"/>
    <w:rsid w:val="003B239D"/>
    <w:rsid w:val="003B2A7E"/>
    <w:rsid w:val="003B2B55"/>
    <w:rsid w:val="003B3D4E"/>
    <w:rsid w:val="003B3DA6"/>
    <w:rsid w:val="003B43DB"/>
    <w:rsid w:val="003B460E"/>
    <w:rsid w:val="003B49E1"/>
    <w:rsid w:val="003B4C10"/>
    <w:rsid w:val="003B5084"/>
    <w:rsid w:val="003B53F6"/>
    <w:rsid w:val="003B5E88"/>
    <w:rsid w:val="003B6198"/>
    <w:rsid w:val="003B6D78"/>
    <w:rsid w:val="003B7A80"/>
    <w:rsid w:val="003C0904"/>
    <w:rsid w:val="003C09E5"/>
    <w:rsid w:val="003C1345"/>
    <w:rsid w:val="003C16EE"/>
    <w:rsid w:val="003C1E4E"/>
    <w:rsid w:val="003C292F"/>
    <w:rsid w:val="003C2A17"/>
    <w:rsid w:val="003C2D8D"/>
    <w:rsid w:val="003C37FA"/>
    <w:rsid w:val="003C3AED"/>
    <w:rsid w:val="003C41EE"/>
    <w:rsid w:val="003C44A2"/>
    <w:rsid w:val="003C4DD4"/>
    <w:rsid w:val="003C55F0"/>
    <w:rsid w:val="003C59C2"/>
    <w:rsid w:val="003C5AF9"/>
    <w:rsid w:val="003C5D7B"/>
    <w:rsid w:val="003C5F18"/>
    <w:rsid w:val="003C7684"/>
    <w:rsid w:val="003C7B22"/>
    <w:rsid w:val="003D0B42"/>
    <w:rsid w:val="003D0EAD"/>
    <w:rsid w:val="003D10F2"/>
    <w:rsid w:val="003D127A"/>
    <w:rsid w:val="003D1BD3"/>
    <w:rsid w:val="003D2926"/>
    <w:rsid w:val="003D349D"/>
    <w:rsid w:val="003D3B3A"/>
    <w:rsid w:val="003D47E5"/>
    <w:rsid w:val="003D4837"/>
    <w:rsid w:val="003D4D61"/>
    <w:rsid w:val="003D50CE"/>
    <w:rsid w:val="003D52E3"/>
    <w:rsid w:val="003D5C1A"/>
    <w:rsid w:val="003D5D2E"/>
    <w:rsid w:val="003D60FD"/>
    <w:rsid w:val="003D692D"/>
    <w:rsid w:val="003D6C11"/>
    <w:rsid w:val="003D74DF"/>
    <w:rsid w:val="003E04A5"/>
    <w:rsid w:val="003E06CB"/>
    <w:rsid w:val="003E0891"/>
    <w:rsid w:val="003E09E9"/>
    <w:rsid w:val="003E0BCB"/>
    <w:rsid w:val="003E0DDA"/>
    <w:rsid w:val="003E13E4"/>
    <w:rsid w:val="003E1448"/>
    <w:rsid w:val="003E17D4"/>
    <w:rsid w:val="003E241C"/>
    <w:rsid w:val="003E28A0"/>
    <w:rsid w:val="003E3BC5"/>
    <w:rsid w:val="003E3C9D"/>
    <w:rsid w:val="003E532B"/>
    <w:rsid w:val="003E541A"/>
    <w:rsid w:val="003E5C60"/>
    <w:rsid w:val="003E5F54"/>
    <w:rsid w:val="003E614E"/>
    <w:rsid w:val="003E6B4C"/>
    <w:rsid w:val="003E6F54"/>
    <w:rsid w:val="003E74C5"/>
    <w:rsid w:val="003F03DC"/>
    <w:rsid w:val="003F0629"/>
    <w:rsid w:val="003F0919"/>
    <w:rsid w:val="003F0B0E"/>
    <w:rsid w:val="003F11A4"/>
    <w:rsid w:val="003F1A90"/>
    <w:rsid w:val="003F1EE7"/>
    <w:rsid w:val="003F1F48"/>
    <w:rsid w:val="003F3A4C"/>
    <w:rsid w:val="003F430A"/>
    <w:rsid w:val="003F4888"/>
    <w:rsid w:val="003F4967"/>
    <w:rsid w:val="003F4E86"/>
    <w:rsid w:val="003F4EAC"/>
    <w:rsid w:val="003F4F3F"/>
    <w:rsid w:val="003F5016"/>
    <w:rsid w:val="003F584E"/>
    <w:rsid w:val="003F5FC2"/>
    <w:rsid w:val="003F6F73"/>
    <w:rsid w:val="003F7054"/>
    <w:rsid w:val="003F7CA3"/>
    <w:rsid w:val="0040092C"/>
    <w:rsid w:val="004010A0"/>
    <w:rsid w:val="00402A6E"/>
    <w:rsid w:val="0040302E"/>
    <w:rsid w:val="0040377D"/>
    <w:rsid w:val="00403C1C"/>
    <w:rsid w:val="00404881"/>
    <w:rsid w:val="004048B6"/>
    <w:rsid w:val="0040551E"/>
    <w:rsid w:val="004055B1"/>
    <w:rsid w:val="0040592D"/>
    <w:rsid w:val="004063CC"/>
    <w:rsid w:val="00406898"/>
    <w:rsid w:val="00406EB4"/>
    <w:rsid w:val="0040729A"/>
    <w:rsid w:val="004079A8"/>
    <w:rsid w:val="004079D6"/>
    <w:rsid w:val="004104B8"/>
    <w:rsid w:val="004109B3"/>
    <w:rsid w:val="00410DCA"/>
    <w:rsid w:val="0041140A"/>
    <w:rsid w:val="00411B7A"/>
    <w:rsid w:val="00412057"/>
    <w:rsid w:val="004137FE"/>
    <w:rsid w:val="00413901"/>
    <w:rsid w:val="004143E2"/>
    <w:rsid w:val="00414434"/>
    <w:rsid w:val="00414562"/>
    <w:rsid w:val="004145CD"/>
    <w:rsid w:val="004154FD"/>
    <w:rsid w:val="00415F71"/>
    <w:rsid w:val="00420757"/>
    <w:rsid w:val="00420F6B"/>
    <w:rsid w:val="004210ED"/>
    <w:rsid w:val="00421110"/>
    <w:rsid w:val="00421114"/>
    <w:rsid w:val="00422460"/>
    <w:rsid w:val="00422971"/>
    <w:rsid w:val="004229BD"/>
    <w:rsid w:val="00422AA5"/>
    <w:rsid w:val="0042357C"/>
    <w:rsid w:val="0042479C"/>
    <w:rsid w:val="0042614C"/>
    <w:rsid w:val="00426A1F"/>
    <w:rsid w:val="00426CE3"/>
    <w:rsid w:val="00426E65"/>
    <w:rsid w:val="00427302"/>
    <w:rsid w:val="004275C3"/>
    <w:rsid w:val="00427CD3"/>
    <w:rsid w:val="00427F62"/>
    <w:rsid w:val="0043070D"/>
    <w:rsid w:val="004307AA"/>
    <w:rsid w:val="00430B9B"/>
    <w:rsid w:val="00430D15"/>
    <w:rsid w:val="004316BB"/>
    <w:rsid w:val="004319DC"/>
    <w:rsid w:val="0043226E"/>
    <w:rsid w:val="004326FB"/>
    <w:rsid w:val="00432B52"/>
    <w:rsid w:val="00432C8B"/>
    <w:rsid w:val="00433344"/>
    <w:rsid w:val="00433D9E"/>
    <w:rsid w:val="00434111"/>
    <w:rsid w:val="0043463F"/>
    <w:rsid w:val="00435619"/>
    <w:rsid w:val="00436065"/>
    <w:rsid w:val="00436636"/>
    <w:rsid w:val="00436888"/>
    <w:rsid w:val="00436B14"/>
    <w:rsid w:val="00436B51"/>
    <w:rsid w:val="00436DDC"/>
    <w:rsid w:val="00437602"/>
    <w:rsid w:val="00437AAC"/>
    <w:rsid w:val="0044033B"/>
    <w:rsid w:val="004414AA"/>
    <w:rsid w:val="00441B4B"/>
    <w:rsid w:val="00441F3C"/>
    <w:rsid w:val="00442DCE"/>
    <w:rsid w:val="0044338B"/>
    <w:rsid w:val="00444031"/>
    <w:rsid w:val="004444B1"/>
    <w:rsid w:val="00444CF7"/>
    <w:rsid w:val="00445F53"/>
    <w:rsid w:val="00445F81"/>
    <w:rsid w:val="004468D9"/>
    <w:rsid w:val="00446C61"/>
    <w:rsid w:val="00446CA6"/>
    <w:rsid w:val="00446DF7"/>
    <w:rsid w:val="004501FD"/>
    <w:rsid w:val="00450381"/>
    <w:rsid w:val="00450483"/>
    <w:rsid w:val="00450E47"/>
    <w:rsid w:val="00451779"/>
    <w:rsid w:val="00451C85"/>
    <w:rsid w:val="00451FCD"/>
    <w:rsid w:val="004524A9"/>
    <w:rsid w:val="004524E7"/>
    <w:rsid w:val="00452F2F"/>
    <w:rsid w:val="0045327A"/>
    <w:rsid w:val="004537D3"/>
    <w:rsid w:val="004538EC"/>
    <w:rsid w:val="00453D25"/>
    <w:rsid w:val="00453E0F"/>
    <w:rsid w:val="0045420C"/>
    <w:rsid w:val="00455098"/>
    <w:rsid w:val="004557A7"/>
    <w:rsid w:val="00456694"/>
    <w:rsid w:val="00456A28"/>
    <w:rsid w:val="00456AD1"/>
    <w:rsid w:val="00456C2A"/>
    <w:rsid w:val="00457DF1"/>
    <w:rsid w:val="00460AA0"/>
    <w:rsid w:val="00460FF3"/>
    <w:rsid w:val="004648F0"/>
    <w:rsid w:val="00464E09"/>
    <w:rsid w:val="00465A76"/>
    <w:rsid w:val="00465FC1"/>
    <w:rsid w:val="004669A9"/>
    <w:rsid w:val="00466BBC"/>
    <w:rsid w:val="004671BB"/>
    <w:rsid w:val="00467841"/>
    <w:rsid w:val="004706C1"/>
    <w:rsid w:val="004706D0"/>
    <w:rsid w:val="00470954"/>
    <w:rsid w:val="00470E89"/>
    <w:rsid w:val="00471A2E"/>
    <w:rsid w:val="00471AFF"/>
    <w:rsid w:val="00471F5A"/>
    <w:rsid w:val="004727B2"/>
    <w:rsid w:val="0047280D"/>
    <w:rsid w:val="00472AC8"/>
    <w:rsid w:val="004732C6"/>
    <w:rsid w:val="0047360D"/>
    <w:rsid w:val="0047387D"/>
    <w:rsid w:val="0047469C"/>
    <w:rsid w:val="00474A79"/>
    <w:rsid w:val="00476003"/>
    <w:rsid w:val="004766A9"/>
    <w:rsid w:val="00477B98"/>
    <w:rsid w:val="00481D0D"/>
    <w:rsid w:val="00482057"/>
    <w:rsid w:val="00482A3F"/>
    <w:rsid w:val="00482EE8"/>
    <w:rsid w:val="00483CCF"/>
    <w:rsid w:val="00483D1C"/>
    <w:rsid w:val="00483E8B"/>
    <w:rsid w:val="00484405"/>
    <w:rsid w:val="004846A8"/>
    <w:rsid w:val="00484798"/>
    <w:rsid w:val="00484BB5"/>
    <w:rsid w:val="00484C09"/>
    <w:rsid w:val="004854FC"/>
    <w:rsid w:val="00485697"/>
    <w:rsid w:val="0048570D"/>
    <w:rsid w:val="00485B6D"/>
    <w:rsid w:val="00486395"/>
    <w:rsid w:val="004863E3"/>
    <w:rsid w:val="00486A06"/>
    <w:rsid w:val="00486A48"/>
    <w:rsid w:val="00486AED"/>
    <w:rsid w:val="00487F28"/>
    <w:rsid w:val="00490090"/>
    <w:rsid w:val="00490B12"/>
    <w:rsid w:val="00490F3D"/>
    <w:rsid w:val="004919DB"/>
    <w:rsid w:val="00492328"/>
    <w:rsid w:val="004925A4"/>
    <w:rsid w:val="00492639"/>
    <w:rsid w:val="0049279D"/>
    <w:rsid w:val="00492CFF"/>
    <w:rsid w:val="00492E3D"/>
    <w:rsid w:val="00493F41"/>
    <w:rsid w:val="0049419B"/>
    <w:rsid w:val="00495AA7"/>
    <w:rsid w:val="00495E75"/>
    <w:rsid w:val="0049632F"/>
    <w:rsid w:val="004967D0"/>
    <w:rsid w:val="00496EBA"/>
    <w:rsid w:val="004972A6"/>
    <w:rsid w:val="0049766E"/>
    <w:rsid w:val="004A00A1"/>
    <w:rsid w:val="004A025C"/>
    <w:rsid w:val="004A0353"/>
    <w:rsid w:val="004A0410"/>
    <w:rsid w:val="004A062D"/>
    <w:rsid w:val="004A0B91"/>
    <w:rsid w:val="004A1367"/>
    <w:rsid w:val="004A243B"/>
    <w:rsid w:val="004A39DD"/>
    <w:rsid w:val="004A3F4B"/>
    <w:rsid w:val="004A5140"/>
    <w:rsid w:val="004A519C"/>
    <w:rsid w:val="004A51EB"/>
    <w:rsid w:val="004A54F3"/>
    <w:rsid w:val="004A56A4"/>
    <w:rsid w:val="004A5C21"/>
    <w:rsid w:val="004A6996"/>
    <w:rsid w:val="004A6ED8"/>
    <w:rsid w:val="004A6FD0"/>
    <w:rsid w:val="004B011F"/>
    <w:rsid w:val="004B159C"/>
    <w:rsid w:val="004B1BBF"/>
    <w:rsid w:val="004B1C2B"/>
    <w:rsid w:val="004B1DFB"/>
    <w:rsid w:val="004B2178"/>
    <w:rsid w:val="004B2676"/>
    <w:rsid w:val="004B28B2"/>
    <w:rsid w:val="004B3262"/>
    <w:rsid w:val="004B35FC"/>
    <w:rsid w:val="004B39D5"/>
    <w:rsid w:val="004B3A9E"/>
    <w:rsid w:val="004B3D14"/>
    <w:rsid w:val="004B407D"/>
    <w:rsid w:val="004B41DA"/>
    <w:rsid w:val="004B4223"/>
    <w:rsid w:val="004B43B1"/>
    <w:rsid w:val="004B46DA"/>
    <w:rsid w:val="004B4876"/>
    <w:rsid w:val="004B4A7B"/>
    <w:rsid w:val="004B517C"/>
    <w:rsid w:val="004B5967"/>
    <w:rsid w:val="004B5C02"/>
    <w:rsid w:val="004B6192"/>
    <w:rsid w:val="004B6510"/>
    <w:rsid w:val="004B65BA"/>
    <w:rsid w:val="004B69C6"/>
    <w:rsid w:val="004B6AEA"/>
    <w:rsid w:val="004B7011"/>
    <w:rsid w:val="004B7784"/>
    <w:rsid w:val="004B786D"/>
    <w:rsid w:val="004B7A3F"/>
    <w:rsid w:val="004B7A96"/>
    <w:rsid w:val="004C006E"/>
    <w:rsid w:val="004C098F"/>
    <w:rsid w:val="004C09DC"/>
    <w:rsid w:val="004C0B43"/>
    <w:rsid w:val="004C1027"/>
    <w:rsid w:val="004C1630"/>
    <w:rsid w:val="004C19F0"/>
    <w:rsid w:val="004C1BB6"/>
    <w:rsid w:val="004C1F01"/>
    <w:rsid w:val="004C2000"/>
    <w:rsid w:val="004C2233"/>
    <w:rsid w:val="004C23AD"/>
    <w:rsid w:val="004C26B9"/>
    <w:rsid w:val="004C2802"/>
    <w:rsid w:val="004C2AF7"/>
    <w:rsid w:val="004C2BC0"/>
    <w:rsid w:val="004C4260"/>
    <w:rsid w:val="004C48C0"/>
    <w:rsid w:val="004C50D1"/>
    <w:rsid w:val="004C5D51"/>
    <w:rsid w:val="004C6E21"/>
    <w:rsid w:val="004C7D9C"/>
    <w:rsid w:val="004D0280"/>
    <w:rsid w:val="004D03FE"/>
    <w:rsid w:val="004D315A"/>
    <w:rsid w:val="004D417F"/>
    <w:rsid w:val="004D4297"/>
    <w:rsid w:val="004D476C"/>
    <w:rsid w:val="004D4C73"/>
    <w:rsid w:val="004D4D8C"/>
    <w:rsid w:val="004D4EFD"/>
    <w:rsid w:val="004D51F7"/>
    <w:rsid w:val="004D52D5"/>
    <w:rsid w:val="004D5A10"/>
    <w:rsid w:val="004D5CBF"/>
    <w:rsid w:val="004D6121"/>
    <w:rsid w:val="004D6208"/>
    <w:rsid w:val="004D654A"/>
    <w:rsid w:val="004D6DC0"/>
    <w:rsid w:val="004D743C"/>
    <w:rsid w:val="004D764B"/>
    <w:rsid w:val="004E0138"/>
    <w:rsid w:val="004E0E33"/>
    <w:rsid w:val="004E0E63"/>
    <w:rsid w:val="004E1593"/>
    <w:rsid w:val="004E165C"/>
    <w:rsid w:val="004E181A"/>
    <w:rsid w:val="004E1CA3"/>
    <w:rsid w:val="004E1E20"/>
    <w:rsid w:val="004E2C1D"/>
    <w:rsid w:val="004E35F4"/>
    <w:rsid w:val="004E3B68"/>
    <w:rsid w:val="004E3C37"/>
    <w:rsid w:val="004E44D3"/>
    <w:rsid w:val="004E493E"/>
    <w:rsid w:val="004E5394"/>
    <w:rsid w:val="004E5C0C"/>
    <w:rsid w:val="004E5FCB"/>
    <w:rsid w:val="004E646A"/>
    <w:rsid w:val="004E7356"/>
    <w:rsid w:val="004E7D3B"/>
    <w:rsid w:val="004F0513"/>
    <w:rsid w:val="004F0ED5"/>
    <w:rsid w:val="004F1172"/>
    <w:rsid w:val="004F1802"/>
    <w:rsid w:val="004F18B6"/>
    <w:rsid w:val="004F209B"/>
    <w:rsid w:val="004F22C2"/>
    <w:rsid w:val="004F24C7"/>
    <w:rsid w:val="004F2778"/>
    <w:rsid w:val="004F3160"/>
    <w:rsid w:val="004F3D69"/>
    <w:rsid w:val="004F5A2A"/>
    <w:rsid w:val="004F61CF"/>
    <w:rsid w:val="004F77A3"/>
    <w:rsid w:val="00500AFE"/>
    <w:rsid w:val="00500CB0"/>
    <w:rsid w:val="00500E45"/>
    <w:rsid w:val="00500E76"/>
    <w:rsid w:val="00500F7B"/>
    <w:rsid w:val="0050310B"/>
    <w:rsid w:val="00503608"/>
    <w:rsid w:val="00503D38"/>
    <w:rsid w:val="0050418F"/>
    <w:rsid w:val="00504B9E"/>
    <w:rsid w:val="00504C1C"/>
    <w:rsid w:val="00504C3A"/>
    <w:rsid w:val="0050520E"/>
    <w:rsid w:val="00505B49"/>
    <w:rsid w:val="00505CE9"/>
    <w:rsid w:val="005101EF"/>
    <w:rsid w:val="005108A4"/>
    <w:rsid w:val="0051099B"/>
    <w:rsid w:val="005122DA"/>
    <w:rsid w:val="00512A90"/>
    <w:rsid w:val="00512FB3"/>
    <w:rsid w:val="005141B5"/>
    <w:rsid w:val="005144E6"/>
    <w:rsid w:val="005145A1"/>
    <w:rsid w:val="00514B54"/>
    <w:rsid w:val="00514FA8"/>
    <w:rsid w:val="00516ACA"/>
    <w:rsid w:val="00516CA5"/>
    <w:rsid w:val="00517D9A"/>
    <w:rsid w:val="00517F8B"/>
    <w:rsid w:val="00520BF9"/>
    <w:rsid w:val="00520D40"/>
    <w:rsid w:val="0052124E"/>
    <w:rsid w:val="0052169A"/>
    <w:rsid w:val="005222A9"/>
    <w:rsid w:val="00523082"/>
    <w:rsid w:val="005230ED"/>
    <w:rsid w:val="00523621"/>
    <w:rsid w:val="00523E4C"/>
    <w:rsid w:val="00524348"/>
    <w:rsid w:val="00524C0B"/>
    <w:rsid w:val="00524F73"/>
    <w:rsid w:val="00525281"/>
    <w:rsid w:val="0052598A"/>
    <w:rsid w:val="005266EA"/>
    <w:rsid w:val="005269E6"/>
    <w:rsid w:val="00526BB5"/>
    <w:rsid w:val="00526D49"/>
    <w:rsid w:val="0052761F"/>
    <w:rsid w:val="005279B6"/>
    <w:rsid w:val="00530314"/>
    <w:rsid w:val="0053076B"/>
    <w:rsid w:val="00530E92"/>
    <w:rsid w:val="00530FF6"/>
    <w:rsid w:val="005312ED"/>
    <w:rsid w:val="005318B4"/>
    <w:rsid w:val="005318B6"/>
    <w:rsid w:val="005327E7"/>
    <w:rsid w:val="0053304F"/>
    <w:rsid w:val="00533083"/>
    <w:rsid w:val="00534832"/>
    <w:rsid w:val="00534C64"/>
    <w:rsid w:val="00534F39"/>
    <w:rsid w:val="00534F3C"/>
    <w:rsid w:val="005352E8"/>
    <w:rsid w:val="00535D4F"/>
    <w:rsid w:val="00536469"/>
    <w:rsid w:val="00536F59"/>
    <w:rsid w:val="005370CD"/>
    <w:rsid w:val="00537937"/>
    <w:rsid w:val="0053798B"/>
    <w:rsid w:val="0054067A"/>
    <w:rsid w:val="00540878"/>
    <w:rsid w:val="00540AE1"/>
    <w:rsid w:val="005413C2"/>
    <w:rsid w:val="00542487"/>
    <w:rsid w:val="00542525"/>
    <w:rsid w:val="005427E4"/>
    <w:rsid w:val="00542987"/>
    <w:rsid w:val="00542B67"/>
    <w:rsid w:val="00543348"/>
    <w:rsid w:val="0054342D"/>
    <w:rsid w:val="00544594"/>
    <w:rsid w:val="005454DA"/>
    <w:rsid w:val="005459EB"/>
    <w:rsid w:val="00545B9C"/>
    <w:rsid w:val="00546305"/>
    <w:rsid w:val="005467AB"/>
    <w:rsid w:val="00547535"/>
    <w:rsid w:val="00550F69"/>
    <w:rsid w:val="00551AD7"/>
    <w:rsid w:val="00551D30"/>
    <w:rsid w:val="00551DF6"/>
    <w:rsid w:val="005520F2"/>
    <w:rsid w:val="005533E7"/>
    <w:rsid w:val="0055359B"/>
    <w:rsid w:val="005539D7"/>
    <w:rsid w:val="00554126"/>
    <w:rsid w:val="005547E7"/>
    <w:rsid w:val="00554B57"/>
    <w:rsid w:val="00554DE6"/>
    <w:rsid w:val="0055578F"/>
    <w:rsid w:val="00556714"/>
    <w:rsid w:val="00556AFC"/>
    <w:rsid w:val="00556BAE"/>
    <w:rsid w:val="00556E64"/>
    <w:rsid w:val="00556E9B"/>
    <w:rsid w:val="005601FD"/>
    <w:rsid w:val="005604AE"/>
    <w:rsid w:val="00560A03"/>
    <w:rsid w:val="00560B75"/>
    <w:rsid w:val="00561116"/>
    <w:rsid w:val="00561E7C"/>
    <w:rsid w:val="00562887"/>
    <w:rsid w:val="00563377"/>
    <w:rsid w:val="005644DA"/>
    <w:rsid w:val="0056453F"/>
    <w:rsid w:val="00564891"/>
    <w:rsid w:val="00564ACC"/>
    <w:rsid w:val="005655D0"/>
    <w:rsid w:val="00565F18"/>
    <w:rsid w:val="005661D1"/>
    <w:rsid w:val="00566246"/>
    <w:rsid w:val="00566A1C"/>
    <w:rsid w:val="0056776D"/>
    <w:rsid w:val="00567E61"/>
    <w:rsid w:val="005702F4"/>
    <w:rsid w:val="00571FC5"/>
    <w:rsid w:val="00572453"/>
    <w:rsid w:val="00572D39"/>
    <w:rsid w:val="005734F3"/>
    <w:rsid w:val="00573F76"/>
    <w:rsid w:val="005740AA"/>
    <w:rsid w:val="005754AB"/>
    <w:rsid w:val="0057559C"/>
    <w:rsid w:val="00577269"/>
    <w:rsid w:val="005775FF"/>
    <w:rsid w:val="005776B0"/>
    <w:rsid w:val="00577AF3"/>
    <w:rsid w:val="00577C0F"/>
    <w:rsid w:val="00581A1F"/>
    <w:rsid w:val="00581C89"/>
    <w:rsid w:val="00582259"/>
    <w:rsid w:val="005822AA"/>
    <w:rsid w:val="00582916"/>
    <w:rsid w:val="00582B60"/>
    <w:rsid w:val="00582C09"/>
    <w:rsid w:val="005851C8"/>
    <w:rsid w:val="005854A3"/>
    <w:rsid w:val="00585C42"/>
    <w:rsid w:val="00585D51"/>
    <w:rsid w:val="00585D6F"/>
    <w:rsid w:val="00586446"/>
    <w:rsid w:val="0058666D"/>
    <w:rsid w:val="00586F62"/>
    <w:rsid w:val="00587185"/>
    <w:rsid w:val="00587F26"/>
    <w:rsid w:val="005901D7"/>
    <w:rsid w:val="0059022A"/>
    <w:rsid w:val="0059037D"/>
    <w:rsid w:val="00590A92"/>
    <w:rsid w:val="00590B15"/>
    <w:rsid w:val="00591500"/>
    <w:rsid w:val="00591A9F"/>
    <w:rsid w:val="005926D3"/>
    <w:rsid w:val="00592895"/>
    <w:rsid w:val="00592D80"/>
    <w:rsid w:val="00592EBA"/>
    <w:rsid w:val="0059306D"/>
    <w:rsid w:val="005931A9"/>
    <w:rsid w:val="005935A2"/>
    <w:rsid w:val="005937F3"/>
    <w:rsid w:val="00593DDC"/>
    <w:rsid w:val="00594563"/>
    <w:rsid w:val="0059465B"/>
    <w:rsid w:val="0059465C"/>
    <w:rsid w:val="00594732"/>
    <w:rsid w:val="005953E6"/>
    <w:rsid w:val="00595A6C"/>
    <w:rsid w:val="0059696D"/>
    <w:rsid w:val="00596A89"/>
    <w:rsid w:val="00596ABF"/>
    <w:rsid w:val="00597541"/>
    <w:rsid w:val="005975C6"/>
    <w:rsid w:val="00597BEF"/>
    <w:rsid w:val="005A01FD"/>
    <w:rsid w:val="005A0B11"/>
    <w:rsid w:val="005A0EDB"/>
    <w:rsid w:val="005A128C"/>
    <w:rsid w:val="005A1AD5"/>
    <w:rsid w:val="005A23CC"/>
    <w:rsid w:val="005A259C"/>
    <w:rsid w:val="005A2966"/>
    <w:rsid w:val="005A2F77"/>
    <w:rsid w:val="005A39D5"/>
    <w:rsid w:val="005A43F8"/>
    <w:rsid w:val="005A4C7B"/>
    <w:rsid w:val="005A4FCC"/>
    <w:rsid w:val="005A52CF"/>
    <w:rsid w:val="005A540B"/>
    <w:rsid w:val="005A5561"/>
    <w:rsid w:val="005A586A"/>
    <w:rsid w:val="005A5AD6"/>
    <w:rsid w:val="005A6108"/>
    <w:rsid w:val="005A6BBA"/>
    <w:rsid w:val="005A7010"/>
    <w:rsid w:val="005A7203"/>
    <w:rsid w:val="005A7741"/>
    <w:rsid w:val="005A776C"/>
    <w:rsid w:val="005B0F9C"/>
    <w:rsid w:val="005B100E"/>
    <w:rsid w:val="005B1845"/>
    <w:rsid w:val="005B21CE"/>
    <w:rsid w:val="005B236F"/>
    <w:rsid w:val="005B415B"/>
    <w:rsid w:val="005B49CE"/>
    <w:rsid w:val="005B4A02"/>
    <w:rsid w:val="005B501C"/>
    <w:rsid w:val="005B5A7D"/>
    <w:rsid w:val="005B5F77"/>
    <w:rsid w:val="005B6D89"/>
    <w:rsid w:val="005B736C"/>
    <w:rsid w:val="005B73BF"/>
    <w:rsid w:val="005B7498"/>
    <w:rsid w:val="005B7834"/>
    <w:rsid w:val="005C0645"/>
    <w:rsid w:val="005C1349"/>
    <w:rsid w:val="005C1415"/>
    <w:rsid w:val="005C16EF"/>
    <w:rsid w:val="005C1AA5"/>
    <w:rsid w:val="005C1C93"/>
    <w:rsid w:val="005C1D93"/>
    <w:rsid w:val="005C1E5C"/>
    <w:rsid w:val="005C22D4"/>
    <w:rsid w:val="005C297A"/>
    <w:rsid w:val="005C2E81"/>
    <w:rsid w:val="005C31F7"/>
    <w:rsid w:val="005C3C67"/>
    <w:rsid w:val="005C45EF"/>
    <w:rsid w:val="005C528B"/>
    <w:rsid w:val="005C5369"/>
    <w:rsid w:val="005C55C1"/>
    <w:rsid w:val="005C567C"/>
    <w:rsid w:val="005C5C24"/>
    <w:rsid w:val="005D06FE"/>
    <w:rsid w:val="005D0D1F"/>
    <w:rsid w:val="005D0E5D"/>
    <w:rsid w:val="005D16D8"/>
    <w:rsid w:val="005D1B60"/>
    <w:rsid w:val="005D2E57"/>
    <w:rsid w:val="005D3B01"/>
    <w:rsid w:val="005D4A58"/>
    <w:rsid w:val="005D4E80"/>
    <w:rsid w:val="005D5B36"/>
    <w:rsid w:val="005D5FFD"/>
    <w:rsid w:val="005D63BF"/>
    <w:rsid w:val="005D7123"/>
    <w:rsid w:val="005D790C"/>
    <w:rsid w:val="005D7B78"/>
    <w:rsid w:val="005E208B"/>
    <w:rsid w:val="005E2996"/>
    <w:rsid w:val="005E29B8"/>
    <w:rsid w:val="005E2AAD"/>
    <w:rsid w:val="005E2D14"/>
    <w:rsid w:val="005E33FA"/>
    <w:rsid w:val="005E3D34"/>
    <w:rsid w:val="005E44EB"/>
    <w:rsid w:val="005E54C7"/>
    <w:rsid w:val="005E58B9"/>
    <w:rsid w:val="005E5DE7"/>
    <w:rsid w:val="005E688B"/>
    <w:rsid w:val="005E6B3A"/>
    <w:rsid w:val="005E7212"/>
    <w:rsid w:val="005E78FA"/>
    <w:rsid w:val="005F09F1"/>
    <w:rsid w:val="005F13A7"/>
    <w:rsid w:val="005F1BCD"/>
    <w:rsid w:val="005F1C07"/>
    <w:rsid w:val="005F27E9"/>
    <w:rsid w:val="005F338A"/>
    <w:rsid w:val="005F353A"/>
    <w:rsid w:val="005F3948"/>
    <w:rsid w:val="005F3A52"/>
    <w:rsid w:val="005F40F1"/>
    <w:rsid w:val="005F515D"/>
    <w:rsid w:val="005F5483"/>
    <w:rsid w:val="005F54E2"/>
    <w:rsid w:val="005F56D3"/>
    <w:rsid w:val="005F6006"/>
    <w:rsid w:val="005F6554"/>
    <w:rsid w:val="005F659A"/>
    <w:rsid w:val="005F6A50"/>
    <w:rsid w:val="005F6BB0"/>
    <w:rsid w:val="005F6C37"/>
    <w:rsid w:val="005F6DFF"/>
    <w:rsid w:val="005F771A"/>
    <w:rsid w:val="0060014B"/>
    <w:rsid w:val="0060063D"/>
    <w:rsid w:val="00600ADC"/>
    <w:rsid w:val="00600F07"/>
    <w:rsid w:val="006010C2"/>
    <w:rsid w:val="00601247"/>
    <w:rsid w:val="00601C89"/>
    <w:rsid w:val="00602857"/>
    <w:rsid w:val="00603031"/>
    <w:rsid w:val="0060342D"/>
    <w:rsid w:val="00603854"/>
    <w:rsid w:val="00604C9E"/>
    <w:rsid w:val="00604F1B"/>
    <w:rsid w:val="00605442"/>
    <w:rsid w:val="006059DB"/>
    <w:rsid w:val="00605DAB"/>
    <w:rsid w:val="00607051"/>
    <w:rsid w:val="00607177"/>
    <w:rsid w:val="0060719F"/>
    <w:rsid w:val="00607BCD"/>
    <w:rsid w:val="006106F4"/>
    <w:rsid w:val="006108A0"/>
    <w:rsid w:val="0061186F"/>
    <w:rsid w:val="00612195"/>
    <w:rsid w:val="00612EA7"/>
    <w:rsid w:val="00612F8C"/>
    <w:rsid w:val="00613811"/>
    <w:rsid w:val="00613813"/>
    <w:rsid w:val="00613EAD"/>
    <w:rsid w:val="00613F57"/>
    <w:rsid w:val="00614F9A"/>
    <w:rsid w:val="00615886"/>
    <w:rsid w:val="00615F31"/>
    <w:rsid w:val="00616530"/>
    <w:rsid w:val="00616984"/>
    <w:rsid w:val="006170D8"/>
    <w:rsid w:val="006171C1"/>
    <w:rsid w:val="006171D6"/>
    <w:rsid w:val="006174DB"/>
    <w:rsid w:val="00620432"/>
    <w:rsid w:val="00620C7B"/>
    <w:rsid w:val="00621119"/>
    <w:rsid w:val="006215CF"/>
    <w:rsid w:val="006216DD"/>
    <w:rsid w:val="006220B8"/>
    <w:rsid w:val="006220C2"/>
    <w:rsid w:val="00622FAD"/>
    <w:rsid w:val="00623A80"/>
    <w:rsid w:val="00624C92"/>
    <w:rsid w:val="00624E97"/>
    <w:rsid w:val="006258AB"/>
    <w:rsid w:val="00625F1F"/>
    <w:rsid w:val="00626144"/>
    <w:rsid w:val="0062686B"/>
    <w:rsid w:val="006272F1"/>
    <w:rsid w:val="00627FA2"/>
    <w:rsid w:val="00630CF5"/>
    <w:rsid w:val="00631290"/>
    <w:rsid w:val="00631CE3"/>
    <w:rsid w:val="00631FCE"/>
    <w:rsid w:val="006323CF"/>
    <w:rsid w:val="00632F38"/>
    <w:rsid w:val="00633CD0"/>
    <w:rsid w:val="00635761"/>
    <w:rsid w:val="00635B66"/>
    <w:rsid w:val="00635E4A"/>
    <w:rsid w:val="00635F2E"/>
    <w:rsid w:val="0063644B"/>
    <w:rsid w:val="006364F6"/>
    <w:rsid w:val="00636724"/>
    <w:rsid w:val="00636CDB"/>
    <w:rsid w:val="0064038C"/>
    <w:rsid w:val="0064109B"/>
    <w:rsid w:val="0064142C"/>
    <w:rsid w:val="00642143"/>
    <w:rsid w:val="00642777"/>
    <w:rsid w:val="0064329E"/>
    <w:rsid w:val="00644336"/>
    <w:rsid w:val="00644E7E"/>
    <w:rsid w:val="00644EB6"/>
    <w:rsid w:val="00645148"/>
    <w:rsid w:val="006464C9"/>
    <w:rsid w:val="00647DF1"/>
    <w:rsid w:val="00647F43"/>
    <w:rsid w:val="006505BF"/>
    <w:rsid w:val="00650C6D"/>
    <w:rsid w:val="006518AC"/>
    <w:rsid w:val="006519F0"/>
    <w:rsid w:val="00651CFD"/>
    <w:rsid w:val="006523F8"/>
    <w:rsid w:val="00652480"/>
    <w:rsid w:val="0065255E"/>
    <w:rsid w:val="00652B5E"/>
    <w:rsid w:val="0065355B"/>
    <w:rsid w:val="006539F2"/>
    <w:rsid w:val="00653B15"/>
    <w:rsid w:val="006540B5"/>
    <w:rsid w:val="00654117"/>
    <w:rsid w:val="0065558F"/>
    <w:rsid w:val="00655947"/>
    <w:rsid w:val="00655C0E"/>
    <w:rsid w:val="00655E33"/>
    <w:rsid w:val="00655EEC"/>
    <w:rsid w:val="00656802"/>
    <w:rsid w:val="0065722F"/>
    <w:rsid w:val="0065763E"/>
    <w:rsid w:val="00657933"/>
    <w:rsid w:val="0066052D"/>
    <w:rsid w:val="00661B58"/>
    <w:rsid w:val="00661CAD"/>
    <w:rsid w:val="00662B37"/>
    <w:rsid w:val="00662B58"/>
    <w:rsid w:val="00662F6C"/>
    <w:rsid w:val="00663771"/>
    <w:rsid w:val="00664145"/>
    <w:rsid w:val="0066478D"/>
    <w:rsid w:val="00665F17"/>
    <w:rsid w:val="006660CF"/>
    <w:rsid w:val="00666316"/>
    <w:rsid w:val="006666F7"/>
    <w:rsid w:val="006674E6"/>
    <w:rsid w:val="0066786B"/>
    <w:rsid w:val="00667993"/>
    <w:rsid w:val="00667F68"/>
    <w:rsid w:val="00670032"/>
    <w:rsid w:val="00670AB8"/>
    <w:rsid w:val="00670B59"/>
    <w:rsid w:val="0067157C"/>
    <w:rsid w:val="0067347D"/>
    <w:rsid w:val="006744B1"/>
    <w:rsid w:val="00674862"/>
    <w:rsid w:val="006748E1"/>
    <w:rsid w:val="00674C01"/>
    <w:rsid w:val="00674C57"/>
    <w:rsid w:val="0067574D"/>
    <w:rsid w:val="00675BCD"/>
    <w:rsid w:val="00676257"/>
    <w:rsid w:val="006763A4"/>
    <w:rsid w:val="00676561"/>
    <w:rsid w:val="0067668C"/>
    <w:rsid w:val="006769BC"/>
    <w:rsid w:val="006769BE"/>
    <w:rsid w:val="006769D0"/>
    <w:rsid w:val="00677E2F"/>
    <w:rsid w:val="00680671"/>
    <w:rsid w:val="006806E6"/>
    <w:rsid w:val="00680D4C"/>
    <w:rsid w:val="00681716"/>
    <w:rsid w:val="00681909"/>
    <w:rsid w:val="00681977"/>
    <w:rsid w:val="00681FB9"/>
    <w:rsid w:val="006822C3"/>
    <w:rsid w:val="00682D8D"/>
    <w:rsid w:val="006834C7"/>
    <w:rsid w:val="00684F65"/>
    <w:rsid w:val="00685931"/>
    <w:rsid w:val="00686B06"/>
    <w:rsid w:val="00686BBF"/>
    <w:rsid w:val="00686D89"/>
    <w:rsid w:val="00687288"/>
    <w:rsid w:val="00687828"/>
    <w:rsid w:val="00687EDB"/>
    <w:rsid w:val="00690079"/>
    <w:rsid w:val="006900B9"/>
    <w:rsid w:val="00690B69"/>
    <w:rsid w:val="00691333"/>
    <w:rsid w:val="006914C1"/>
    <w:rsid w:val="00691A63"/>
    <w:rsid w:val="00691A8E"/>
    <w:rsid w:val="006920E1"/>
    <w:rsid w:val="006923F8"/>
    <w:rsid w:val="00693A7A"/>
    <w:rsid w:val="00693C19"/>
    <w:rsid w:val="00694E56"/>
    <w:rsid w:val="00694E80"/>
    <w:rsid w:val="006950A4"/>
    <w:rsid w:val="0069553C"/>
    <w:rsid w:val="00695A01"/>
    <w:rsid w:val="00696027"/>
    <w:rsid w:val="00696A38"/>
    <w:rsid w:val="00696DF3"/>
    <w:rsid w:val="00696F5C"/>
    <w:rsid w:val="00696FD9"/>
    <w:rsid w:val="0069745D"/>
    <w:rsid w:val="00697AB4"/>
    <w:rsid w:val="00697FB4"/>
    <w:rsid w:val="006A05BB"/>
    <w:rsid w:val="006A0C6D"/>
    <w:rsid w:val="006A0F9E"/>
    <w:rsid w:val="006A101E"/>
    <w:rsid w:val="006A1708"/>
    <w:rsid w:val="006A174C"/>
    <w:rsid w:val="006A222A"/>
    <w:rsid w:val="006A30F0"/>
    <w:rsid w:val="006A343D"/>
    <w:rsid w:val="006A3AE1"/>
    <w:rsid w:val="006A3F00"/>
    <w:rsid w:val="006A4936"/>
    <w:rsid w:val="006A5E48"/>
    <w:rsid w:val="006A6F51"/>
    <w:rsid w:val="006A73F8"/>
    <w:rsid w:val="006A7B6A"/>
    <w:rsid w:val="006B0231"/>
    <w:rsid w:val="006B0682"/>
    <w:rsid w:val="006B0E70"/>
    <w:rsid w:val="006B3AF4"/>
    <w:rsid w:val="006B4501"/>
    <w:rsid w:val="006B4605"/>
    <w:rsid w:val="006B4FD5"/>
    <w:rsid w:val="006B5451"/>
    <w:rsid w:val="006B57EA"/>
    <w:rsid w:val="006B5D84"/>
    <w:rsid w:val="006B62B1"/>
    <w:rsid w:val="006B67ED"/>
    <w:rsid w:val="006B7765"/>
    <w:rsid w:val="006B7794"/>
    <w:rsid w:val="006C0B1D"/>
    <w:rsid w:val="006C0C6B"/>
    <w:rsid w:val="006C0E49"/>
    <w:rsid w:val="006C1236"/>
    <w:rsid w:val="006C13F0"/>
    <w:rsid w:val="006C171F"/>
    <w:rsid w:val="006C1F4B"/>
    <w:rsid w:val="006C21B4"/>
    <w:rsid w:val="006C2290"/>
    <w:rsid w:val="006C2436"/>
    <w:rsid w:val="006C257D"/>
    <w:rsid w:val="006C31A5"/>
    <w:rsid w:val="006C38AA"/>
    <w:rsid w:val="006C3F97"/>
    <w:rsid w:val="006C4C44"/>
    <w:rsid w:val="006C4F91"/>
    <w:rsid w:val="006C624A"/>
    <w:rsid w:val="006C6778"/>
    <w:rsid w:val="006C6A48"/>
    <w:rsid w:val="006C7414"/>
    <w:rsid w:val="006C78FE"/>
    <w:rsid w:val="006D01BD"/>
    <w:rsid w:val="006D0262"/>
    <w:rsid w:val="006D053E"/>
    <w:rsid w:val="006D0584"/>
    <w:rsid w:val="006D11AF"/>
    <w:rsid w:val="006D1467"/>
    <w:rsid w:val="006D1800"/>
    <w:rsid w:val="006D1862"/>
    <w:rsid w:val="006D1A40"/>
    <w:rsid w:val="006D2A26"/>
    <w:rsid w:val="006D2BF8"/>
    <w:rsid w:val="006D4443"/>
    <w:rsid w:val="006D49FE"/>
    <w:rsid w:val="006D4B94"/>
    <w:rsid w:val="006D4F81"/>
    <w:rsid w:val="006D56E9"/>
    <w:rsid w:val="006D57C3"/>
    <w:rsid w:val="006D61DE"/>
    <w:rsid w:val="006D6AA7"/>
    <w:rsid w:val="006E1CDC"/>
    <w:rsid w:val="006E1F54"/>
    <w:rsid w:val="006E201C"/>
    <w:rsid w:val="006E26AD"/>
    <w:rsid w:val="006E2A39"/>
    <w:rsid w:val="006E2BA7"/>
    <w:rsid w:val="006E31A5"/>
    <w:rsid w:val="006E3552"/>
    <w:rsid w:val="006E3622"/>
    <w:rsid w:val="006E3A14"/>
    <w:rsid w:val="006E4395"/>
    <w:rsid w:val="006E47C4"/>
    <w:rsid w:val="006E4A12"/>
    <w:rsid w:val="006E4C75"/>
    <w:rsid w:val="006E5867"/>
    <w:rsid w:val="006E5EFB"/>
    <w:rsid w:val="006E6500"/>
    <w:rsid w:val="006E6A93"/>
    <w:rsid w:val="006E6C02"/>
    <w:rsid w:val="006E6F03"/>
    <w:rsid w:val="006E76B1"/>
    <w:rsid w:val="006F019A"/>
    <w:rsid w:val="006F145C"/>
    <w:rsid w:val="006F218E"/>
    <w:rsid w:val="006F25D6"/>
    <w:rsid w:val="006F26AF"/>
    <w:rsid w:val="006F2CB4"/>
    <w:rsid w:val="006F305B"/>
    <w:rsid w:val="006F3DA9"/>
    <w:rsid w:val="006F41BF"/>
    <w:rsid w:val="006F4285"/>
    <w:rsid w:val="006F4466"/>
    <w:rsid w:val="006F4774"/>
    <w:rsid w:val="006F5730"/>
    <w:rsid w:val="006F5D1D"/>
    <w:rsid w:val="006F5DD6"/>
    <w:rsid w:val="006F5EF5"/>
    <w:rsid w:val="006F61E4"/>
    <w:rsid w:val="006F6611"/>
    <w:rsid w:val="006F66F4"/>
    <w:rsid w:val="006F6C9D"/>
    <w:rsid w:val="0070221F"/>
    <w:rsid w:val="007024B1"/>
    <w:rsid w:val="00702AA3"/>
    <w:rsid w:val="00702D12"/>
    <w:rsid w:val="007032F9"/>
    <w:rsid w:val="007039D7"/>
    <w:rsid w:val="00703D73"/>
    <w:rsid w:val="007041F8"/>
    <w:rsid w:val="007042A1"/>
    <w:rsid w:val="007047F8"/>
    <w:rsid w:val="007049AC"/>
    <w:rsid w:val="00704B02"/>
    <w:rsid w:val="00704F47"/>
    <w:rsid w:val="0070592E"/>
    <w:rsid w:val="007061A3"/>
    <w:rsid w:val="00706B30"/>
    <w:rsid w:val="007072A6"/>
    <w:rsid w:val="00707533"/>
    <w:rsid w:val="007106B0"/>
    <w:rsid w:val="007108DA"/>
    <w:rsid w:val="00711D81"/>
    <w:rsid w:val="00712641"/>
    <w:rsid w:val="00712B8E"/>
    <w:rsid w:val="00713082"/>
    <w:rsid w:val="00713208"/>
    <w:rsid w:val="00713593"/>
    <w:rsid w:val="00714553"/>
    <w:rsid w:val="007145A0"/>
    <w:rsid w:val="00714CE4"/>
    <w:rsid w:val="00715295"/>
    <w:rsid w:val="00716853"/>
    <w:rsid w:val="00716FD4"/>
    <w:rsid w:val="0071738E"/>
    <w:rsid w:val="007204D3"/>
    <w:rsid w:val="00721B33"/>
    <w:rsid w:val="00722623"/>
    <w:rsid w:val="00722667"/>
    <w:rsid w:val="007230DB"/>
    <w:rsid w:val="007232FC"/>
    <w:rsid w:val="00723435"/>
    <w:rsid w:val="007247EE"/>
    <w:rsid w:val="00724CA2"/>
    <w:rsid w:val="0072587A"/>
    <w:rsid w:val="00725C50"/>
    <w:rsid w:val="00725DA8"/>
    <w:rsid w:val="00726288"/>
    <w:rsid w:val="00726737"/>
    <w:rsid w:val="00726D0A"/>
    <w:rsid w:val="0073005A"/>
    <w:rsid w:val="0073099E"/>
    <w:rsid w:val="00731E27"/>
    <w:rsid w:val="00731FA4"/>
    <w:rsid w:val="0073217B"/>
    <w:rsid w:val="00733503"/>
    <w:rsid w:val="007337D9"/>
    <w:rsid w:val="00733AC1"/>
    <w:rsid w:val="00734180"/>
    <w:rsid w:val="00734D96"/>
    <w:rsid w:val="00735341"/>
    <w:rsid w:val="00735A55"/>
    <w:rsid w:val="00736C80"/>
    <w:rsid w:val="00736CED"/>
    <w:rsid w:val="007370FB"/>
    <w:rsid w:val="00737100"/>
    <w:rsid w:val="00737106"/>
    <w:rsid w:val="0073711D"/>
    <w:rsid w:val="00737C91"/>
    <w:rsid w:val="00737D29"/>
    <w:rsid w:val="00740069"/>
    <w:rsid w:val="00740726"/>
    <w:rsid w:val="00740F6C"/>
    <w:rsid w:val="00741219"/>
    <w:rsid w:val="0074182A"/>
    <w:rsid w:val="00741B04"/>
    <w:rsid w:val="00741CBF"/>
    <w:rsid w:val="007429D3"/>
    <w:rsid w:val="00742D53"/>
    <w:rsid w:val="00742D94"/>
    <w:rsid w:val="00742FE2"/>
    <w:rsid w:val="00744449"/>
    <w:rsid w:val="00744651"/>
    <w:rsid w:val="00744E72"/>
    <w:rsid w:val="0074592A"/>
    <w:rsid w:val="00745E54"/>
    <w:rsid w:val="00746078"/>
    <w:rsid w:val="0074674F"/>
    <w:rsid w:val="0074739E"/>
    <w:rsid w:val="00747644"/>
    <w:rsid w:val="0074775B"/>
    <w:rsid w:val="00747B02"/>
    <w:rsid w:val="00750005"/>
    <w:rsid w:val="0075004F"/>
    <w:rsid w:val="00751521"/>
    <w:rsid w:val="007519C5"/>
    <w:rsid w:val="00751A55"/>
    <w:rsid w:val="00752A3D"/>
    <w:rsid w:val="00752A6F"/>
    <w:rsid w:val="00752E4B"/>
    <w:rsid w:val="007538DF"/>
    <w:rsid w:val="00753E27"/>
    <w:rsid w:val="00755006"/>
    <w:rsid w:val="00755720"/>
    <w:rsid w:val="00755D31"/>
    <w:rsid w:val="007562A7"/>
    <w:rsid w:val="007563EE"/>
    <w:rsid w:val="007565CF"/>
    <w:rsid w:val="00756982"/>
    <w:rsid w:val="00756B40"/>
    <w:rsid w:val="007575A6"/>
    <w:rsid w:val="00760A0E"/>
    <w:rsid w:val="0076194F"/>
    <w:rsid w:val="00761A8F"/>
    <w:rsid w:val="00761ACF"/>
    <w:rsid w:val="00761DE9"/>
    <w:rsid w:val="00762014"/>
    <w:rsid w:val="00762DF8"/>
    <w:rsid w:val="00763EBB"/>
    <w:rsid w:val="007643C8"/>
    <w:rsid w:val="00764BDA"/>
    <w:rsid w:val="00764E2E"/>
    <w:rsid w:val="00765AA4"/>
    <w:rsid w:val="00765F62"/>
    <w:rsid w:val="0076641B"/>
    <w:rsid w:val="00766A91"/>
    <w:rsid w:val="00766AF2"/>
    <w:rsid w:val="00767694"/>
    <w:rsid w:val="00767771"/>
    <w:rsid w:val="00767CD0"/>
    <w:rsid w:val="007703E9"/>
    <w:rsid w:val="00770575"/>
    <w:rsid w:val="00770D00"/>
    <w:rsid w:val="00771C4B"/>
    <w:rsid w:val="00772E8E"/>
    <w:rsid w:val="0077317E"/>
    <w:rsid w:val="00773ACC"/>
    <w:rsid w:val="00774674"/>
    <w:rsid w:val="00774844"/>
    <w:rsid w:val="007749D0"/>
    <w:rsid w:val="00774B2A"/>
    <w:rsid w:val="00774EDE"/>
    <w:rsid w:val="007752ED"/>
    <w:rsid w:val="00775723"/>
    <w:rsid w:val="00775B17"/>
    <w:rsid w:val="0077676B"/>
    <w:rsid w:val="00777045"/>
    <w:rsid w:val="007771BF"/>
    <w:rsid w:val="00777804"/>
    <w:rsid w:val="00777A62"/>
    <w:rsid w:val="00780233"/>
    <w:rsid w:val="0078055A"/>
    <w:rsid w:val="00780830"/>
    <w:rsid w:val="00781813"/>
    <w:rsid w:val="00782EF2"/>
    <w:rsid w:val="00783410"/>
    <w:rsid w:val="0078450B"/>
    <w:rsid w:val="00784676"/>
    <w:rsid w:val="00784863"/>
    <w:rsid w:val="00784BDD"/>
    <w:rsid w:val="007853A6"/>
    <w:rsid w:val="007853FB"/>
    <w:rsid w:val="00785AA6"/>
    <w:rsid w:val="00785B0F"/>
    <w:rsid w:val="00785EA9"/>
    <w:rsid w:val="00786243"/>
    <w:rsid w:val="00786477"/>
    <w:rsid w:val="007867A3"/>
    <w:rsid w:val="00786847"/>
    <w:rsid w:val="00786ABA"/>
    <w:rsid w:val="00786C29"/>
    <w:rsid w:val="0078734C"/>
    <w:rsid w:val="007878E0"/>
    <w:rsid w:val="007902DD"/>
    <w:rsid w:val="007910E1"/>
    <w:rsid w:val="00791EEF"/>
    <w:rsid w:val="00792A9B"/>
    <w:rsid w:val="00793948"/>
    <w:rsid w:val="00793CCF"/>
    <w:rsid w:val="00794161"/>
    <w:rsid w:val="00794AB7"/>
    <w:rsid w:val="007975F7"/>
    <w:rsid w:val="00797723"/>
    <w:rsid w:val="007A001C"/>
    <w:rsid w:val="007A103D"/>
    <w:rsid w:val="007A1924"/>
    <w:rsid w:val="007A1FBA"/>
    <w:rsid w:val="007A3518"/>
    <w:rsid w:val="007A3C3B"/>
    <w:rsid w:val="007A4143"/>
    <w:rsid w:val="007A487B"/>
    <w:rsid w:val="007A4F3E"/>
    <w:rsid w:val="007A5254"/>
    <w:rsid w:val="007A531E"/>
    <w:rsid w:val="007A5518"/>
    <w:rsid w:val="007A562B"/>
    <w:rsid w:val="007A60A3"/>
    <w:rsid w:val="007A6DA2"/>
    <w:rsid w:val="007A71A1"/>
    <w:rsid w:val="007A727E"/>
    <w:rsid w:val="007A7AB0"/>
    <w:rsid w:val="007A7CBB"/>
    <w:rsid w:val="007A7D87"/>
    <w:rsid w:val="007A7E7D"/>
    <w:rsid w:val="007B03A9"/>
    <w:rsid w:val="007B0829"/>
    <w:rsid w:val="007B0ADB"/>
    <w:rsid w:val="007B1B34"/>
    <w:rsid w:val="007B21A3"/>
    <w:rsid w:val="007B24BF"/>
    <w:rsid w:val="007B2919"/>
    <w:rsid w:val="007B36E3"/>
    <w:rsid w:val="007B372B"/>
    <w:rsid w:val="007B44C9"/>
    <w:rsid w:val="007B46DA"/>
    <w:rsid w:val="007B48B1"/>
    <w:rsid w:val="007B5538"/>
    <w:rsid w:val="007B6A24"/>
    <w:rsid w:val="007B6D9A"/>
    <w:rsid w:val="007B7333"/>
    <w:rsid w:val="007B75E9"/>
    <w:rsid w:val="007B7AF6"/>
    <w:rsid w:val="007B7BD2"/>
    <w:rsid w:val="007B7D1D"/>
    <w:rsid w:val="007B7EB9"/>
    <w:rsid w:val="007C04F1"/>
    <w:rsid w:val="007C082D"/>
    <w:rsid w:val="007C1A59"/>
    <w:rsid w:val="007C2690"/>
    <w:rsid w:val="007C29E3"/>
    <w:rsid w:val="007C2E0C"/>
    <w:rsid w:val="007C2EFF"/>
    <w:rsid w:val="007C32DD"/>
    <w:rsid w:val="007C420E"/>
    <w:rsid w:val="007C485B"/>
    <w:rsid w:val="007C4BD1"/>
    <w:rsid w:val="007C6695"/>
    <w:rsid w:val="007C6E97"/>
    <w:rsid w:val="007C7960"/>
    <w:rsid w:val="007C7B04"/>
    <w:rsid w:val="007C7CB5"/>
    <w:rsid w:val="007C7E19"/>
    <w:rsid w:val="007D06F2"/>
    <w:rsid w:val="007D13FB"/>
    <w:rsid w:val="007D1B71"/>
    <w:rsid w:val="007D1D4C"/>
    <w:rsid w:val="007D284C"/>
    <w:rsid w:val="007D2C7D"/>
    <w:rsid w:val="007D37D9"/>
    <w:rsid w:val="007D3D32"/>
    <w:rsid w:val="007D41DF"/>
    <w:rsid w:val="007D4A37"/>
    <w:rsid w:val="007D4C00"/>
    <w:rsid w:val="007D4E6E"/>
    <w:rsid w:val="007D547C"/>
    <w:rsid w:val="007D5AE3"/>
    <w:rsid w:val="007D6316"/>
    <w:rsid w:val="007D6DF5"/>
    <w:rsid w:val="007D73EB"/>
    <w:rsid w:val="007D7611"/>
    <w:rsid w:val="007D790F"/>
    <w:rsid w:val="007D7B7A"/>
    <w:rsid w:val="007E03BD"/>
    <w:rsid w:val="007E12B9"/>
    <w:rsid w:val="007E133F"/>
    <w:rsid w:val="007E17BC"/>
    <w:rsid w:val="007E1CFB"/>
    <w:rsid w:val="007E1F16"/>
    <w:rsid w:val="007E1FC0"/>
    <w:rsid w:val="007E1FCD"/>
    <w:rsid w:val="007E23C8"/>
    <w:rsid w:val="007E2475"/>
    <w:rsid w:val="007E33AD"/>
    <w:rsid w:val="007E37DD"/>
    <w:rsid w:val="007E3AB2"/>
    <w:rsid w:val="007E4039"/>
    <w:rsid w:val="007E42C4"/>
    <w:rsid w:val="007E46E7"/>
    <w:rsid w:val="007E4845"/>
    <w:rsid w:val="007E5198"/>
    <w:rsid w:val="007E7430"/>
    <w:rsid w:val="007F1A7C"/>
    <w:rsid w:val="007F1BAC"/>
    <w:rsid w:val="007F1D06"/>
    <w:rsid w:val="007F1D1A"/>
    <w:rsid w:val="007F1DE5"/>
    <w:rsid w:val="007F1EAA"/>
    <w:rsid w:val="007F1F08"/>
    <w:rsid w:val="007F1F21"/>
    <w:rsid w:val="007F2566"/>
    <w:rsid w:val="007F324C"/>
    <w:rsid w:val="007F455A"/>
    <w:rsid w:val="007F4999"/>
    <w:rsid w:val="007F584A"/>
    <w:rsid w:val="007F59A9"/>
    <w:rsid w:val="007F5ABF"/>
    <w:rsid w:val="007F61A7"/>
    <w:rsid w:val="007F74D4"/>
    <w:rsid w:val="00800FAB"/>
    <w:rsid w:val="0080164D"/>
    <w:rsid w:val="00803667"/>
    <w:rsid w:val="00803A93"/>
    <w:rsid w:val="00803AC2"/>
    <w:rsid w:val="00804B4C"/>
    <w:rsid w:val="00804C4C"/>
    <w:rsid w:val="0080503E"/>
    <w:rsid w:val="00805108"/>
    <w:rsid w:val="00805F83"/>
    <w:rsid w:val="00806982"/>
    <w:rsid w:val="008069CA"/>
    <w:rsid w:val="008073E8"/>
    <w:rsid w:val="008078E6"/>
    <w:rsid w:val="00807C96"/>
    <w:rsid w:val="00811015"/>
    <w:rsid w:val="008117BC"/>
    <w:rsid w:val="008121C0"/>
    <w:rsid w:val="008121E6"/>
    <w:rsid w:val="00812FE9"/>
    <w:rsid w:val="008130B2"/>
    <w:rsid w:val="00813504"/>
    <w:rsid w:val="00813A5A"/>
    <w:rsid w:val="00813F07"/>
    <w:rsid w:val="00814966"/>
    <w:rsid w:val="00814B69"/>
    <w:rsid w:val="00814FD3"/>
    <w:rsid w:val="0081571B"/>
    <w:rsid w:val="00815B66"/>
    <w:rsid w:val="00815D23"/>
    <w:rsid w:val="008161C8"/>
    <w:rsid w:val="00817A14"/>
    <w:rsid w:val="00820076"/>
    <w:rsid w:val="008203B7"/>
    <w:rsid w:val="0082042F"/>
    <w:rsid w:val="0082059B"/>
    <w:rsid w:val="00820B7A"/>
    <w:rsid w:val="00820EA0"/>
    <w:rsid w:val="00821072"/>
    <w:rsid w:val="0082165A"/>
    <w:rsid w:val="00821E2F"/>
    <w:rsid w:val="00822956"/>
    <w:rsid w:val="00822CE2"/>
    <w:rsid w:val="008230A5"/>
    <w:rsid w:val="008232FB"/>
    <w:rsid w:val="00823F4A"/>
    <w:rsid w:val="00824A09"/>
    <w:rsid w:val="00824B3C"/>
    <w:rsid w:val="00825005"/>
    <w:rsid w:val="008252B5"/>
    <w:rsid w:val="008253B4"/>
    <w:rsid w:val="0082596D"/>
    <w:rsid w:val="00826727"/>
    <w:rsid w:val="00826C1B"/>
    <w:rsid w:val="00826D20"/>
    <w:rsid w:val="00826E01"/>
    <w:rsid w:val="00826E7E"/>
    <w:rsid w:val="008270C2"/>
    <w:rsid w:val="00830029"/>
    <w:rsid w:val="00830570"/>
    <w:rsid w:val="00830952"/>
    <w:rsid w:val="00830AAF"/>
    <w:rsid w:val="00830D0C"/>
    <w:rsid w:val="0083192C"/>
    <w:rsid w:val="00832834"/>
    <w:rsid w:val="00833700"/>
    <w:rsid w:val="008340FD"/>
    <w:rsid w:val="008347E3"/>
    <w:rsid w:val="00835178"/>
    <w:rsid w:val="00835F17"/>
    <w:rsid w:val="008361A2"/>
    <w:rsid w:val="008364BE"/>
    <w:rsid w:val="008366D5"/>
    <w:rsid w:val="008371D3"/>
    <w:rsid w:val="00837243"/>
    <w:rsid w:val="008373E6"/>
    <w:rsid w:val="0083786F"/>
    <w:rsid w:val="008379FC"/>
    <w:rsid w:val="00837C5B"/>
    <w:rsid w:val="008403AA"/>
    <w:rsid w:val="0084073B"/>
    <w:rsid w:val="00840AE6"/>
    <w:rsid w:val="00840B27"/>
    <w:rsid w:val="008415B7"/>
    <w:rsid w:val="00841AC1"/>
    <w:rsid w:val="00841BD9"/>
    <w:rsid w:val="008424A9"/>
    <w:rsid w:val="0084261D"/>
    <w:rsid w:val="00842A51"/>
    <w:rsid w:val="00843AE7"/>
    <w:rsid w:val="00843D5F"/>
    <w:rsid w:val="00844591"/>
    <w:rsid w:val="00844947"/>
    <w:rsid w:val="00844F28"/>
    <w:rsid w:val="00846027"/>
    <w:rsid w:val="00846DCF"/>
    <w:rsid w:val="00846F1A"/>
    <w:rsid w:val="00847875"/>
    <w:rsid w:val="008478F2"/>
    <w:rsid w:val="00847D9C"/>
    <w:rsid w:val="00850F11"/>
    <w:rsid w:val="00850F7A"/>
    <w:rsid w:val="008519EC"/>
    <w:rsid w:val="00851D88"/>
    <w:rsid w:val="0085217D"/>
    <w:rsid w:val="008522CA"/>
    <w:rsid w:val="008529A6"/>
    <w:rsid w:val="00852EE6"/>
    <w:rsid w:val="00853549"/>
    <w:rsid w:val="008537CE"/>
    <w:rsid w:val="008538A8"/>
    <w:rsid w:val="008551BF"/>
    <w:rsid w:val="00855230"/>
    <w:rsid w:val="00855747"/>
    <w:rsid w:val="008559F3"/>
    <w:rsid w:val="00855BB6"/>
    <w:rsid w:val="00855E74"/>
    <w:rsid w:val="00856297"/>
    <w:rsid w:val="008576C1"/>
    <w:rsid w:val="008577A6"/>
    <w:rsid w:val="00857FE5"/>
    <w:rsid w:val="00860680"/>
    <w:rsid w:val="00860B28"/>
    <w:rsid w:val="00861AAB"/>
    <w:rsid w:val="00861AC8"/>
    <w:rsid w:val="00861B7C"/>
    <w:rsid w:val="00862EEF"/>
    <w:rsid w:val="00863086"/>
    <w:rsid w:val="0086317C"/>
    <w:rsid w:val="00863255"/>
    <w:rsid w:val="00863E0F"/>
    <w:rsid w:val="008641BD"/>
    <w:rsid w:val="00864A4C"/>
    <w:rsid w:val="00864CE4"/>
    <w:rsid w:val="008650D5"/>
    <w:rsid w:val="008650FE"/>
    <w:rsid w:val="00865CD1"/>
    <w:rsid w:val="00866DF3"/>
    <w:rsid w:val="00866E26"/>
    <w:rsid w:val="00867089"/>
    <w:rsid w:val="00867A71"/>
    <w:rsid w:val="00870595"/>
    <w:rsid w:val="00870E07"/>
    <w:rsid w:val="0087192F"/>
    <w:rsid w:val="00872357"/>
    <w:rsid w:val="0087252E"/>
    <w:rsid w:val="008727D2"/>
    <w:rsid w:val="00872EFE"/>
    <w:rsid w:val="008736CD"/>
    <w:rsid w:val="00873BAA"/>
    <w:rsid w:val="00874215"/>
    <w:rsid w:val="0087422F"/>
    <w:rsid w:val="0087480A"/>
    <w:rsid w:val="00874FC2"/>
    <w:rsid w:val="00875C33"/>
    <w:rsid w:val="00876258"/>
    <w:rsid w:val="00876996"/>
    <w:rsid w:val="008777A2"/>
    <w:rsid w:val="00877DD2"/>
    <w:rsid w:val="00877DE9"/>
    <w:rsid w:val="00877EF6"/>
    <w:rsid w:val="00877F0C"/>
    <w:rsid w:val="008803CF"/>
    <w:rsid w:val="008807FD"/>
    <w:rsid w:val="008808B4"/>
    <w:rsid w:val="00880CA6"/>
    <w:rsid w:val="00880CC0"/>
    <w:rsid w:val="00880EF6"/>
    <w:rsid w:val="0088199C"/>
    <w:rsid w:val="00881DA0"/>
    <w:rsid w:val="00882FA0"/>
    <w:rsid w:val="0088348F"/>
    <w:rsid w:val="00883C64"/>
    <w:rsid w:val="008840D3"/>
    <w:rsid w:val="00884304"/>
    <w:rsid w:val="008849EF"/>
    <w:rsid w:val="00884C65"/>
    <w:rsid w:val="00885030"/>
    <w:rsid w:val="00885D93"/>
    <w:rsid w:val="008864FC"/>
    <w:rsid w:val="00886971"/>
    <w:rsid w:val="00886CB4"/>
    <w:rsid w:val="00886FEC"/>
    <w:rsid w:val="00887DC4"/>
    <w:rsid w:val="00890380"/>
    <w:rsid w:val="008907C1"/>
    <w:rsid w:val="008909E5"/>
    <w:rsid w:val="008916FF"/>
    <w:rsid w:val="008920C4"/>
    <w:rsid w:val="008927A9"/>
    <w:rsid w:val="00892A85"/>
    <w:rsid w:val="00893020"/>
    <w:rsid w:val="00893072"/>
    <w:rsid w:val="00893350"/>
    <w:rsid w:val="0089372B"/>
    <w:rsid w:val="008938F0"/>
    <w:rsid w:val="00893989"/>
    <w:rsid w:val="008940ED"/>
    <w:rsid w:val="0089466E"/>
    <w:rsid w:val="008947B0"/>
    <w:rsid w:val="0089480D"/>
    <w:rsid w:val="00895F34"/>
    <w:rsid w:val="00896906"/>
    <w:rsid w:val="008969BB"/>
    <w:rsid w:val="00896B5B"/>
    <w:rsid w:val="00896BCA"/>
    <w:rsid w:val="008979A3"/>
    <w:rsid w:val="00897B8D"/>
    <w:rsid w:val="008A0077"/>
    <w:rsid w:val="008A03FD"/>
    <w:rsid w:val="008A0852"/>
    <w:rsid w:val="008A0E7C"/>
    <w:rsid w:val="008A0FAB"/>
    <w:rsid w:val="008A12C3"/>
    <w:rsid w:val="008A20EA"/>
    <w:rsid w:val="008A2414"/>
    <w:rsid w:val="008A24B5"/>
    <w:rsid w:val="008A2610"/>
    <w:rsid w:val="008A29DB"/>
    <w:rsid w:val="008A355B"/>
    <w:rsid w:val="008A3AAA"/>
    <w:rsid w:val="008A41C0"/>
    <w:rsid w:val="008A42F5"/>
    <w:rsid w:val="008A44BC"/>
    <w:rsid w:val="008A475A"/>
    <w:rsid w:val="008A4E7A"/>
    <w:rsid w:val="008A4F56"/>
    <w:rsid w:val="008A50CB"/>
    <w:rsid w:val="008A557D"/>
    <w:rsid w:val="008A610B"/>
    <w:rsid w:val="008A62D5"/>
    <w:rsid w:val="008A6505"/>
    <w:rsid w:val="008A6664"/>
    <w:rsid w:val="008A6824"/>
    <w:rsid w:val="008B0280"/>
    <w:rsid w:val="008B072B"/>
    <w:rsid w:val="008B1362"/>
    <w:rsid w:val="008B16CF"/>
    <w:rsid w:val="008B1AB3"/>
    <w:rsid w:val="008B2A2F"/>
    <w:rsid w:val="008B2A6A"/>
    <w:rsid w:val="008B2CDE"/>
    <w:rsid w:val="008B30BD"/>
    <w:rsid w:val="008B31F2"/>
    <w:rsid w:val="008B4740"/>
    <w:rsid w:val="008B48F2"/>
    <w:rsid w:val="008B4AC4"/>
    <w:rsid w:val="008B520D"/>
    <w:rsid w:val="008B52CD"/>
    <w:rsid w:val="008B604D"/>
    <w:rsid w:val="008B63A0"/>
    <w:rsid w:val="008B66F4"/>
    <w:rsid w:val="008B69E7"/>
    <w:rsid w:val="008B7013"/>
    <w:rsid w:val="008B7427"/>
    <w:rsid w:val="008B7518"/>
    <w:rsid w:val="008B79A2"/>
    <w:rsid w:val="008C01BF"/>
    <w:rsid w:val="008C1115"/>
    <w:rsid w:val="008C1D49"/>
    <w:rsid w:val="008C1FAC"/>
    <w:rsid w:val="008C206B"/>
    <w:rsid w:val="008C21BF"/>
    <w:rsid w:val="008C21D8"/>
    <w:rsid w:val="008C39AE"/>
    <w:rsid w:val="008C3B27"/>
    <w:rsid w:val="008C40C3"/>
    <w:rsid w:val="008C4146"/>
    <w:rsid w:val="008C4CB1"/>
    <w:rsid w:val="008C4E95"/>
    <w:rsid w:val="008C5E9B"/>
    <w:rsid w:val="008C61A6"/>
    <w:rsid w:val="008C66A8"/>
    <w:rsid w:val="008C6BBA"/>
    <w:rsid w:val="008C7374"/>
    <w:rsid w:val="008C7385"/>
    <w:rsid w:val="008C75B9"/>
    <w:rsid w:val="008D00DD"/>
    <w:rsid w:val="008D01B8"/>
    <w:rsid w:val="008D01BC"/>
    <w:rsid w:val="008D0A29"/>
    <w:rsid w:val="008D0CA5"/>
    <w:rsid w:val="008D10C5"/>
    <w:rsid w:val="008D1BDF"/>
    <w:rsid w:val="008D2517"/>
    <w:rsid w:val="008D3BC0"/>
    <w:rsid w:val="008D4F12"/>
    <w:rsid w:val="008D5265"/>
    <w:rsid w:val="008D5FCD"/>
    <w:rsid w:val="008D6064"/>
    <w:rsid w:val="008D6388"/>
    <w:rsid w:val="008E0057"/>
    <w:rsid w:val="008E0094"/>
    <w:rsid w:val="008E0730"/>
    <w:rsid w:val="008E0F75"/>
    <w:rsid w:val="008E1D51"/>
    <w:rsid w:val="008E1D93"/>
    <w:rsid w:val="008E24D5"/>
    <w:rsid w:val="008E272F"/>
    <w:rsid w:val="008E2964"/>
    <w:rsid w:val="008E298D"/>
    <w:rsid w:val="008E2F87"/>
    <w:rsid w:val="008E2FB7"/>
    <w:rsid w:val="008E3DC4"/>
    <w:rsid w:val="008E3EDC"/>
    <w:rsid w:val="008E40DD"/>
    <w:rsid w:val="008E43C7"/>
    <w:rsid w:val="008E537F"/>
    <w:rsid w:val="008E6145"/>
    <w:rsid w:val="008E6501"/>
    <w:rsid w:val="008E6B2A"/>
    <w:rsid w:val="008E7200"/>
    <w:rsid w:val="008E73CB"/>
    <w:rsid w:val="008F0353"/>
    <w:rsid w:val="008F0C1E"/>
    <w:rsid w:val="008F1162"/>
    <w:rsid w:val="008F11F6"/>
    <w:rsid w:val="008F1FD6"/>
    <w:rsid w:val="008F257E"/>
    <w:rsid w:val="008F337B"/>
    <w:rsid w:val="008F47A8"/>
    <w:rsid w:val="008F4CC5"/>
    <w:rsid w:val="008F4CD3"/>
    <w:rsid w:val="008F4ED8"/>
    <w:rsid w:val="008F5D65"/>
    <w:rsid w:val="008F64C3"/>
    <w:rsid w:val="008F658E"/>
    <w:rsid w:val="008F75E3"/>
    <w:rsid w:val="008F794B"/>
    <w:rsid w:val="008F7A46"/>
    <w:rsid w:val="008F7B80"/>
    <w:rsid w:val="008F7D10"/>
    <w:rsid w:val="008F7FAC"/>
    <w:rsid w:val="0090078F"/>
    <w:rsid w:val="00901942"/>
    <w:rsid w:val="009026E3"/>
    <w:rsid w:val="0090292C"/>
    <w:rsid w:val="0090334D"/>
    <w:rsid w:val="00903424"/>
    <w:rsid w:val="00903624"/>
    <w:rsid w:val="00903852"/>
    <w:rsid w:val="00904BC6"/>
    <w:rsid w:val="00904CEB"/>
    <w:rsid w:val="00905AFC"/>
    <w:rsid w:val="00905F64"/>
    <w:rsid w:val="0090616A"/>
    <w:rsid w:val="0090775B"/>
    <w:rsid w:val="009078A9"/>
    <w:rsid w:val="00910CD2"/>
    <w:rsid w:val="00910F17"/>
    <w:rsid w:val="0091125C"/>
    <w:rsid w:val="009119EA"/>
    <w:rsid w:val="00911AE9"/>
    <w:rsid w:val="00911B9D"/>
    <w:rsid w:val="0091280F"/>
    <w:rsid w:val="00912D01"/>
    <w:rsid w:val="00912F71"/>
    <w:rsid w:val="00913039"/>
    <w:rsid w:val="009132E5"/>
    <w:rsid w:val="00913A50"/>
    <w:rsid w:val="00913E6F"/>
    <w:rsid w:val="00913E97"/>
    <w:rsid w:val="00914326"/>
    <w:rsid w:val="00914B4F"/>
    <w:rsid w:val="00915264"/>
    <w:rsid w:val="00915340"/>
    <w:rsid w:val="00915719"/>
    <w:rsid w:val="009159E3"/>
    <w:rsid w:val="00915C09"/>
    <w:rsid w:val="00915C8F"/>
    <w:rsid w:val="00916743"/>
    <w:rsid w:val="00916F73"/>
    <w:rsid w:val="00917ED3"/>
    <w:rsid w:val="00920253"/>
    <w:rsid w:val="0092077A"/>
    <w:rsid w:val="00920E82"/>
    <w:rsid w:val="00920F50"/>
    <w:rsid w:val="00921961"/>
    <w:rsid w:val="00922384"/>
    <w:rsid w:val="00922C83"/>
    <w:rsid w:val="0092363F"/>
    <w:rsid w:val="00925C0B"/>
    <w:rsid w:val="00927493"/>
    <w:rsid w:val="009277EB"/>
    <w:rsid w:val="00927BF3"/>
    <w:rsid w:val="00930119"/>
    <w:rsid w:val="00930B9D"/>
    <w:rsid w:val="009312C6"/>
    <w:rsid w:val="00931498"/>
    <w:rsid w:val="00931756"/>
    <w:rsid w:val="0093185D"/>
    <w:rsid w:val="00931EE1"/>
    <w:rsid w:val="00931F4D"/>
    <w:rsid w:val="00932B2D"/>
    <w:rsid w:val="00933092"/>
    <w:rsid w:val="009332D8"/>
    <w:rsid w:val="00933987"/>
    <w:rsid w:val="0093430A"/>
    <w:rsid w:val="00934D63"/>
    <w:rsid w:val="009352C3"/>
    <w:rsid w:val="0093601E"/>
    <w:rsid w:val="009360D1"/>
    <w:rsid w:val="00936779"/>
    <w:rsid w:val="00936A06"/>
    <w:rsid w:val="00937299"/>
    <w:rsid w:val="00937612"/>
    <w:rsid w:val="00937618"/>
    <w:rsid w:val="0093761A"/>
    <w:rsid w:val="00937E34"/>
    <w:rsid w:val="009405F9"/>
    <w:rsid w:val="00941238"/>
    <w:rsid w:val="0094193E"/>
    <w:rsid w:val="00941E05"/>
    <w:rsid w:val="00942519"/>
    <w:rsid w:val="009428CD"/>
    <w:rsid w:val="00942F7F"/>
    <w:rsid w:val="00943203"/>
    <w:rsid w:val="0094394A"/>
    <w:rsid w:val="00943AFC"/>
    <w:rsid w:val="00943CA1"/>
    <w:rsid w:val="00944387"/>
    <w:rsid w:val="00944C60"/>
    <w:rsid w:val="00945706"/>
    <w:rsid w:val="00946016"/>
    <w:rsid w:val="0094732B"/>
    <w:rsid w:val="009473FC"/>
    <w:rsid w:val="009474DD"/>
    <w:rsid w:val="00947D76"/>
    <w:rsid w:val="009503C1"/>
    <w:rsid w:val="00950830"/>
    <w:rsid w:val="00950E2C"/>
    <w:rsid w:val="00951661"/>
    <w:rsid w:val="0095184E"/>
    <w:rsid w:val="00951C36"/>
    <w:rsid w:val="00952156"/>
    <w:rsid w:val="0095314A"/>
    <w:rsid w:val="00954B82"/>
    <w:rsid w:val="009554ED"/>
    <w:rsid w:val="00955641"/>
    <w:rsid w:val="00955763"/>
    <w:rsid w:val="00955954"/>
    <w:rsid w:val="00955B33"/>
    <w:rsid w:val="00955E49"/>
    <w:rsid w:val="00956BD8"/>
    <w:rsid w:val="009570D2"/>
    <w:rsid w:val="00957467"/>
    <w:rsid w:val="009576F7"/>
    <w:rsid w:val="00957A42"/>
    <w:rsid w:val="009602C0"/>
    <w:rsid w:val="009608D4"/>
    <w:rsid w:val="00961273"/>
    <w:rsid w:val="00963177"/>
    <w:rsid w:val="0096354C"/>
    <w:rsid w:val="00963E3D"/>
    <w:rsid w:val="00963ED6"/>
    <w:rsid w:val="009641EF"/>
    <w:rsid w:val="00965A92"/>
    <w:rsid w:val="00965D2B"/>
    <w:rsid w:val="009666F1"/>
    <w:rsid w:val="00966C99"/>
    <w:rsid w:val="00966DD7"/>
    <w:rsid w:val="009672A7"/>
    <w:rsid w:val="0096740A"/>
    <w:rsid w:val="009704CC"/>
    <w:rsid w:val="00970E37"/>
    <w:rsid w:val="00971040"/>
    <w:rsid w:val="00971C95"/>
    <w:rsid w:val="00972795"/>
    <w:rsid w:val="00972AE9"/>
    <w:rsid w:val="00972B4D"/>
    <w:rsid w:val="00972D84"/>
    <w:rsid w:val="00973D34"/>
    <w:rsid w:val="00975276"/>
    <w:rsid w:val="00975A30"/>
    <w:rsid w:val="00975A45"/>
    <w:rsid w:val="00975E14"/>
    <w:rsid w:val="009762C9"/>
    <w:rsid w:val="00976FD5"/>
    <w:rsid w:val="00980852"/>
    <w:rsid w:val="00980929"/>
    <w:rsid w:val="0098280A"/>
    <w:rsid w:val="00982912"/>
    <w:rsid w:val="00982BDB"/>
    <w:rsid w:val="00982C5F"/>
    <w:rsid w:val="009833AA"/>
    <w:rsid w:val="009835ED"/>
    <w:rsid w:val="00984FFF"/>
    <w:rsid w:val="009875FA"/>
    <w:rsid w:val="00987CD0"/>
    <w:rsid w:val="00990150"/>
    <w:rsid w:val="00990854"/>
    <w:rsid w:val="00990A38"/>
    <w:rsid w:val="009932EA"/>
    <w:rsid w:val="009941A3"/>
    <w:rsid w:val="00994BA8"/>
    <w:rsid w:val="00994E07"/>
    <w:rsid w:val="00994F8A"/>
    <w:rsid w:val="00995557"/>
    <w:rsid w:val="009956A3"/>
    <w:rsid w:val="0099614C"/>
    <w:rsid w:val="009962CA"/>
    <w:rsid w:val="00996F4E"/>
    <w:rsid w:val="009970B6"/>
    <w:rsid w:val="0099714F"/>
    <w:rsid w:val="009A14D9"/>
    <w:rsid w:val="009A20A5"/>
    <w:rsid w:val="009A27AE"/>
    <w:rsid w:val="009A3057"/>
    <w:rsid w:val="009A346C"/>
    <w:rsid w:val="009A3847"/>
    <w:rsid w:val="009A3B8F"/>
    <w:rsid w:val="009A4702"/>
    <w:rsid w:val="009A556C"/>
    <w:rsid w:val="009A5607"/>
    <w:rsid w:val="009A65AA"/>
    <w:rsid w:val="009A6644"/>
    <w:rsid w:val="009A6990"/>
    <w:rsid w:val="009A6A91"/>
    <w:rsid w:val="009A6B37"/>
    <w:rsid w:val="009A6BF6"/>
    <w:rsid w:val="009A76AF"/>
    <w:rsid w:val="009A7C0D"/>
    <w:rsid w:val="009B1D87"/>
    <w:rsid w:val="009B2B8E"/>
    <w:rsid w:val="009B2BD8"/>
    <w:rsid w:val="009B34E5"/>
    <w:rsid w:val="009B3700"/>
    <w:rsid w:val="009B4536"/>
    <w:rsid w:val="009B5CE8"/>
    <w:rsid w:val="009B60A7"/>
    <w:rsid w:val="009B628A"/>
    <w:rsid w:val="009B64DE"/>
    <w:rsid w:val="009B6E25"/>
    <w:rsid w:val="009B71FE"/>
    <w:rsid w:val="009B7577"/>
    <w:rsid w:val="009B7B55"/>
    <w:rsid w:val="009B7E57"/>
    <w:rsid w:val="009C044B"/>
    <w:rsid w:val="009C0922"/>
    <w:rsid w:val="009C1E28"/>
    <w:rsid w:val="009C202F"/>
    <w:rsid w:val="009C20BA"/>
    <w:rsid w:val="009C25C1"/>
    <w:rsid w:val="009C2E7E"/>
    <w:rsid w:val="009C385A"/>
    <w:rsid w:val="009C403F"/>
    <w:rsid w:val="009C5054"/>
    <w:rsid w:val="009C65E0"/>
    <w:rsid w:val="009C68F8"/>
    <w:rsid w:val="009C7288"/>
    <w:rsid w:val="009C738D"/>
    <w:rsid w:val="009C7633"/>
    <w:rsid w:val="009C76AF"/>
    <w:rsid w:val="009C7F75"/>
    <w:rsid w:val="009D0B16"/>
    <w:rsid w:val="009D21C5"/>
    <w:rsid w:val="009D29AF"/>
    <w:rsid w:val="009D2D39"/>
    <w:rsid w:val="009D3F51"/>
    <w:rsid w:val="009D4205"/>
    <w:rsid w:val="009D4F41"/>
    <w:rsid w:val="009D5A97"/>
    <w:rsid w:val="009D5DC5"/>
    <w:rsid w:val="009D5DD4"/>
    <w:rsid w:val="009D6980"/>
    <w:rsid w:val="009D6AB5"/>
    <w:rsid w:val="009D7068"/>
    <w:rsid w:val="009D7B95"/>
    <w:rsid w:val="009E03BD"/>
    <w:rsid w:val="009E26FB"/>
    <w:rsid w:val="009E2F8E"/>
    <w:rsid w:val="009E376F"/>
    <w:rsid w:val="009E4B38"/>
    <w:rsid w:val="009E59BC"/>
    <w:rsid w:val="009E7A92"/>
    <w:rsid w:val="009E7E84"/>
    <w:rsid w:val="009F070D"/>
    <w:rsid w:val="009F0A9A"/>
    <w:rsid w:val="009F0CE0"/>
    <w:rsid w:val="009F1130"/>
    <w:rsid w:val="009F1251"/>
    <w:rsid w:val="009F22DE"/>
    <w:rsid w:val="009F248B"/>
    <w:rsid w:val="009F2C6F"/>
    <w:rsid w:val="009F3387"/>
    <w:rsid w:val="009F3C3B"/>
    <w:rsid w:val="009F49D3"/>
    <w:rsid w:val="009F4D90"/>
    <w:rsid w:val="009F5228"/>
    <w:rsid w:val="009F52C3"/>
    <w:rsid w:val="009F5558"/>
    <w:rsid w:val="009F58DD"/>
    <w:rsid w:val="009F5ECD"/>
    <w:rsid w:val="009F6840"/>
    <w:rsid w:val="009F6BF0"/>
    <w:rsid w:val="009F6F6A"/>
    <w:rsid w:val="009F71B3"/>
    <w:rsid w:val="009F7F7D"/>
    <w:rsid w:val="00A000FE"/>
    <w:rsid w:val="00A00194"/>
    <w:rsid w:val="00A00223"/>
    <w:rsid w:val="00A00563"/>
    <w:rsid w:val="00A005CB"/>
    <w:rsid w:val="00A00F08"/>
    <w:rsid w:val="00A010CB"/>
    <w:rsid w:val="00A01620"/>
    <w:rsid w:val="00A01F64"/>
    <w:rsid w:val="00A02098"/>
    <w:rsid w:val="00A0212E"/>
    <w:rsid w:val="00A03216"/>
    <w:rsid w:val="00A03AC6"/>
    <w:rsid w:val="00A0419E"/>
    <w:rsid w:val="00A042E9"/>
    <w:rsid w:val="00A043ED"/>
    <w:rsid w:val="00A04C32"/>
    <w:rsid w:val="00A05101"/>
    <w:rsid w:val="00A055DE"/>
    <w:rsid w:val="00A057FD"/>
    <w:rsid w:val="00A05CB6"/>
    <w:rsid w:val="00A07D9B"/>
    <w:rsid w:val="00A1014F"/>
    <w:rsid w:val="00A104E2"/>
    <w:rsid w:val="00A1067A"/>
    <w:rsid w:val="00A108EC"/>
    <w:rsid w:val="00A12EA3"/>
    <w:rsid w:val="00A12EBA"/>
    <w:rsid w:val="00A1312A"/>
    <w:rsid w:val="00A13E8F"/>
    <w:rsid w:val="00A14053"/>
    <w:rsid w:val="00A14452"/>
    <w:rsid w:val="00A14739"/>
    <w:rsid w:val="00A14D71"/>
    <w:rsid w:val="00A153C2"/>
    <w:rsid w:val="00A169D1"/>
    <w:rsid w:val="00A16EEA"/>
    <w:rsid w:val="00A16FE7"/>
    <w:rsid w:val="00A17693"/>
    <w:rsid w:val="00A17952"/>
    <w:rsid w:val="00A17A72"/>
    <w:rsid w:val="00A20043"/>
    <w:rsid w:val="00A20280"/>
    <w:rsid w:val="00A21FC6"/>
    <w:rsid w:val="00A2272F"/>
    <w:rsid w:val="00A22C99"/>
    <w:rsid w:val="00A233BB"/>
    <w:rsid w:val="00A23604"/>
    <w:rsid w:val="00A23649"/>
    <w:rsid w:val="00A23933"/>
    <w:rsid w:val="00A246BC"/>
    <w:rsid w:val="00A26816"/>
    <w:rsid w:val="00A270E4"/>
    <w:rsid w:val="00A273A2"/>
    <w:rsid w:val="00A275A8"/>
    <w:rsid w:val="00A276D3"/>
    <w:rsid w:val="00A300AE"/>
    <w:rsid w:val="00A305F1"/>
    <w:rsid w:val="00A308DA"/>
    <w:rsid w:val="00A30AF3"/>
    <w:rsid w:val="00A30BAC"/>
    <w:rsid w:val="00A31055"/>
    <w:rsid w:val="00A315F0"/>
    <w:rsid w:val="00A31C2E"/>
    <w:rsid w:val="00A31CB8"/>
    <w:rsid w:val="00A3232B"/>
    <w:rsid w:val="00A32366"/>
    <w:rsid w:val="00A32527"/>
    <w:rsid w:val="00A32615"/>
    <w:rsid w:val="00A33DC5"/>
    <w:rsid w:val="00A343AF"/>
    <w:rsid w:val="00A34F17"/>
    <w:rsid w:val="00A357E9"/>
    <w:rsid w:val="00A359BD"/>
    <w:rsid w:val="00A35E3E"/>
    <w:rsid w:val="00A35E92"/>
    <w:rsid w:val="00A36166"/>
    <w:rsid w:val="00A36544"/>
    <w:rsid w:val="00A36722"/>
    <w:rsid w:val="00A37E98"/>
    <w:rsid w:val="00A40006"/>
    <w:rsid w:val="00A4091A"/>
    <w:rsid w:val="00A42173"/>
    <w:rsid w:val="00A424B0"/>
    <w:rsid w:val="00A425DB"/>
    <w:rsid w:val="00A42A9B"/>
    <w:rsid w:val="00A43228"/>
    <w:rsid w:val="00A436B1"/>
    <w:rsid w:val="00A4383D"/>
    <w:rsid w:val="00A439CF"/>
    <w:rsid w:val="00A43AE2"/>
    <w:rsid w:val="00A43FC5"/>
    <w:rsid w:val="00A451D7"/>
    <w:rsid w:val="00A46443"/>
    <w:rsid w:val="00A46471"/>
    <w:rsid w:val="00A468DA"/>
    <w:rsid w:val="00A46CB5"/>
    <w:rsid w:val="00A46F1F"/>
    <w:rsid w:val="00A472C5"/>
    <w:rsid w:val="00A5077F"/>
    <w:rsid w:val="00A507A4"/>
    <w:rsid w:val="00A50C9A"/>
    <w:rsid w:val="00A51AF9"/>
    <w:rsid w:val="00A51BE9"/>
    <w:rsid w:val="00A52A67"/>
    <w:rsid w:val="00A530B7"/>
    <w:rsid w:val="00A533AB"/>
    <w:rsid w:val="00A53774"/>
    <w:rsid w:val="00A54387"/>
    <w:rsid w:val="00A5519A"/>
    <w:rsid w:val="00A557FD"/>
    <w:rsid w:val="00A5597C"/>
    <w:rsid w:val="00A55AFA"/>
    <w:rsid w:val="00A55FEE"/>
    <w:rsid w:val="00A5669A"/>
    <w:rsid w:val="00A567A4"/>
    <w:rsid w:val="00A57056"/>
    <w:rsid w:val="00A570A1"/>
    <w:rsid w:val="00A579AB"/>
    <w:rsid w:val="00A57D7F"/>
    <w:rsid w:val="00A600D3"/>
    <w:rsid w:val="00A60CE0"/>
    <w:rsid w:val="00A60E3A"/>
    <w:rsid w:val="00A6185A"/>
    <w:rsid w:val="00A61ECF"/>
    <w:rsid w:val="00A63D3A"/>
    <w:rsid w:val="00A6498A"/>
    <w:rsid w:val="00A656F3"/>
    <w:rsid w:val="00A65965"/>
    <w:rsid w:val="00A65CA2"/>
    <w:rsid w:val="00A661B3"/>
    <w:rsid w:val="00A66D0D"/>
    <w:rsid w:val="00A672F8"/>
    <w:rsid w:val="00A71327"/>
    <w:rsid w:val="00A71388"/>
    <w:rsid w:val="00A71F7F"/>
    <w:rsid w:val="00A725D0"/>
    <w:rsid w:val="00A72F9E"/>
    <w:rsid w:val="00A73B7A"/>
    <w:rsid w:val="00A741D4"/>
    <w:rsid w:val="00A7482C"/>
    <w:rsid w:val="00A7484B"/>
    <w:rsid w:val="00A74A8F"/>
    <w:rsid w:val="00A74B32"/>
    <w:rsid w:val="00A74F86"/>
    <w:rsid w:val="00A75CD4"/>
    <w:rsid w:val="00A75FBB"/>
    <w:rsid w:val="00A7626F"/>
    <w:rsid w:val="00A76D80"/>
    <w:rsid w:val="00A77791"/>
    <w:rsid w:val="00A77D99"/>
    <w:rsid w:val="00A80109"/>
    <w:rsid w:val="00A80335"/>
    <w:rsid w:val="00A8060B"/>
    <w:rsid w:val="00A8148A"/>
    <w:rsid w:val="00A817D9"/>
    <w:rsid w:val="00A81A94"/>
    <w:rsid w:val="00A824C0"/>
    <w:rsid w:val="00A83097"/>
    <w:rsid w:val="00A83969"/>
    <w:rsid w:val="00A840C8"/>
    <w:rsid w:val="00A84E4D"/>
    <w:rsid w:val="00A861FA"/>
    <w:rsid w:val="00A866AE"/>
    <w:rsid w:val="00A87296"/>
    <w:rsid w:val="00A87A1B"/>
    <w:rsid w:val="00A87CCB"/>
    <w:rsid w:val="00A914A9"/>
    <w:rsid w:val="00A91C47"/>
    <w:rsid w:val="00A91C7F"/>
    <w:rsid w:val="00A9231A"/>
    <w:rsid w:val="00A92360"/>
    <w:rsid w:val="00A92436"/>
    <w:rsid w:val="00A92502"/>
    <w:rsid w:val="00A926E3"/>
    <w:rsid w:val="00A93168"/>
    <w:rsid w:val="00A93D3F"/>
    <w:rsid w:val="00A93DB1"/>
    <w:rsid w:val="00A941D7"/>
    <w:rsid w:val="00A94827"/>
    <w:rsid w:val="00A94CDA"/>
    <w:rsid w:val="00A94EF3"/>
    <w:rsid w:val="00A96264"/>
    <w:rsid w:val="00A9670C"/>
    <w:rsid w:val="00A97B90"/>
    <w:rsid w:val="00AA02EF"/>
    <w:rsid w:val="00AA04DE"/>
    <w:rsid w:val="00AA1870"/>
    <w:rsid w:val="00AA1E73"/>
    <w:rsid w:val="00AA2913"/>
    <w:rsid w:val="00AA341F"/>
    <w:rsid w:val="00AA362F"/>
    <w:rsid w:val="00AA3911"/>
    <w:rsid w:val="00AA3946"/>
    <w:rsid w:val="00AA3C07"/>
    <w:rsid w:val="00AA3D81"/>
    <w:rsid w:val="00AA3DDB"/>
    <w:rsid w:val="00AA3E6E"/>
    <w:rsid w:val="00AA44B6"/>
    <w:rsid w:val="00AA4A9E"/>
    <w:rsid w:val="00AA5C51"/>
    <w:rsid w:val="00AA5CA0"/>
    <w:rsid w:val="00AA63CB"/>
    <w:rsid w:val="00AA6BE4"/>
    <w:rsid w:val="00AA730E"/>
    <w:rsid w:val="00AA792D"/>
    <w:rsid w:val="00AA7E05"/>
    <w:rsid w:val="00AB0566"/>
    <w:rsid w:val="00AB0A30"/>
    <w:rsid w:val="00AB0B47"/>
    <w:rsid w:val="00AB177A"/>
    <w:rsid w:val="00AB1982"/>
    <w:rsid w:val="00AB1E08"/>
    <w:rsid w:val="00AB208B"/>
    <w:rsid w:val="00AB2469"/>
    <w:rsid w:val="00AB2C1A"/>
    <w:rsid w:val="00AB4A02"/>
    <w:rsid w:val="00AB4B86"/>
    <w:rsid w:val="00AB4B90"/>
    <w:rsid w:val="00AB4CB0"/>
    <w:rsid w:val="00AB52EE"/>
    <w:rsid w:val="00AB5653"/>
    <w:rsid w:val="00AB56FB"/>
    <w:rsid w:val="00AB61BE"/>
    <w:rsid w:val="00AB7091"/>
    <w:rsid w:val="00AB7452"/>
    <w:rsid w:val="00AB78D5"/>
    <w:rsid w:val="00AB7D2E"/>
    <w:rsid w:val="00AC019F"/>
    <w:rsid w:val="00AC0D5D"/>
    <w:rsid w:val="00AC1218"/>
    <w:rsid w:val="00AC17B9"/>
    <w:rsid w:val="00AC1A59"/>
    <w:rsid w:val="00AC1B2B"/>
    <w:rsid w:val="00AC209B"/>
    <w:rsid w:val="00AC27A7"/>
    <w:rsid w:val="00AC312C"/>
    <w:rsid w:val="00AC31AC"/>
    <w:rsid w:val="00AC3C69"/>
    <w:rsid w:val="00AC4884"/>
    <w:rsid w:val="00AC52ED"/>
    <w:rsid w:val="00AC6722"/>
    <w:rsid w:val="00AC6D18"/>
    <w:rsid w:val="00AC72AF"/>
    <w:rsid w:val="00AC7314"/>
    <w:rsid w:val="00AC7E29"/>
    <w:rsid w:val="00AD00CA"/>
    <w:rsid w:val="00AD03C1"/>
    <w:rsid w:val="00AD1767"/>
    <w:rsid w:val="00AD2920"/>
    <w:rsid w:val="00AD2FCB"/>
    <w:rsid w:val="00AD3196"/>
    <w:rsid w:val="00AD3FA9"/>
    <w:rsid w:val="00AD465A"/>
    <w:rsid w:val="00AD4727"/>
    <w:rsid w:val="00AD482E"/>
    <w:rsid w:val="00AD5ACF"/>
    <w:rsid w:val="00AD68B1"/>
    <w:rsid w:val="00AD694D"/>
    <w:rsid w:val="00AD7F25"/>
    <w:rsid w:val="00AE0350"/>
    <w:rsid w:val="00AE1DCD"/>
    <w:rsid w:val="00AE21F0"/>
    <w:rsid w:val="00AE24B8"/>
    <w:rsid w:val="00AE2AAE"/>
    <w:rsid w:val="00AE3399"/>
    <w:rsid w:val="00AE3D1E"/>
    <w:rsid w:val="00AE501E"/>
    <w:rsid w:val="00AE5B84"/>
    <w:rsid w:val="00AE6343"/>
    <w:rsid w:val="00AE6630"/>
    <w:rsid w:val="00AE67BF"/>
    <w:rsid w:val="00AE6F76"/>
    <w:rsid w:val="00AE71D0"/>
    <w:rsid w:val="00AE7386"/>
    <w:rsid w:val="00AE7779"/>
    <w:rsid w:val="00AE7A8B"/>
    <w:rsid w:val="00AF0A1B"/>
    <w:rsid w:val="00AF0E65"/>
    <w:rsid w:val="00AF1306"/>
    <w:rsid w:val="00AF197D"/>
    <w:rsid w:val="00AF1A25"/>
    <w:rsid w:val="00AF1B96"/>
    <w:rsid w:val="00AF1F02"/>
    <w:rsid w:val="00AF1F16"/>
    <w:rsid w:val="00AF2223"/>
    <w:rsid w:val="00AF3322"/>
    <w:rsid w:val="00AF35A1"/>
    <w:rsid w:val="00AF3635"/>
    <w:rsid w:val="00AF36B0"/>
    <w:rsid w:val="00AF3A76"/>
    <w:rsid w:val="00AF3C6B"/>
    <w:rsid w:val="00AF437F"/>
    <w:rsid w:val="00AF4E18"/>
    <w:rsid w:val="00AF52B7"/>
    <w:rsid w:val="00AF59F5"/>
    <w:rsid w:val="00AF5BCE"/>
    <w:rsid w:val="00AF5F7E"/>
    <w:rsid w:val="00AF6013"/>
    <w:rsid w:val="00AF68D3"/>
    <w:rsid w:val="00AF6B49"/>
    <w:rsid w:val="00AF6DD5"/>
    <w:rsid w:val="00AF6DD6"/>
    <w:rsid w:val="00AF6E67"/>
    <w:rsid w:val="00AF7018"/>
    <w:rsid w:val="00B00509"/>
    <w:rsid w:val="00B009D6"/>
    <w:rsid w:val="00B014DD"/>
    <w:rsid w:val="00B018E9"/>
    <w:rsid w:val="00B01A47"/>
    <w:rsid w:val="00B0224C"/>
    <w:rsid w:val="00B0246C"/>
    <w:rsid w:val="00B02508"/>
    <w:rsid w:val="00B028A9"/>
    <w:rsid w:val="00B0303C"/>
    <w:rsid w:val="00B03079"/>
    <w:rsid w:val="00B03B42"/>
    <w:rsid w:val="00B04578"/>
    <w:rsid w:val="00B04769"/>
    <w:rsid w:val="00B05922"/>
    <w:rsid w:val="00B05DAE"/>
    <w:rsid w:val="00B06DD1"/>
    <w:rsid w:val="00B0708D"/>
    <w:rsid w:val="00B10491"/>
    <w:rsid w:val="00B10B7F"/>
    <w:rsid w:val="00B10BCB"/>
    <w:rsid w:val="00B11108"/>
    <w:rsid w:val="00B1156C"/>
    <w:rsid w:val="00B12092"/>
    <w:rsid w:val="00B12ADC"/>
    <w:rsid w:val="00B1300B"/>
    <w:rsid w:val="00B131C8"/>
    <w:rsid w:val="00B134C8"/>
    <w:rsid w:val="00B139EC"/>
    <w:rsid w:val="00B14217"/>
    <w:rsid w:val="00B14569"/>
    <w:rsid w:val="00B149BE"/>
    <w:rsid w:val="00B15906"/>
    <w:rsid w:val="00B1595F"/>
    <w:rsid w:val="00B1679C"/>
    <w:rsid w:val="00B16B39"/>
    <w:rsid w:val="00B179C4"/>
    <w:rsid w:val="00B179E1"/>
    <w:rsid w:val="00B17DD3"/>
    <w:rsid w:val="00B207E3"/>
    <w:rsid w:val="00B20C6A"/>
    <w:rsid w:val="00B21036"/>
    <w:rsid w:val="00B2135F"/>
    <w:rsid w:val="00B2307C"/>
    <w:rsid w:val="00B231C4"/>
    <w:rsid w:val="00B232DD"/>
    <w:rsid w:val="00B23BA7"/>
    <w:rsid w:val="00B23D70"/>
    <w:rsid w:val="00B24B94"/>
    <w:rsid w:val="00B2571F"/>
    <w:rsid w:val="00B258CB"/>
    <w:rsid w:val="00B25F68"/>
    <w:rsid w:val="00B26597"/>
    <w:rsid w:val="00B26B51"/>
    <w:rsid w:val="00B27973"/>
    <w:rsid w:val="00B3140E"/>
    <w:rsid w:val="00B31436"/>
    <w:rsid w:val="00B315F6"/>
    <w:rsid w:val="00B31AD7"/>
    <w:rsid w:val="00B3315D"/>
    <w:rsid w:val="00B33268"/>
    <w:rsid w:val="00B33292"/>
    <w:rsid w:val="00B34465"/>
    <w:rsid w:val="00B34A7B"/>
    <w:rsid w:val="00B36066"/>
    <w:rsid w:val="00B36F81"/>
    <w:rsid w:val="00B37A79"/>
    <w:rsid w:val="00B40513"/>
    <w:rsid w:val="00B4085D"/>
    <w:rsid w:val="00B410B0"/>
    <w:rsid w:val="00B415C6"/>
    <w:rsid w:val="00B41936"/>
    <w:rsid w:val="00B42297"/>
    <w:rsid w:val="00B42356"/>
    <w:rsid w:val="00B4239C"/>
    <w:rsid w:val="00B42C4F"/>
    <w:rsid w:val="00B435FD"/>
    <w:rsid w:val="00B44330"/>
    <w:rsid w:val="00B44985"/>
    <w:rsid w:val="00B44B1C"/>
    <w:rsid w:val="00B44E39"/>
    <w:rsid w:val="00B459D7"/>
    <w:rsid w:val="00B45D6E"/>
    <w:rsid w:val="00B46004"/>
    <w:rsid w:val="00B4615D"/>
    <w:rsid w:val="00B461A0"/>
    <w:rsid w:val="00B46C5B"/>
    <w:rsid w:val="00B46F9C"/>
    <w:rsid w:val="00B505A8"/>
    <w:rsid w:val="00B511B8"/>
    <w:rsid w:val="00B535EB"/>
    <w:rsid w:val="00B53A65"/>
    <w:rsid w:val="00B547F2"/>
    <w:rsid w:val="00B5494A"/>
    <w:rsid w:val="00B54C1E"/>
    <w:rsid w:val="00B55443"/>
    <w:rsid w:val="00B5554B"/>
    <w:rsid w:val="00B55A4A"/>
    <w:rsid w:val="00B563F6"/>
    <w:rsid w:val="00B568CE"/>
    <w:rsid w:val="00B56BB6"/>
    <w:rsid w:val="00B56C08"/>
    <w:rsid w:val="00B57E04"/>
    <w:rsid w:val="00B604C5"/>
    <w:rsid w:val="00B605A1"/>
    <w:rsid w:val="00B60796"/>
    <w:rsid w:val="00B607D4"/>
    <w:rsid w:val="00B60FEB"/>
    <w:rsid w:val="00B61081"/>
    <w:rsid w:val="00B61258"/>
    <w:rsid w:val="00B6221F"/>
    <w:rsid w:val="00B626F0"/>
    <w:rsid w:val="00B62856"/>
    <w:rsid w:val="00B628EF"/>
    <w:rsid w:val="00B635BA"/>
    <w:rsid w:val="00B636DC"/>
    <w:rsid w:val="00B63C43"/>
    <w:rsid w:val="00B63D93"/>
    <w:rsid w:val="00B63DEA"/>
    <w:rsid w:val="00B63F1D"/>
    <w:rsid w:val="00B64654"/>
    <w:rsid w:val="00B646E4"/>
    <w:rsid w:val="00B6481C"/>
    <w:rsid w:val="00B65265"/>
    <w:rsid w:val="00B65779"/>
    <w:rsid w:val="00B65D87"/>
    <w:rsid w:val="00B66CE1"/>
    <w:rsid w:val="00B66D44"/>
    <w:rsid w:val="00B67474"/>
    <w:rsid w:val="00B71424"/>
    <w:rsid w:val="00B715BA"/>
    <w:rsid w:val="00B71DCB"/>
    <w:rsid w:val="00B71E05"/>
    <w:rsid w:val="00B7207B"/>
    <w:rsid w:val="00B727CF"/>
    <w:rsid w:val="00B72985"/>
    <w:rsid w:val="00B73422"/>
    <w:rsid w:val="00B7375B"/>
    <w:rsid w:val="00B73D0D"/>
    <w:rsid w:val="00B7475E"/>
    <w:rsid w:val="00B74A23"/>
    <w:rsid w:val="00B74F86"/>
    <w:rsid w:val="00B75BD2"/>
    <w:rsid w:val="00B75C9C"/>
    <w:rsid w:val="00B7608F"/>
    <w:rsid w:val="00B767A1"/>
    <w:rsid w:val="00B77718"/>
    <w:rsid w:val="00B77EB6"/>
    <w:rsid w:val="00B800A7"/>
    <w:rsid w:val="00B80396"/>
    <w:rsid w:val="00B811EE"/>
    <w:rsid w:val="00B8235A"/>
    <w:rsid w:val="00B82B46"/>
    <w:rsid w:val="00B8313E"/>
    <w:rsid w:val="00B84521"/>
    <w:rsid w:val="00B852DD"/>
    <w:rsid w:val="00B85D05"/>
    <w:rsid w:val="00B85F23"/>
    <w:rsid w:val="00B869B2"/>
    <w:rsid w:val="00B875D0"/>
    <w:rsid w:val="00B87816"/>
    <w:rsid w:val="00B90151"/>
    <w:rsid w:val="00B90C41"/>
    <w:rsid w:val="00B92689"/>
    <w:rsid w:val="00B92921"/>
    <w:rsid w:val="00B92CEB"/>
    <w:rsid w:val="00B92CFC"/>
    <w:rsid w:val="00B92E7F"/>
    <w:rsid w:val="00B92EE1"/>
    <w:rsid w:val="00B938C0"/>
    <w:rsid w:val="00B9392B"/>
    <w:rsid w:val="00B9528A"/>
    <w:rsid w:val="00B95D53"/>
    <w:rsid w:val="00B964AB"/>
    <w:rsid w:val="00B96600"/>
    <w:rsid w:val="00B971AD"/>
    <w:rsid w:val="00B9775C"/>
    <w:rsid w:val="00B979ED"/>
    <w:rsid w:val="00B97ACB"/>
    <w:rsid w:val="00B97DC9"/>
    <w:rsid w:val="00BA0748"/>
    <w:rsid w:val="00BA2F57"/>
    <w:rsid w:val="00BA384C"/>
    <w:rsid w:val="00BA3E88"/>
    <w:rsid w:val="00BA3F42"/>
    <w:rsid w:val="00BA474D"/>
    <w:rsid w:val="00BA4A82"/>
    <w:rsid w:val="00BA5052"/>
    <w:rsid w:val="00BA589C"/>
    <w:rsid w:val="00BA5A87"/>
    <w:rsid w:val="00BA6289"/>
    <w:rsid w:val="00BA689C"/>
    <w:rsid w:val="00BA6F06"/>
    <w:rsid w:val="00BA6FB5"/>
    <w:rsid w:val="00BA72EB"/>
    <w:rsid w:val="00BA75C5"/>
    <w:rsid w:val="00BA7D3D"/>
    <w:rsid w:val="00BA7F18"/>
    <w:rsid w:val="00BB08F9"/>
    <w:rsid w:val="00BB0AB1"/>
    <w:rsid w:val="00BB0DB1"/>
    <w:rsid w:val="00BB1158"/>
    <w:rsid w:val="00BB12B4"/>
    <w:rsid w:val="00BB2D34"/>
    <w:rsid w:val="00BB3292"/>
    <w:rsid w:val="00BB3479"/>
    <w:rsid w:val="00BB3816"/>
    <w:rsid w:val="00BB446F"/>
    <w:rsid w:val="00BB46D5"/>
    <w:rsid w:val="00BB4BBA"/>
    <w:rsid w:val="00BB5193"/>
    <w:rsid w:val="00BB51E3"/>
    <w:rsid w:val="00BB56FF"/>
    <w:rsid w:val="00BB6298"/>
    <w:rsid w:val="00BC01F7"/>
    <w:rsid w:val="00BC02F3"/>
    <w:rsid w:val="00BC069D"/>
    <w:rsid w:val="00BC0974"/>
    <w:rsid w:val="00BC0CEE"/>
    <w:rsid w:val="00BC0E76"/>
    <w:rsid w:val="00BC13AA"/>
    <w:rsid w:val="00BC1865"/>
    <w:rsid w:val="00BC1A4D"/>
    <w:rsid w:val="00BC1C21"/>
    <w:rsid w:val="00BC201C"/>
    <w:rsid w:val="00BC2176"/>
    <w:rsid w:val="00BC2D2F"/>
    <w:rsid w:val="00BC402C"/>
    <w:rsid w:val="00BC419F"/>
    <w:rsid w:val="00BC4355"/>
    <w:rsid w:val="00BC4714"/>
    <w:rsid w:val="00BC4F30"/>
    <w:rsid w:val="00BC61B3"/>
    <w:rsid w:val="00BC65CE"/>
    <w:rsid w:val="00BC69B6"/>
    <w:rsid w:val="00BC7654"/>
    <w:rsid w:val="00BD0092"/>
    <w:rsid w:val="00BD0288"/>
    <w:rsid w:val="00BD0EDB"/>
    <w:rsid w:val="00BD13D5"/>
    <w:rsid w:val="00BD1AFF"/>
    <w:rsid w:val="00BD1E16"/>
    <w:rsid w:val="00BD21DB"/>
    <w:rsid w:val="00BD26E4"/>
    <w:rsid w:val="00BD2892"/>
    <w:rsid w:val="00BD2BAA"/>
    <w:rsid w:val="00BD54BF"/>
    <w:rsid w:val="00BD585F"/>
    <w:rsid w:val="00BD5C06"/>
    <w:rsid w:val="00BD6225"/>
    <w:rsid w:val="00BD645C"/>
    <w:rsid w:val="00BD6BD0"/>
    <w:rsid w:val="00BD721D"/>
    <w:rsid w:val="00BD749D"/>
    <w:rsid w:val="00BD7B6F"/>
    <w:rsid w:val="00BE043F"/>
    <w:rsid w:val="00BE0610"/>
    <w:rsid w:val="00BE0777"/>
    <w:rsid w:val="00BE08B6"/>
    <w:rsid w:val="00BE091F"/>
    <w:rsid w:val="00BE09FD"/>
    <w:rsid w:val="00BE0D80"/>
    <w:rsid w:val="00BE0E19"/>
    <w:rsid w:val="00BE1011"/>
    <w:rsid w:val="00BE1928"/>
    <w:rsid w:val="00BE1C6C"/>
    <w:rsid w:val="00BE1FA5"/>
    <w:rsid w:val="00BE28FB"/>
    <w:rsid w:val="00BE37FA"/>
    <w:rsid w:val="00BE46BD"/>
    <w:rsid w:val="00BE4B7A"/>
    <w:rsid w:val="00BE5C72"/>
    <w:rsid w:val="00BE627D"/>
    <w:rsid w:val="00BE6B01"/>
    <w:rsid w:val="00BE6DA5"/>
    <w:rsid w:val="00BF173E"/>
    <w:rsid w:val="00BF17FE"/>
    <w:rsid w:val="00BF1E58"/>
    <w:rsid w:val="00BF21F7"/>
    <w:rsid w:val="00BF286E"/>
    <w:rsid w:val="00BF2DF8"/>
    <w:rsid w:val="00BF399C"/>
    <w:rsid w:val="00BF40D2"/>
    <w:rsid w:val="00BF42BB"/>
    <w:rsid w:val="00BF4A78"/>
    <w:rsid w:val="00BF57B5"/>
    <w:rsid w:val="00BF6B37"/>
    <w:rsid w:val="00BF7DA6"/>
    <w:rsid w:val="00C00500"/>
    <w:rsid w:val="00C00613"/>
    <w:rsid w:val="00C00C5B"/>
    <w:rsid w:val="00C0142C"/>
    <w:rsid w:val="00C01531"/>
    <w:rsid w:val="00C017D3"/>
    <w:rsid w:val="00C01A24"/>
    <w:rsid w:val="00C01B4B"/>
    <w:rsid w:val="00C01C72"/>
    <w:rsid w:val="00C02469"/>
    <w:rsid w:val="00C026E2"/>
    <w:rsid w:val="00C029D5"/>
    <w:rsid w:val="00C03140"/>
    <w:rsid w:val="00C03CDD"/>
    <w:rsid w:val="00C03DA8"/>
    <w:rsid w:val="00C066E8"/>
    <w:rsid w:val="00C06F32"/>
    <w:rsid w:val="00C07E83"/>
    <w:rsid w:val="00C101AD"/>
    <w:rsid w:val="00C1065B"/>
    <w:rsid w:val="00C10949"/>
    <w:rsid w:val="00C10BCB"/>
    <w:rsid w:val="00C11009"/>
    <w:rsid w:val="00C11300"/>
    <w:rsid w:val="00C130F8"/>
    <w:rsid w:val="00C13550"/>
    <w:rsid w:val="00C13A59"/>
    <w:rsid w:val="00C14DDE"/>
    <w:rsid w:val="00C151D3"/>
    <w:rsid w:val="00C156AD"/>
    <w:rsid w:val="00C15DC4"/>
    <w:rsid w:val="00C168B2"/>
    <w:rsid w:val="00C17282"/>
    <w:rsid w:val="00C1747E"/>
    <w:rsid w:val="00C17620"/>
    <w:rsid w:val="00C200C7"/>
    <w:rsid w:val="00C21154"/>
    <w:rsid w:val="00C2127F"/>
    <w:rsid w:val="00C21622"/>
    <w:rsid w:val="00C216D7"/>
    <w:rsid w:val="00C21754"/>
    <w:rsid w:val="00C223AC"/>
    <w:rsid w:val="00C223B2"/>
    <w:rsid w:val="00C224DD"/>
    <w:rsid w:val="00C2276D"/>
    <w:rsid w:val="00C228CB"/>
    <w:rsid w:val="00C233D5"/>
    <w:rsid w:val="00C245DD"/>
    <w:rsid w:val="00C2461E"/>
    <w:rsid w:val="00C246A8"/>
    <w:rsid w:val="00C25699"/>
    <w:rsid w:val="00C25AFD"/>
    <w:rsid w:val="00C25F30"/>
    <w:rsid w:val="00C26C22"/>
    <w:rsid w:val="00C26EA2"/>
    <w:rsid w:val="00C273CD"/>
    <w:rsid w:val="00C2743C"/>
    <w:rsid w:val="00C30267"/>
    <w:rsid w:val="00C3106C"/>
    <w:rsid w:val="00C31DA6"/>
    <w:rsid w:val="00C328E7"/>
    <w:rsid w:val="00C32B52"/>
    <w:rsid w:val="00C32DB1"/>
    <w:rsid w:val="00C32E73"/>
    <w:rsid w:val="00C33032"/>
    <w:rsid w:val="00C3306A"/>
    <w:rsid w:val="00C33210"/>
    <w:rsid w:val="00C34821"/>
    <w:rsid w:val="00C34974"/>
    <w:rsid w:val="00C35728"/>
    <w:rsid w:val="00C358DB"/>
    <w:rsid w:val="00C359F2"/>
    <w:rsid w:val="00C35D40"/>
    <w:rsid w:val="00C369B6"/>
    <w:rsid w:val="00C37EEB"/>
    <w:rsid w:val="00C40573"/>
    <w:rsid w:val="00C42466"/>
    <w:rsid w:val="00C42692"/>
    <w:rsid w:val="00C42759"/>
    <w:rsid w:val="00C42A54"/>
    <w:rsid w:val="00C43295"/>
    <w:rsid w:val="00C43652"/>
    <w:rsid w:val="00C43A3A"/>
    <w:rsid w:val="00C43F08"/>
    <w:rsid w:val="00C44013"/>
    <w:rsid w:val="00C44126"/>
    <w:rsid w:val="00C442BB"/>
    <w:rsid w:val="00C44679"/>
    <w:rsid w:val="00C44B9D"/>
    <w:rsid w:val="00C44DD1"/>
    <w:rsid w:val="00C4567B"/>
    <w:rsid w:val="00C45B51"/>
    <w:rsid w:val="00C4620A"/>
    <w:rsid w:val="00C46741"/>
    <w:rsid w:val="00C47108"/>
    <w:rsid w:val="00C472E1"/>
    <w:rsid w:val="00C476D4"/>
    <w:rsid w:val="00C5043C"/>
    <w:rsid w:val="00C50714"/>
    <w:rsid w:val="00C50C67"/>
    <w:rsid w:val="00C51354"/>
    <w:rsid w:val="00C5153B"/>
    <w:rsid w:val="00C51EF5"/>
    <w:rsid w:val="00C528F8"/>
    <w:rsid w:val="00C52AEE"/>
    <w:rsid w:val="00C533C1"/>
    <w:rsid w:val="00C53601"/>
    <w:rsid w:val="00C5389F"/>
    <w:rsid w:val="00C53B62"/>
    <w:rsid w:val="00C54012"/>
    <w:rsid w:val="00C542C7"/>
    <w:rsid w:val="00C54539"/>
    <w:rsid w:val="00C55296"/>
    <w:rsid w:val="00C55F02"/>
    <w:rsid w:val="00C56FB6"/>
    <w:rsid w:val="00C570A2"/>
    <w:rsid w:val="00C571FF"/>
    <w:rsid w:val="00C57332"/>
    <w:rsid w:val="00C57460"/>
    <w:rsid w:val="00C57AB0"/>
    <w:rsid w:val="00C57ACC"/>
    <w:rsid w:val="00C57D4B"/>
    <w:rsid w:val="00C57FBF"/>
    <w:rsid w:val="00C61113"/>
    <w:rsid w:val="00C61465"/>
    <w:rsid w:val="00C615F7"/>
    <w:rsid w:val="00C61720"/>
    <w:rsid w:val="00C618B3"/>
    <w:rsid w:val="00C61FAD"/>
    <w:rsid w:val="00C63AC1"/>
    <w:rsid w:val="00C63E1B"/>
    <w:rsid w:val="00C66C2B"/>
    <w:rsid w:val="00C6710A"/>
    <w:rsid w:val="00C67BF0"/>
    <w:rsid w:val="00C67D21"/>
    <w:rsid w:val="00C67D5F"/>
    <w:rsid w:val="00C67F8F"/>
    <w:rsid w:val="00C70649"/>
    <w:rsid w:val="00C70A17"/>
    <w:rsid w:val="00C717AF"/>
    <w:rsid w:val="00C7322A"/>
    <w:rsid w:val="00C73321"/>
    <w:rsid w:val="00C737CC"/>
    <w:rsid w:val="00C73B87"/>
    <w:rsid w:val="00C74355"/>
    <w:rsid w:val="00C74356"/>
    <w:rsid w:val="00C75392"/>
    <w:rsid w:val="00C764F1"/>
    <w:rsid w:val="00C76B6E"/>
    <w:rsid w:val="00C76C65"/>
    <w:rsid w:val="00C77600"/>
    <w:rsid w:val="00C77723"/>
    <w:rsid w:val="00C800A4"/>
    <w:rsid w:val="00C802A0"/>
    <w:rsid w:val="00C804A8"/>
    <w:rsid w:val="00C80994"/>
    <w:rsid w:val="00C811DF"/>
    <w:rsid w:val="00C819C1"/>
    <w:rsid w:val="00C81AD1"/>
    <w:rsid w:val="00C81FAC"/>
    <w:rsid w:val="00C820EC"/>
    <w:rsid w:val="00C827B1"/>
    <w:rsid w:val="00C834EF"/>
    <w:rsid w:val="00C83504"/>
    <w:rsid w:val="00C8387E"/>
    <w:rsid w:val="00C8470E"/>
    <w:rsid w:val="00C84807"/>
    <w:rsid w:val="00C84956"/>
    <w:rsid w:val="00C84A5A"/>
    <w:rsid w:val="00C84DEA"/>
    <w:rsid w:val="00C853F4"/>
    <w:rsid w:val="00C85570"/>
    <w:rsid w:val="00C855D3"/>
    <w:rsid w:val="00C85867"/>
    <w:rsid w:val="00C8589C"/>
    <w:rsid w:val="00C8589F"/>
    <w:rsid w:val="00C85D95"/>
    <w:rsid w:val="00C87CEC"/>
    <w:rsid w:val="00C87FC8"/>
    <w:rsid w:val="00C90E10"/>
    <w:rsid w:val="00C914D7"/>
    <w:rsid w:val="00C9161E"/>
    <w:rsid w:val="00C91A3E"/>
    <w:rsid w:val="00C91D40"/>
    <w:rsid w:val="00C92E6D"/>
    <w:rsid w:val="00C93519"/>
    <w:rsid w:val="00C93744"/>
    <w:rsid w:val="00C93F43"/>
    <w:rsid w:val="00C94014"/>
    <w:rsid w:val="00C946F2"/>
    <w:rsid w:val="00C94A03"/>
    <w:rsid w:val="00C94DFA"/>
    <w:rsid w:val="00C95035"/>
    <w:rsid w:val="00C9531C"/>
    <w:rsid w:val="00C96766"/>
    <w:rsid w:val="00C96C2C"/>
    <w:rsid w:val="00C96D23"/>
    <w:rsid w:val="00C96FE7"/>
    <w:rsid w:val="00C97226"/>
    <w:rsid w:val="00C974A6"/>
    <w:rsid w:val="00C97F39"/>
    <w:rsid w:val="00C97F94"/>
    <w:rsid w:val="00CA0219"/>
    <w:rsid w:val="00CA122D"/>
    <w:rsid w:val="00CA14EE"/>
    <w:rsid w:val="00CA179A"/>
    <w:rsid w:val="00CA1C1B"/>
    <w:rsid w:val="00CA1C87"/>
    <w:rsid w:val="00CA1E71"/>
    <w:rsid w:val="00CA1FAE"/>
    <w:rsid w:val="00CA250D"/>
    <w:rsid w:val="00CA2C6F"/>
    <w:rsid w:val="00CA3B19"/>
    <w:rsid w:val="00CA3F0C"/>
    <w:rsid w:val="00CA519D"/>
    <w:rsid w:val="00CA5648"/>
    <w:rsid w:val="00CA644C"/>
    <w:rsid w:val="00CA72BF"/>
    <w:rsid w:val="00CA762E"/>
    <w:rsid w:val="00CA7666"/>
    <w:rsid w:val="00CA7886"/>
    <w:rsid w:val="00CA7B55"/>
    <w:rsid w:val="00CB045E"/>
    <w:rsid w:val="00CB0A8C"/>
    <w:rsid w:val="00CB1C2F"/>
    <w:rsid w:val="00CB26BC"/>
    <w:rsid w:val="00CB2B8F"/>
    <w:rsid w:val="00CB2B98"/>
    <w:rsid w:val="00CB2C57"/>
    <w:rsid w:val="00CB2C70"/>
    <w:rsid w:val="00CB2DD4"/>
    <w:rsid w:val="00CB2F3E"/>
    <w:rsid w:val="00CB3600"/>
    <w:rsid w:val="00CB3BB8"/>
    <w:rsid w:val="00CB408B"/>
    <w:rsid w:val="00CB47F0"/>
    <w:rsid w:val="00CB5099"/>
    <w:rsid w:val="00CB6BDB"/>
    <w:rsid w:val="00CB6D93"/>
    <w:rsid w:val="00CB6FCC"/>
    <w:rsid w:val="00CB71AE"/>
    <w:rsid w:val="00CB7354"/>
    <w:rsid w:val="00CB7430"/>
    <w:rsid w:val="00CB7930"/>
    <w:rsid w:val="00CB799D"/>
    <w:rsid w:val="00CC00EE"/>
    <w:rsid w:val="00CC05EE"/>
    <w:rsid w:val="00CC105D"/>
    <w:rsid w:val="00CC11FB"/>
    <w:rsid w:val="00CC274F"/>
    <w:rsid w:val="00CC3E58"/>
    <w:rsid w:val="00CC44CA"/>
    <w:rsid w:val="00CC45B5"/>
    <w:rsid w:val="00CC4685"/>
    <w:rsid w:val="00CC5911"/>
    <w:rsid w:val="00CC6982"/>
    <w:rsid w:val="00CC7629"/>
    <w:rsid w:val="00CC7664"/>
    <w:rsid w:val="00CC7E0B"/>
    <w:rsid w:val="00CD03C3"/>
    <w:rsid w:val="00CD0DD0"/>
    <w:rsid w:val="00CD100D"/>
    <w:rsid w:val="00CD11A3"/>
    <w:rsid w:val="00CD11F2"/>
    <w:rsid w:val="00CD1E8B"/>
    <w:rsid w:val="00CD274A"/>
    <w:rsid w:val="00CD37FB"/>
    <w:rsid w:val="00CD43E0"/>
    <w:rsid w:val="00CD4923"/>
    <w:rsid w:val="00CD52B1"/>
    <w:rsid w:val="00CD5BF7"/>
    <w:rsid w:val="00CD60CE"/>
    <w:rsid w:val="00CD682B"/>
    <w:rsid w:val="00CD7078"/>
    <w:rsid w:val="00CD720B"/>
    <w:rsid w:val="00CD7E82"/>
    <w:rsid w:val="00CE1383"/>
    <w:rsid w:val="00CE22DC"/>
    <w:rsid w:val="00CE243D"/>
    <w:rsid w:val="00CE277C"/>
    <w:rsid w:val="00CE2C10"/>
    <w:rsid w:val="00CE2ECA"/>
    <w:rsid w:val="00CE44D5"/>
    <w:rsid w:val="00CE4816"/>
    <w:rsid w:val="00CE4EEC"/>
    <w:rsid w:val="00CE527B"/>
    <w:rsid w:val="00CE5407"/>
    <w:rsid w:val="00CE5AFD"/>
    <w:rsid w:val="00CE679A"/>
    <w:rsid w:val="00CE700C"/>
    <w:rsid w:val="00CF08C0"/>
    <w:rsid w:val="00CF1276"/>
    <w:rsid w:val="00CF15F9"/>
    <w:rsid w:val="00CF164A"/>
    <w:rsid w:val="00CF1826"/>
    <w:rsid w:val="00CF1B03"/>
    <w:rsid w:val="00CF2DFB"/>
    <w:rsid w:val="00CF3439"/>
    <w:rsid w:val="00CF350A"/>
    <w:rsid w:val="00CF361C"/>
    <w:rsid w:val="00CF3FCA"/>
    <w:rsid w:val="00CF47F7"/>
    <w:rsid w:val="00CF4A4D"/>
    <w:rsid w:val="00CF4E38"/>
    <w:rsid w:val="00CF5089"/>
    <w:rsid w:val="00CF568E"/>
    <w:rsid w:val="00CF6843"/>
    <w:rsid w:val="00CF68F9"/>
    <w:rsid w:val="00CF6975"/>
    <w:rsid w:val="00CF6EC9"/>
    <w:rsid w:val="00CF74E4"/>
    <w:rsid w:val="00CF7F93"/>
    <w:rsid w:val="00D00538"/>
    <w:rsid w:val="00D0058D"/>
    <w:rsid w:val="00D00AA1"/>
    <w:rsid w:val="00D00C90"/>
    <w:rsid w:val="00D00FAB"/>
    <w:rsid w:val="00D01AAD"/>
    <w:rsid w:val="00D01E39"/>
    <w:rsid w:val="00D0200C"/>
    <w:rsid w:val="00D021F8"/>
    <w:rsid w:val="00D0274C"/>
    <w:rsid w:val="00D02C56"/>
    <w:rsid w:val="00D03445"/>
    <w:rsid w:val="00D03E22"/>
    <w:rsid w:val="00D041D8"/>
    <w:rsid w:val="00D04574"/>
    <w:rsid w:val="00D04B06"/>
    <w:rsid w:val="00D04CF4"/>
    <w:rsid w:val="00D04D7C"/>
    <w:rsid w:val="00D052B0"/>
    <w:rsid w:val="00D05672"/>
    <w:rsid w:val="00D056E3"/>
    <w:rsid w:val="00D05A9C"/>
    <w:rsid w:val="00D05FC3"/>
    <w:rsid w:val="00D06013"/>
    <w:rsid w:val="00D0649C"/>
    <w:rsid w:val="00D06C2F"/>
    <w:rsid w:val="00D06DCD"/>
    <w:rsid w:val="00D0791F"/>
    <w:rsid w:val="00D1054C"/>
    <w:rsid w:val="00D1071B"/>
    <w:rsid w:val="00D10DC4"/>
    <w:rsid w:val="00D112ED"/>
    <w:rsid w:val="00D1143D"/>
    <w:rsid w:val="00D1188A"/>
    <w:rsid w:val="00D1361D"/>
    <w:rsid w:val="00D13781"/>
    <w:rsid w:val="00D137B8"/>
    <w:rsid w:val="00D1382D"/>
    <w:rsid w:val="00D13A51"/>
    <w:rsid w:val="00D13B2C"/>
    <w:rsid w:val="00D13F12"/>
    <w:rsid w:val="00D1457D"/>
    <w:rsid w:val="00D14D9F"/>
    <w:rsid w:val="00D15402"/>
    <w:rsid w:val="00D154F4"/>
    <w:rsid w:val="00D1582C"/>
    <w:rsid w:val="00D15956"/>
    <w:rsid w:val="00D161ED"/>
    <w:rsid w:val="00D162E8"/>
    <w:rsid w:val="00D167E1"/>
    <w:rsid w:val="00D16AA7"/>
    <w:rsid w:val="00D16E69"/>
    <w:rsid w:val="00D17076"/>
    <w:rsid w:val="00D17851"/>
    <w:rsid w:val="00D2074E"/>
    <w:rsid w:val="00D20F5D"/>
    <w:rsid w:val="00D21ACF"/>
    <w:rsid w:val="00D21B65"/>
    <w:rsid w:val="00D21D43"/>
    <w:rsid w:val="00D21E93"/>
    <w:rsid w:val="00D227AC"/>
    <w:rsid w:val="00D22B44"/>
    <w:rsid w:val="00D23248"/>
    <w:rsid w:val="00D232E5"/>
    <w:rsid w:val="00D23797"/>
    <w:rsid w:val="00D237EA"/>
    <w:rsid w:val="00D23ED1"/>
    <w:rsid w:val="00D25361"/>
    <w:rsid w:val="00D25472"/>
    <w:rsid w:val="00D26106"/>
    <w:rsid w:val="00D26157"/>
    <w:rsid w:val="00D27571"/>
    <w:rsid w:val="00D276F2"/>
    <w:rsid w:val="00D307DD"/>
    <w:rsid w:val="00D3181A"/>
    <w:rsid w:val="00D31892"/>
    <w:rsid w:val="00D320C0"/>
    <w:rsid w:val="00D32813"/>
    <w:rsid w:val="00D32A0F"/>
    <w:rsid w:val="00D32AC9"/>
    <w:rsid w:val="00D33A00"/>
    <w:rsid w:val="00D33B32"/>
    <w:rsid w:val="00D33B67"/>
    <w:rsid w:val="00D349B2"/>
    <w:rsid w:val="00D3531B"/>
    <w:rsid w:val="00D35E79"/>
    <w:rsid w:val="00D35F92"/>
    <w:rsid w:val="00D362C8"/>
    <w:rsid w:val="00D362EE"/>
    <w:rsid w:val="00D363CF"/>
    <w:rsid w:val="00D363F4"/>
    <w:rsid w:val="00D37313"/>
    <w:rsid w:val="00D37605"/>
    <w:rsid w:val="00D3765C"/>
    <w:rsid w:val="00D37947"/>
    <w:rsid w:val="00D37DD2"/>
    <w:rsid w:val="00D37EE0"/>
    <w:rsid w:val="00D40785"/>
    <w:rsid w:val="00D41162"/>
    <w:rsid w:val="00D411D0"/>
    <w:rsid w:val="00D41428"/>
    <w:rsid w:val="00D41B8F"/>
    <w:rsid w:val="00D41E32"/>
    <w:rsid w:val="00D428AE"/>
    <w:rsid w:val="00D42E02"/>
    <w:rsid w:val="00D4311F"/>
    <w:rsid w:val="00D43EC0"/>
    <w:rsid w:val="00D444E2"/>
    <w:rsid w:val="00D44B73"/>
    <w:rsid w:val="00D4519A"/>
    <w:rsid w:val="00D4605D"/>
    <w:rsid w:val="00D46106"/>
    <w:rsid w:val="00D47050"/>
    <w:rsid w:val="00D470B3"/>
    <w:rsid w:val="00D47A5A"/>
    <w:rsid w:val="00D47CB7"/>
    <w:rsid w:val="00D47F4E"/>
    <w:rsid w:val="00D5146B"/>
    <w:rsid w:val="00D514FC"/>
    <w:rsid w:val="00D518CD"/>
    <w:rsid w:val="00D51F23"/>
    <w:rsid w:val="00D52323"/>
    <w:rsid w:val="00D52623"/>
    <w:rsid w:val="00D548E5"/>
    <w:rsid w:val="00D54A93"/>
    <w:rsid w:val="00D54EF2"/>
    <w:rsid w:val="00D54F1D"/>
    <w:rsid w:val="00D55618"/>
    <w:rsid w:val="00D559B5"/>
    <w:rsid w:val="00D5608C"/>
    <w:rsid w:val="00D567C3"/>
    <w:rsid w:val="00D5695E"/>
    <w:rsid w:val="00D56DD5"/>
    <w:rsid w:val="00D57037"/>
    <w:rsid w:val="00D57083"/>
    <w:rsid w:val="00D5743A"/>
    <w:rsid w:val="00D57B7D"/>
    <w:rsid w:val="00D60635"/>
    <w:rsid w:val="00D61090"/>
    <w:rsid w:val="00D612D8"/>
    <w:rsid w:val="00D61411"/>
    <w:rsid w:val="00D6206F"/>
    <w:rsid w:val="00D62AAE"/>
    <w:rsid w:val="00D62B50"/>
    <w:rsid w:val="00D62DC4"/>
    <w:rsid w:val="00D62DFB"/>
    <w:rsid w:val="00D63094"/>
    <w:rsid w:val="00D63579"/>
    <w:rsid w:val="00D63CAB"/>
    <w:rsid w:val="00D6404F"/>
    <w:rsid w:val="00D6459A"/>
    <w:rsid w:val="00D64774"/>
    <w:rsid w:val="00D6479A"/>
    <w:rsid w:val="00D654C1"/>
    <w:rsid w:val="00D65FBF"/>
    <w:rsid w:val="00D66694"/>
    <w:rsid w:val="00D6675F"/>
    <w:rsid w:val="00D67645"/>
    <w:rsid w:val="00D7039D"/>
    <w:rsid w:val="00D7086A"/>
    <w:rsid w:val="00D71B5C"/>
    <w:rsid w:val="00D72B23"/>
    <w:rsid w:val="00D72CC5"/>
    <w:rsid w:val="00D72D2E"/>
    <w:rsid w:val="00D747B6"/>
    <w:rsid w:val="00D748F0"/>
    <w:rsid w:val="00D75061"/>
    <w:rsid w:val="00D755C7"/>
    <w:rsid w:val="00D75963"/>
    <w:rsid w:val="00D759B7"/>
    <w:rsid w:val="00D75C3C"/>
    <w:rsid w:val="00D75DF7"/>
    <w:rsid w:val="00D761DE"/>
    <w:rsid w:val="00D7629D"/>
    <w:rsid w:val="00D7739E"/>
    <w:rsid w:val="00D77567"/>
    <w:rsid w:val="00D77D43"/>
    <w:rsid w:val="00D80897"/>
    <w:rsid w:val="00D8115A"/>
    <w:rsid w:val="00D813D2"/>
    <w:rsid w:val="00D818F9"/>
    <w:rsid w:val="00D82796"/>
    <w:rsid w:val="00D8290F"/>
    <w:rsid w:val="00D833CA"/>
    <w:rsid w:val="00D83A5D"/>
    <w:rsid w:val="00D83B18"/>
    <w:rsid w:val="00D84135"/>
    <w:rsid w:val="00D842B2"/>
    <w:rsid w:val="00D84611"/>
    <w:rsid w:val="00D84961"/>
    <w:rsid w:val="00D8537D"/>
    <w:rsid w:val="00D855AC"/>
    <w:rsid w:val="00D85875"/>
    <w:rsid w:val="00D859C2"/>
    <w:rsid w:val="00D86C75"/>
    <w:rsid w:val="00D876F4"/>
    <w:rsid w:val="00D91473"/>
    <w:rsid w:val="00D9163F"/>
    <w:rsid w:val="00D91777"/>
    <w:rsid w:val="00D91885"/>
    <w:rsid w:val="00D92183"/>
    <w:rsid w:val="00D9244D"/>
    <w:rsid w:val="00D927B6"/>
    <w:rsid w:val="00D929EA"/>
    <w:rsid w:val="00D93344"/>
    <w:rsid w:val="00D93B4B"/>
    <w:rsid w:val="00D9512F"/>
    <w:rsid w:val="00D951A6"/>
    <w:rsid w:val="00D95207"/>
    <w:rsid w:val="00D953B7"/>
    <w:rsid w:val="00D95EB9"/>
    <w:rsid w:val="00D961F1"/>
    <w:rsid w:val="00D969C1"/>
    <w:rsid w:val="00D96BAE"/>
    <w:rsid w:val="00D96D15"/>
    <w:rsid w:val="00D970A5"/>
    <w:rsid w:val="00D971FD"/>
    <w:rsid w:val="00D97B30"/>
    <w:rsid w:val="00DA0124"/>
    <w:rsid w:val="00DA0296"/>
    <w:rsid w:val="00DA029A"/>
    <w:rsid w:val="00DA0AB2"/>
    <w:rsid w:val="00DA0EB3"/>
    <w:rsid w:val="00DA16F0"/>
    <w:rsid w:val="00DA1830"/>
    <w:rsid w:val="00DA1A05"/>
    <w:rsid w:val="00DA1AA1"/>
    <w:rsid w:val="00DA1DF7"/>
    <w:rsid w:val="00DA20B6"/>
    <w:rsid w:val="00DA2488"/>
    <w:rsid w:val="00DA255E"/>
    <w:rsid w:val="00DA27B4"/>
    <w:rsid w:val="00DA2A9E"/>
    <w:rsid w:val="00DA2BD7"/>
    <w:rsid w:val="00DA2E86"/>
    <w:rsid w:val="00DA2FCB"/>
    <w:rsid w:val="00DA34D7"/>
    <w:rsid w:val="00DA3804"/>
    <w:rsid w:val="00DA539D"/>
    <w:rsid w:val="00DA57B8"/>
    <w:rsid w:val="00DA653C"/>
    <w:rsid w:val="00DA69AB"/>
    <w:rsid w:val="00DA6A4F"/>
    <w:rsid w:val="00DA6C49"/>
    <w:rsid w:val="00DA7EFD"/>
    <w:rsid w:val="00DB07E9"/>
    <w:rsid w:val="00DB0BBD"/>
    <w:rsid w:val="00DB0EEB"/>
    <w:rsid w:val="00DB12A0"/>
    <w:rsid w:val="00DB1595"/>
    <w:rsid w:val="00DB2383"/>
    <w:rsid w:val="00DB29FF"/>
    <w:rsid w:val="00DB2B53"/>
    <w:rsid w:val="00DB3386"/>
    <w:rsid w:val="00DB36C0"/>
    <w:rsid w:val="00DB39D8"/>
    <w:rsid w:val="00DB3B7E"/>
    <w:rsid w:val="00DB4541"/>
    <w:rsid w:val="00DB473C"/>
    <w:rsid w:val="00DB4E34"/>
    <w:rsid w:val="00DB5183"/>
    <w:rsid w:val="00DB5222"/>
    <w:rsid w:val="00DB560E"/>
    <w:rsid w:val="00DB58F2"/>
    <w:rsid w:val="00DB59F1"/>
    <w:rsid w:val="00DB59FE"/>
    <w:rsid w:val="00DB5DF0"/>
    <w:rsid w:val="00DB64B6"/>
    <w:rsid w:val="00DB665A"/>
    <w:rsid w:val="00DB668C"/>
    <w:rsid w:val="00DB6A29"/>
    <w:rsid w:val="00DB6EBD"/>
    <w:rsid w:val="00DB7825"/>
    <w:rsid w:val="00DC0026"/>
    <w:rsid w:val="00DC06D4"/>
    <w:rsid w:val="00DC0DCE"/>
    <w:rsid w:val="00DC0F25"/>
    <w:rsid w:val="00DC1A52"/>
    <w:rsid w:val="00DC2568"/>
    <w:rsid w:val="00DC2753"/>
    <w:rsid w:val="00DC3021"/>
    <w:rsid w:val="00DC33D9"/>
    <w:rsid w:val="00DC3800"/>
    <w:rsid w:val="00DC4B02"/>
    <w:rsid w:val="00DC4D14"/>
    <w:rsid w:val="00DC4DFA"/>
    <w:rsid w:val="00DC4EE4"/>
    <w:rsid w:val="00DC514F"/>
    <w:rsid w:val="00DC536B"/>
    <w:rsid w:val="00DC5A04"/>
    <w:rsid w:val="00DC62D0"/>
    <w:rsid w:val="00DC6AF4"/>
    <w:rsid w:val="00DC6CF2"/>
    <w:rsid w:val="00DC6F0F"/>
    <w:rsid w:val="00DC70E1"/>
    <w:rsid w:val="00DC719B"/>
    <w:rsid w:val="00DC724F"/>
    <w:rsid w:val="00DC7350"/>
    <w:rsid w:val="00DC789D"/>
    <w:rsid w:val="00DD10B1"/>
    <w:rsid w:val="00DD186D"/>
    <w:rsid w:val="00DD2904"/>
    <w:rsid w:val="00DD3498"/>
    <w:rsid w:val="00DD46F0"/>
    <w:rsid w:val="00DD4838"/>
    <w:rsid w:val="00DD5238"/>
    <w:rsid w:val="00DD63FB"/>
    <w:rsid w:val="00DD6E5C"/>
    <w:rsid w:val="00DD73C0"/>
    <w:rsid w:val="00DD7941"/>
    <w:rsid w:val="00DD7C07"/>
    <w:rsid w:val="00DE0311"/>
    <w:rsid w:val="00DE05E9"/>
    <w:rsid w:val="00DE13DF"/>
    <w:rsid w:val="00DE1971"/>
    <w:rsid w:val="00DE2404"/>
    <w:rsid w:val="00DE243E"/>
    <w:rsid w:val="00DE2702"/>
    <w:rsid w:val="00DE2B7B"/>
    <w:rsid w:val="00DE2E0F"/>
    <w:rsid w:val="00DE2E25"/>
    <w:rsid w:val="00DE318F"/>
    <w:rsid w:val="00DE3BB8"/>
    <w:rsid w:val="00DE4661"/>
    <w:rsid w:val="00DE4C12"/>
    <w:rsid w:val="00DE4E2D"/>
    <w:rsid w:val="00DE526F"/>
    <w:rsid w:val="00DE53FF"/>
    <w:rsid w:val="00DE631E"/>
    <w:rsid w:val="00DE668E"/>
    <w:rsid w:val="00DF1577"/>
    <w:rsid w:val="00DF197C"/>
    <w:rsid w:val="00DF1DDB"/>
    <w:rsid w:val="00DF28DB"/>
    <w:rsid w:val="00DF2A11"/>
    <w:rsid w:val="00DF2AAE"/>
    <w:rsid w:val="00DF2CA3"/>
    <w:rsid w:val="00DF342C"/>
    <w:rsid w:val="00DF351A"/>
    <w:rsid w:val="00DF3DEE"/>
    <w:rsid w:val="00DF3F38"/>
    <w:rsid w:val="00DF43D7"/>
    <w:rsid w:val="00DF4531"/>
    <w:rsid w:val="00DF5190"/>
    <w:rsid w:val="00DF5743"/>
    <w:rsid w:val="00DF6098"/>
    <w:rsid w:val="00DF6554"/>
    <w:rsid w:val="00DF65BD"/>
    <w:rsid w:val="00DF66B2"/>
    <w:rsid w:val="00DF6DD5"/>
    <w:rsid w:val="00DF7292"/>
    <w:rsid w:val="00DF7B4A"/>
    <w:rsid w:val="00DF7FE1"/>
    <w:rsid w:val="00E004D1"/>
    <w:rsid w:val="00E017D0"/>
    <w:rsid w:val="00E02014"/>
    <w:rsid w:val="00E022CC"/>
    <w:rsid w:val="00E03462"/>
    <w:rsid w:val="00E03EF1"/>
    <w:rsid w:val="00E04E70"/>
    <w:rsid w:val="00E0582B"/>
    <w:rsid w:val="00E0598B"/>
    <w:rsid w:val="00E063BE"/>
    <w:rsid w:val="00E07C82"/>
    <w:rsid w:val="00E07CDA"/>
    <w:rsid w:val="00E103E9"/>
    <w:rsid w:val="00E12C9B"/>
    <w:rsid w:val="00E13137"/>
    <w:rsid w:val="00E13A8B"/>
    <w:rsid w:val="00E13B46"/>
    <w:rsid w:val="00E1509C"/>
    <w:rsid w:val="00E1577C"/>
    <w:rsid w:val="00E15A6C"/>
    <w:rsid w:val="00E162BB"/>
    <w:rsid w:val="00E1679A"/>
    <w:rsid w:val="00E17431"/>
    <w:rsid w:val="00E20863"/>
    <w:rsid w:val="00E209C7"/>
    <w:rsid w:val="00E20CE2"/>
    <w:rsid w:val="00E215EC"/>
    <w:rsid w:val="00E21CDE"/>
    <w:rsid w:val="00E22B1D"/>
    <w:rsid w:val="00E22B41"/>
    <w:rsid w:val="00E23095"/>
    <w:rsid w:val="00E24007"/>
    <w:rsid w:val="00E24135"/>
    <w:rsid w:val="00E24707"/>
    <w:rsid w:val="00E24880"/>
    <w:rsid w:val="00E24BF6"/>
    <w:rsid w:val="00E258E1"/>
    <w:rsid w:val="00E25B5B"/>
    <w:rsid w:val="00E26F8D"/>
    <w:rsid w:val="00E2713B"/>
    <w:rsid w:val="00E27254"/>
    <w:rsid w:val="00E2765E"/>
    <w:rsid w:val="00E27703"/>
    <w:rsid w:val="00E277D6"/>
    <w:rsid w:val="00E308A6"/>
    <w:rsid w:val="00E30A5D"/>
    <w:rsid w:val="00E30AC2"/>
    <w:rsid w:val="00E30ADC"/>
    <w:rsid w:val="00E314E2"/>
    <w:rsid w:val="00E3158B"/>
    <w:rsid w:val="00E31B0D"/>
    <w:rsid w:val="00E31F09"/>
    <w:rsid w:val="00E32260"/>
    <w:rsid w:val="00E3241C"/>
    <w:rsid w:val="00E3284B"/>
    <w:rsid w:val="00E32D83"/>
    <w:rsid w:val="00E32FB1"/>
    <w:rsid w:val="00E337B5"/>
    <w:rsid w:val="00E343D0"/>
    <w:rsid w:val="00E34577"/>
    <w:rsid w:val="00E34588"/>
    <w:rsid w:val="00E34AAD"/>
    <w:rsid w:val="00E35163"/>
    <w:rsid w:val="00E3527F"/>
    <w:rsid w:val="00E3531F"/>
    <w:rsid w:val="00E35BA8"/>
    <w:rsid w:val="00E35DC5"/>
    <w:rsid w:val="00E3614E"/>
    <w:rsid w:val="00E366D8"/>
    <w:rsid w:val="00E36C15"/>
    <w:rsid w:val="00E36E91"/>
    <w:rsid w:val="00E37450"/>
    <w:rsid w:val="00E374E6"/>
    <w:rsid w:val="00E405BF"/>
    <w:rsid w:val="00E42B13"/>
    <w:rsid w:val="00E42D71"/>
    <w:rsid w:val="00E433AD"/>
    <w:rsid w:val="00E43553"/>
    <w:rsid w:val="00E437B6"/>
    <w:rsid w:val="00E43AF1"/>
    <w:rsid w:val="00E43BD9"/>
    <w:rsid w:val="00E43C05"/>
    <w:rsid w:val="00E4421F"/>
    <w:rsid w:val="00E44D36"/>
    <w:rsid w:val="00E45412"/>
    <w:rsid w:val="00E45B75"/>
    <w:rsid w:val="00E45BFD"/>
    <w:rsid w:val="00E45E55"/>
    <w:rsid w:val="00E45E93"/>
    <w:rsid w:val="00E462D6"/>
    <w:rsid w:val="00E46D51"/>
    <w:rsid w:val="00E46FFC"/>
    <w:rsid w:val="00E47A02"/>
    <w:rsid w:val="00E50016"/>
    <w:rsid w:val="00E503AA"/>
    <w:rsid w:val="00E51169"/>
    <w:rsid w:val="00E51E49"/>
    <w:rsid w:val="00E52226"/>
    <w:rsid w:val="00E52731"/>
    <w:rsid w:val="00E52C63"/>
    <w:rsid w:val="00E52EE1"/>
    <w:rsid w:val="00E52F7E"/>
    <w:rsid w:val="00E5329F"/>
    <w:rsid w:val="00E5361F"/>
    <w:rsid w:val="00E5368B"/>
    <w:rsid w:val="00E5371A"/>
    <w:rsid w:val="00E53826"/>
    <w:rsid w:val="00E53A90"/>
    <w:rsid w:val="00E53C4A"/>
    <w:rsid w:val="00E53D7F"/>
    <w:rsid w:val="00E54090"/>
    <w:rsid w:val="00E542D8"/>
    <w:rsid w:val="00E54DC4"/>
    <w:rsid w:val="00E55008"/>
    <w:rsid w:val="00E555B9"/>
    <w:rsid w:val="00E5560F"/>
    <w:rsid w:val="00E5592A"/>
    <w:rsid w:val="00E55F2B"/>
    <w:rsid w:val="00E562E8"/>
    <w:rsid w:val="00E56631"/>
    <w:rsid w:val="00E56816"/>
    <w:rsid w:val="00E56B03"/>
    <w:rsid w:val="00E56DA9"/>
    <w:rsid w:val="00E57599"/>
    <w:rsid w:val="00E5793F"/>
    <w:rsid w:val="00E57F1F"/>
    <w:rsid w:val="00E600ED"/>
    <w:rsid w:val="00E6027A"/>
    <w:rsid w:val="00E6049F"/>
    <w:rsid w:val="00E60548"/>
    <w:rsid w:val="00E60A07"/>
    <w:rsid w:val="00E60CA6"/>
    <w:rsid w:val="00E613C6"/>
    <w:rsid w:val="00E61DFC"/>
    <w:rsid w:val="00E621BD"/>
    <w:rsid w:val="00E62673"/>
    <w:rsid w:val="00E63423"/>
    <w:rsid w:val="00E63A73"/>
    <w:rsid w:val="00E63C8A"/>
    <w:rsid w:val="00E63D31"/>
    <w:rsid w:val="00E63FEB"/>
    <w:rsid w:val="00E641AB"/>
    <w:rsid w:val="00E643B2"/>
    <w:rsid w:val="00E64693"/>
    <w:rsid w:val="00E64B59"/>
    <w:rsid w:val="00E64DD4"/>
    <w:rsid w:val="00E659B9"/>
    <w:rsid w:val="00E65A00"/>
    <w:rsid w:val="00E662C6"/>
    <w:rsid w:val="00E66439"/>
    <w:rsid w:val="00E664D8"/>
    <w:rsid w:val="00E668F8"/>
    <w:rsid w:val="00E671D9"/>
    <w:rsid w:val="00E67383"/>
    <w:rsid w:val="00E674B9"/>
    <w:rsid w:val="00E67B89"/>
    <w:rsid w:val="00E71A3D"/>
    <w:rsid w:val="00E71AC8"/>
    <w:rsid w:val="00E72214"/>
    <w:rsid w:val="00E7237F"/>
    <w:rsid w:val="00E72443"/>
    <w:rsid w:val="00E72B8D"/>
    <w:rsid w:val="00E7350F"/>
    <w:rsid w:val="00E73BD0"/>
    <w:rsid w:val="00E73C62"/>
    <w:rsid w:val="00E73CCA"/>
    <w:rsid w:val="00E73F58"/>
    <w:rsid w:val="00E744CE"/>
    <w:rsid w:val="00E74C0C"/>
    <w:rsid w:val="00E7646B"/>
    <w:rsid w:val="00E76BE3"/>
    <w:rsid w:val="00E76FEA"/>
    <w:rsid w:val="00E7726A"/>
    <w:rsid w:val="00E7727B"/>
    <w:rsid w:val="00E7772D"/>
    <w:rsid w:val="00E77F34"/>
    <w:rsid w:val="00E80515"/>
    <w:rsid w:val="00E809E3"/>
    <w:rsid w:val="00E80A60"/>
    <w:rsid w:val="00E80A69"/>
    <w:rsid w:val="00E81275"/>
    <w:rsid w:val="00E82789"/>
    <w:rsid w:val="00E828EB"/>
    <w:rsid w:val="00E83A24"/>
    <w:rsid w:val="00E843EC"/>
    <w:rsid w:val="00E84452"/>
    <w:rsid w:val="00E848B3"/>
    <w:rsid w:val="00E84D51"/>
    <w:rsid w:val="00E852D4"/>
    <w:rsid w:val="00E85D24"/>
    <w:rsid w:val="00E8636D"/>
    <w:rsid w:val="00E8661A"/>
    <w:rsid w:val="00E86A96"/>
    <w:rsid w:val="00E86EAC"/>
    <w:rsid w:val="00E90991"/>
    <w:rsid w:val="00E9126F"/>
    <w:rsid w:val="00E919CC"/>
    <w:rsid w:val="00E91BA5"/>
    <w:rsid w:val="00E924F9"/>
    <w:rsid w:val="00E931B4"/>
    <w:rsid w:val="00E932AC"/>
    <w:rsid w:val="00E94AA4"/>
    <w:rsid w:val="00E94C70"/>
    <w:rsid w:val="00E9515A"/>
    <w:rsid w:val="00E9545A"/>
    <w:rsid w:val="00E95D26"/>
    <w:rsid w:val="00E95EB6"/>
    <w:rsid w:val="00E968A5"/>
    <w:rsid w:val="00E96D06"/>
    <w:rsid w:val="00E96D59"/>
    <w:rsid w:val="00E97445"/>
    <w:rsid w:val="00E974C1"/>
    <w:rsid w:val="00E97800"/>
    <w:rsid w:val="00EA01CB"/>
    <w:rsid w:val="00EA0359"/>
    <w:rsid w:val="00EA0638"/>
    <w:rsid w:val="00EA0EFF"/>
    <w:rsid w:val="00EA101D"/>
    <w:rsid w:val="00EA1F34"/>
    <w:rsid w:val="00EA215D"/>
    <w:rsid w:val="00EA259F"/>
    <w:rsid w:val="00EA270C"/>
    <w:rsid w:val="00EA2A52"/>
    <w:rsid w:val="00EA2AA5"/>
    <w:rsid w:val="00EA3835"/>
    <w:rsid w:val="00EA42EF"/>
    <w:rsid w:val="00EA42F0"/>
    <w:rsid w:val="00EA519C"/>
    <w:rsid w:val="00EA5D07"/>
    <w:rsid w:val="00EA6141"/>
    <w:rsid w:val="00EA6596"/>
    <w:rsid w:val="00EA6CD5"/>
    <w:rsid w:val="00EA6DD9"/>
    <w:rsid w:val="00EA7964"/>
    <w:rsid w:val="00EB0DB9"/>
    <w:rsid w:val="00EB132D"/>
    <w:rsid w:val="00EB1608"/>
    <w:rsid w:val="00EB23E4"/>
    <w:rsid w:val="00EB397A"/>
    <w:rsid w:val="00EB39D8"/>
    <w:rsid w:val="00EB414F"/>
    <w:rsid w:val="00EB415D"/>
    <w:rsid w:val="00EB4545"/>
    <w:rsid w:val="00EB4F8D"/>
    <w:rsid w:val="00EB5005"/>
    <w:rsid w:val="00EB5651"/>
    <w:rsid w:val="00EB5A55"/>
    <w:rsid w:val="00EB5AD0"/>
    <w:rsid w:val="00EB6571"/>
    <w:rsid w:val="00EB6A48"/>
    <w:rsid w:val="00EB6C0B"/>
    <w:rsid w:val="00EB75E6"/>
    <w:rsid w:val="00EC051C"/>
    <w:rsid w:val="00EC0B8A"/>
    <w:rsid w:val="00EC0D16"/>
    <w:rsid w:val="00EC0F72"/>
    <w:rsid w:val="00EC1038"/>
    <w:rsid w:val="00EC11BA"/>
    <w:rsid w:val="00EC1621"/>
    <w:rsid w:val="00EC1CDC"/>
    <w:rsid w:val="00EC2316"/>
    <w:rsid w:val="00EC2548"/>
    <w:rsid w:val="00EC2CFE"/>
    <w:rsid w:val="00EC2F7E"/>
    <w:rsid w:val="00EC415A"/>
    <w:rsid w:val="00EC47E0"/>
    <w:rsid w:val="00EC50A1"/>
    <w:rsid w:val="00EC602D"/>
    <w:rsid w:val="00EC6242"/>
    <w:rsid w:val="00EC629F"/>
    <w:rsid w:val="00EC6C93"/>
    <w:rsid w:val="00EC7025"/>
    <w:rsid w:val="00EC72F5"/>
    <w:rsid w:val="00EC7518"/>
    <w:rsid w:val="00EC7835"/>
    <w:rsid w:val="00EC7889"/>
    <w:rsid w:val="00ED1065"/>
    <w:rsid w:val="00ED1569"/>
    <w:rsid w:val="00ED1CCE"/>
    <w:rsid w:val="00ED2397"/>
    <w:rsid w:val="00ED2FC1"/>
    <w:rsid w:val="00ED33B7"/>
    <w:rsid w:val="00ED414F"/>
    <w:rsid w:val="00ED4408"/>
    <w:rsid w:val="00ED473C"/>
    <w:rsid w:val="00ED4817"/>
    <w:rsid w:val="00ED52AA"/>
    <w:rsid w:val="00ED5487"/>
    <w:rsid w:val="00ED554B"/>
    <w:rsid w:val="00ED70AE"/>
    <w:rsid w:val="00ED77BC"/>
    <w:rsid w:val="00ED7A9D"/>
    <w:rsid w:val="00ED7C0B"/>
    <w:rsid w:val="00ED7C17"/>
    <w:rsid w:val="00EE0418"/>
    <w:rsid w:val="00EE1CC8"/>
    <w:rsid w:val="00EE2D8F"/>
    <w:rsid w:val="00EE3BDD"/>
    <w:rsid w:val="00EE406F"/>
    <w:rsid w:val="00EE4E6C"/>
    <w:rsid w:val="00EE5A37"/>
    <w:rsid w:val="00EE5BE9"/>
    <w:rsid w:val="00EE684A"/>
    <w:rsid w:val="00EE70B0"/>
    <w:rsid w:val="00EE7150"/>
    <w:rsid w:val="00EE747C"/>
    <w:rsid w:val="00EE793F"/>
    <w:rsid w:val="00EE7F79"/>
    <w:rsid w:val="00EF02B6"/>
    <w:rsid w:val="00EF0F6E"/>
    <w:rsid w:val="00EF182B"/>
    <w:rsid w:val="00EF1AE1"/>
    <w:rsid w:val="00EF2760"/>
    <w:rsid w:val="00EF2D7D"/>
    <w:rsid w:val="00EF2F45"/>
    <w:rsid w:val="00EF3310"/>
    <w:rsid w:val="00EF3F57"/>
    <w:rsid w:val="00EF4366"/>
    <w:rsid w:val="00EF4680"/>
    <w:rsid w:val="00EF49E6"/>
    <w:rsid w:val="00EF4D81"/>
    <w:rsid w:val="00EF4F43"/>
    <w:rsid w:val="00EF600C"/>
    <w:rsid w:val="00EF6B44"/>
    <w:rsid w:val="00EF7274"/>
    <w:rsid w:val="00EF7F39"/>
    <w:rsid w:val="00F0009D"/>
    <w:rsid w:val="00F005D4"/>
    <w:rsid w:val="00F0162E"/>
    <w:rsid w:val="00F021E0"/>
    <w:rsid w:val="00F0225A"/>
    <w:rsid w:val="00F022A2"/>
    <w:rsid w:val="00F02557"/>
    <w:rsid w:val="00F025AA"/>
    <w:rsid w:val="00F034A0"/>
    <w:rsid w:val="00F037C2"/>
    <w:rsid w:val="00F03B56"/>
    <w:rsid w:val="00F0438E"/>
    <w:rsid w:val="00F04583"/>
    <w:rsid w:val="00F04A51"/>
    <w:rsid w:val="00F04B03"/>
    <w:rsid w:val="00F04EE5"/>
    <w:rsid w:val="00F04FD7"/>
    <w:rsid w:val="00F05F70"/>
    <w:rsid w:val="00F06052"/>
    <w:rsid w:val="00F101BD"/>
    <w:rsid w:val="00F10306"/>
    <w:rsid w:val="00F107A8"/>
    <w:rsid w:val="00F11716"/>
    <w:rsid w:val="00F13442"/>
    <w:rsid w:val="00F1371F"/>
    <w:rsid w:val="00F14ECB"/>
    <w:rsid w:val="00F1555A"/>
    <w:rsid w:val="00F15570"/>
    <w:rsid w:val="00F15C20"/>
    <w:rsid w:val="00F162AE"/>
    <w:rsid w:val="00F165F9"/>
    <w:rsid w:val="00F167A0"/>
    <w:rsid w:val="00F17498"/>
    <w:rsid w:val="00F17A31"/>
    <w:rsid w:val="00F2064D"/>
    <w:rsid w:val="00F20E13"/>
    <w:rsid w:val="00F214F3"/>
    <w:rsid w:val="00F22066"/>
    <w:rsid w:val="00F22689"/>
    <w:rsid w:val="00F22F4B"/>
    <w:rsid w:val="00F2304D"/>
    <w:rsid w:val="00F24EE9"/>
    <w:rsid w:val="00F25E79"/>
    <w:rsid w:val="00F25F47"/>
    <w:rsid w:val="00F30DCA"/>
    <w:rsid w:val="00F31296"/>
    <w:rsid w:val="00F31A87"/>
    <w:rsid w:val="00F33390"/>
    <w:rsid w:val="00F33A8A"/>
    <w:rsid w:val="00F341E8"/>
    <w:rsid w:val="00F351B9"/>
    <w:rsid w:val="00F3526E"/>
    <w:rsid w:val="00F3589A"/>
    <w:rsid w:val="00F35EBA"/>
    <w:rsid w:val="00F367FF"/>
    <w:rsid w:val="00F36AFD"/>
    <w:rsid w:val="00F36BED"/>
    <w:rsid w:val="00F3755B"/>
    <w:rsid w:val="00F376B1"/>
    <w:rsid w:val="00F3783C"/>
    <w:rsid w:val="00F37852"/>
    <w:rsid w:val="00F37F77"/>
    <w:rsid w:val="00F404C9"/>
    <w:rsid w:val="00F410C8"/>
    <w:rsid w:val="00F4116F"/>
    <w:rsid w:val="00F413CC"/>
    <w:rsid w:val="00F437A1"/>
    <w:rsid w:val="00F43842"/>
    <w:rsid w:val="00F44763"/>
    <w:rsid w:val="00F44B1A"/>
    <w:rsid w:val="00F46074"/>
    <w:rsid w:val="00F462B0"/>
    <w:rsid w:val="00F462ED"/>
    <w:rsid w:val="00F46B1B"/>
    <w:rsid w:val="00F46B90"/>
    <w:rsid w:val="00F476BA"/>
    <w:rsid w:val="00F47FB7"/>
    <w:rsid w:val="00F506AF"/>
    <w:rsid w:val="00F50B25"/>
    <w:rsid w:val="00F50F28"/>
    <w:rsid w:val="00F512A9"/>
    <w:rsid w:val="00F52791"/>
    <w:rsid w:val="00F533FA"/>
    <w:rsid w:val="00F53B7F"/>
    <w:rsid w:val="00F5403E"/>
    <w:rsid w:val="00F542F6"/>
    <w:rsid w:val="00F543C6"/>
    <w:rsid w:val="00F545F4"/>
    <w:rsid w:val="00F54704"/>
    <w:rsid w:val="00F56815"/>
    <w:rsid w:val="00F56A12"/>
    <w:rsid w:val="00F56A21"/>
    <w:rsid w:val="00F56EA1"/>
    <w:rsid w:val="00F57604"/>
    <w:rsid w:val="00F577BD"/>
    <w:rsid w:val="00F6053B"/>
    <w:rsid w:val="00F605C6"/>
    <w:rsid w:val="00F61514"/>
    <w:rsid w:val="00F61640"/>
    <w:rsid w:val="00F61758"/>
    <w:rsid w:val="00F61A80"/>
    <w:rsid w:val="00F61D83"/>
    <w:rsid w:val="00F62347"/>
    <w:rsid w:val="00F62A3D"/>
    <w:rsid w:val="00F62B32"/>
    <w:rsid w:val="00F62BE2"/>
    <w:rsid w:val="00F6383C"/>
    <w:rsid w:val="00F638A5"/>
    <w:rsid w:val="00F63B0F"/>
    <w:rsid w:val="00F644AB"/>
    <w:rsid w:val="00F6458B"/>
    <w:rsid w:val="00F64599"/>
    <w:rsid w:val="00F64660"/>
    <w:rsid w:val="00F64C0E"/>
    <w:rsid w:val="00F64EFE"/>
    <w:rsid w:val="00F6560A"/>
    <w:rsid w:val="00F6585C"/>
    <w:rsid w:val="00F65986"/>
    <w:rsid w:val="00F663EE"/>
    <w:rsid w:val="00F66431"/>
    <w:rsid w:val="00F66EB9"/>
    <w:rsid w:val="00F67254"/>
    <w:rsid w:val="00F67397"/>
    <w:rsid w:val="00F673B6"/>
    <w:rsid w:val="00F6770D"/>
    <w:rsid w:val="00F67FB2"/>
    <w:rsid w:val="00F709E0"/>
    <w:rsid w:val="00F70E5E"/>
    <w:rsid w:val="00F71997"/>
    <w:rsid w:val="00F721CD"/>
    <w:rsid w:val="00F72BD4"/>
    <w:rsid w:val="00F72E97"/>
    <w:rsid w:val="00F73979"/>
    <w:rsid w:val="00F73B70"/>
    <w:rsid w:val="00F73CBC"/>
    <w:rsid w:val="00F74E8E"/>
    <w:rsid w:val="00F752D9"/>
    <w:rsid w:val="00F75338"/>
    <w:rsid w:val="00F7548C"/>
    <w:rsid w:val="00F7560E"/>
    <w:rsid w:val="00F767FD"/>
    <w:rsid w:val="00F7684E"/>
    <w:rsid w:val="00F76D0E"/>
    <w:rsid w:val="00F805D0"/>
    <w:rsid w:val="00F811FB"/>
    <w:rsid w:val="00F812BD"/>
    <w:rsid w:val="00F82162"/>
    <w:rsid w:val="00F8259F"/>
    <w:rsid w:val="00F82D1F"/>
    <w:rsid w:val="00F8320C"/>
    <w:rsid w:val="00F835C7"/>
    <w:rsid w:val="00F83B2C"/>
    <w:rsid w:val="00F83D1E"/>
    <w:rsid w:val="00F84203"/>
    <w:rsid w:val="00F84F97"/>
    <w:rsid w:val="00F8522A"/>
    <w:rsid w:val="00F8556B"/>
    <w:rsid w:val="00F85750"/>
    <w:rsid w:val="00F85A08"/>
    <w:rsid w:val="00F85C8E"/>
    <w:rsid w:val="00F85F84"/>
    <w:rsid w:val="00F86195"/>
    <w:rsid w:val="00F86495"/>
    <w:rsid w:val="00F90112"/>
    <w:rsid w:val="00F9064C"/>
    <w:rsid w:val="00F9068E"/>
    <w:rsid w:val="00F91CF2"/>
    <w:rsid w:val="00F91DB4"/>
    <w:rsid w:val="00F92034"/>
    <w:rsid w:val="00F923C5"/>
    <w:rsid w:val="00F929ED"/>
    <w:rsid w:val="00F931BF"/>
    <w:rsid w:val="00F933E9"/>
    <w:rsid w:val="00F936E5"/>
    <w:rsid w:val="00F9483E"/>
    <w:rsid w:val="00F950C4"/>
    <w:rsid w:val="00F95192"/>
    <w:rsid w:val="00F95196"/>
    <w:rsid w:val="00F95990"/>
    <w:rsid w:val="00F95B96"/>
    <w:rsid w:val="00F96119"/>
    <w:rsid w:val="00F96624"/>
    <w:rsid w:val="00F96D4C"/>
    <w:rsid w:val="00F96EE0"/>
    <w:rsid w:val="00FA018A"/>
    <w:rsid w:val="00FA07BB"/>
    <w:rsid w:val="00FA095D"/>
    <w:rsid w:val="00FA0CA7"/>
    <w:rsid w:val="00FA0E7F"/>
    <w:rsid w:val="00FA0EC2"/>
    <w:rsid w:val="00FA16FA"/>
    <w:rsid w:val="00FA2831"/>
    <w:rsid w:val="00FA2F7F"/>
    <w:rsid w:val="00FA3059"/>
    <w:rsid w:val="00FA3C38"/>
    <w:rsid w:val="00FA4588"/>
    <w:rsid w:val="00FA45CB"/>
    <w:rsid w:val="00FA4EE9"/>
    <w:rsid w:val="00FA56A0"/>
    <w:rsid w:val="00FA621D"/>
    <w:rsid w:val="00FA651A"/>
    <w:rsid w:val="00FA66FD"/>
    <w:rsid w:val="00FA6ACD"/>
    <w:rsid w:val="00FA7EC0"/>
    <w:rsid w:val="00FB0FE7"/>
    <w:rsid w:val="00FB1277"/>
    <w:rsid w:val="00FB2490"/>
    <w:rsid w:val="00FB2A6A"/>
    <w:rsid w:val="00FB303C"/>
    <w:rsid w:val="00FB3652"/>
    <w:rsid w:val="00FB368F"/>
    <w:rsid w:val="00FB36C6"/>
    <w:rsid w:val="00FB42EC"/>
    <w:rsid w:val="00FB49F1"/>
    <w:rsid w:val="00FB549B"/>
    <w:rsid w:val="00FB74A7"/>
    <w:rsid w:val="00FC039F"/>
    <w:rsid w:val="00FC0606"/>
    <w:rsid w:val="00FC148A"/>
    <w:rsid w:val="00FC1FA4"/>
    <w:rsid w:val="00FC2A5A"/>
    <w:rsid w:val="00FC2BBC"/>
    <w:rsid w:val="00FC357E"/>
    <w:rsid w:val="00FC35F8"/>
    <w:rsid w:val="00FC3826"/>
    <w:rsid w:val="00FC3927"/>
    <w:rsid w:val="00FC40C8"/>
    <w:rsid w:val="00FC4B92"/>
    <w:rsid w:val="00FC54F2"/>
    <w:rsid w:val="00FC550B"/>
    <w:rsid w:val="00FC5DC5"/>
    <w:rsid w:val="00FC5FA3"/>
    <w:rsid w:val="00FC619A"/>
    <w:rsid w:val="00FC794F"/>
    <w:rsid w:val="00FD030B"/>
    <w:rsid w:val="00FD0A20"/>
    <w:rsid w:val="00FD17DD"/>
    <w:rsid w:val="00FD21B3"/>
    <w:rsid w:val="00FD2287"/>
    <w:rsid w:val="00FD2510"/>
    <w:rsid w:val="00FD261C"/>
    <w:rsid w:val="00FD2C10"/>
    <w:rsid w:val="00FD2F41"/>
    <w:rsid w:val="00FD33FB"/>
    <w:rsid w:val="00FD34CC"/>
    <w:rsid w:val="00FD38E4"/>
    <w:rsid w:val="00FD4741"/>
    <w:rsid w:val="00FD4AA2"/>
    <w:rsid w:val="00FD525E"/>
    <w:rsid w:val="00FD6257"/>
    <w:rsid w:val="00FD65F9"/>
    <w:rsid w:val="00FD747C"/>
    <w:rsid w:val="00FD7A28"/>
    <w:rsid w:val="00FE00CD"/>
    <w:rsid w:val="00FE0799"/>
    <w:rsid w:val="00FE0D03"/>
    <w:rsid w:val="00FE13B4"/>
    <w:rsid w:val="00FE1A5C"/>
    <w:rsid w:val="00FE449B"/>
    <w:rsid w:val="00FE4884"/>
    <w:rsid w:val="00FE5272"/>
    <w:rsid w:val="00FE5E9C"/>
    <w:rsid w:val="00FE5EB7"/>
    <w:rsid w:val="00FE7214"/>
    <w:rsid w:val="00FE721D"/>
    <w:rsid w:val="00FE758F"/>
    <w:rsid w:val="00FE7864"/>
    <w:rsid w:val="00FE7B48"/>
    <w:rsid w:val="00FF0EB9"/>
    <w:rsid w:val="00FF1E56"/>
    <w:rsid w:val="00FF1EEF"/>
    <w:rsid w:val="00FF34D5"/>
    <w:rsid w:val="00FF3AEE"/>
    <w:rsid w:val="00FF4336"/>
    <w:rsid w:val="00FF45A4"/>
    <w:rsid w:val="00FF4900"/>
    <w:rsid w:val="00FF4E80"/>
    <w:rsid w:val="00FF506B"/>
    <w:rsid w:val="00FF5563"/>
    <w:rsid w:val="00FF5C44"/>
    <w:rsid w:val="00FF5DE1"/>
    <w:rsid w:val="00FF6786"/>
    <w:rsid w:val="00FF6D3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646902"/>
  <w14:defaultImageDpi w14:val="330"/>
  <w15:chartTrackingRefBased/>
  <w15:docId w15:val="{FC961CA9-3D98-475F-B6C0-A9658B237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252A"/>
  </w:style>
  <w:style w:type="paragraph" w:styleId="Heading1">
    <w:name w:val="heading 1"/>
    <w:basedOn w:val="ListParagraph"/>
    <w:next w:val="Normal"/>
    <w:link w:val="Heading1Char"/>
    <w:uiPriority w:val="9"/>
    <w:qFormat/>
    <w:rsid w:val="00585D6F"/>
    <w:pPr>
      <w:numPr>
        <w:numId w:val="1"/>
      </w:numPr>
      <w:adjustRightInd w:val="0"/>
      <w:snapToGrid w:val="0"/>
      <w:spacing w:before="160" w:line="360" w:lineRule="auto"/>
      <w:ind w:left="357" w:hanging="357"/>
      <w:outlineLvl w:val="0"/>
    </w:pPr>
    <w:rPr>
      <w:rFonts w:ascii="Times New Roman" w:hAnsi="Times New Roman" w:cs="Times New Roman"/>
      <w:b/>
    </w:rPr>
  </w:style>
  <w:style w:type="paragraph" w:styleId="Heading2">
    <w:name w:val="heading 2"/>
    <w:basedOn w:val="ListParagraph"/>
    <w:next w:val="Normal"/>
    <w:link w:val="Heading2Char"/>
    <w:uiPriority w:val="9"/>
    <w:unhideWhenUsed/>
    <w:qFormat/>
    <w:rsid w:val="00FF1EEF"/>
    <w:pPr>
      <w:numPr>
        <w:ilvl w:val="1"/>
        <w:numId w:val="1"/>
      </w:numPr>
      <w:adjustRightInd w:val="0"/>
      <w:snapToGrid w:val="0"/>
      <w:spacing w:before="120" w:after="120" w:line="360" w:lineRule="auto"/>
      <w:ind w:left="426" w:hanging="426"/>
      <w:outlineLvl w:val="1"/>
    </w:pPr>
    <w:rPr>
      <w:rFonts w:ascii="Times New Roman" w:hAnsi="Times New Roman" w:cs="Times New Roman"/>
      <w:i/>
    </w:rPr>
  </w:style>
  <w:style w:type="paragraph" w:styleId="Heading3">
    <w:name w:val="heading 3"/>
    <w:basedOn w:val="ListParagraph"/>
    <w:next w:val="Normal"/>
    <w:link w:val="Heading3Char"/>
    <w:uiPriority w:val="9"/>
    <w:unhideWhenUsed/>
    <w:qFormat/>
    <w:rsid w:val="00D44B73"/>
    <w:pPr>
      <w:numPr>
        <w:ilvl w:val="2"/>
        <w:numId w:val="1"/>
      </w:numPr>
      <w:adjustRightInd w:val="0"/>
      <w:snapToGrid w:val="0"/>
      <w:spacing w:before="120" w:after="120" w:line="360" w:lineRule="auto"/>
      <w:jc w:val="both"/>
      <w:outlineLvl w:val="2"/>
    </w:pPr>
    <w:rPr>
      <w:rFonts w:ascii="Times New Roman" w:hAnsi="Times New Roman" w:cs="Times New Roman"/>
      <w:b/>
    </w:rPr>
  </w:style>
  <w:style w:type="paragraph" w:styleId="Heading5">
    <w:name w:val="heading 5"/>
    <w:basedOn w:val="Normal"/>
    <w:next w:val="Normal"/>
    <w:link w:val="Heading5Char"/>
    <w:uiPriority w:val="9"/>
    <w:semiHidden/>
    <w:unhideWhenUsed/>
    <w:qFormat/>
    <w:rsid w:val="001E6A2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B2B8E"/>
    <w:pPr>
      <w:ind w:left="720"/>
      <w:contextualSpacing/>
    </w:pPr>
  </w:style>
  <w:style w:type="paragraph" w:styleId="NormalWeb">
    <w:name w:val="Normal (Web)"/>
    <w:basedOn w:val="Normal"/>
    <w:uiPriority w:val="99"/>
    <w:semiHidden/>
    <w:unhideWhenUsed/>
    <w:rsid w:val="00DF65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F3FF4"/>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254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F7B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7B4A"/>
  </w:style>
  <w:style w:type="paragraph" w:styleId="Footer">
    <w:name w:val="footer"/>
    <w:basedOn w:val="Normal"/>
    <w:link w:val="FooterChar"/>
    <w:uiPriority w:val="99"/>
    <w:unhideWhenUsed/>
    <w:rsid w:val="00DF7B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7B4A"/>
  </w:style>
  <w:style w:type="character" w:customStyle="1" w:styleId="ListParagraphChar">
    <w:name w:val="List Paragraph Char"/>
    <w:basedOn w:val="DefaultParagraphFont"/>
    <w:link w:val="ListParagraph"/>
    <w:uiPriority w:val="34"/>
    <w:rsid w:val="00D44B73"/>
  </w:style>
  <w:style w:type="character" w:customStyle="1" w:styleId="Heading1Char">
    <w:name w:val="Heading 1 Char"/>
    <w:basedOn w:val="DefaultParagraphFont"/>
    <w:link w:val="Heading1"/>
    <w:uiPriority w:val="9"/>
    <w:rsid w:val="00585D6F"/>
    <w:rPr>
      <w:rFonts w:ascii="Times New Roman" w:hAnsi="Times New Roman" w:cs="Times New Roman"/>
      <w:b/>
    </w:rPr>
  </w:style>
  <w:style w:type="character" w:customStyle="1" w:styleId="Heading2Char">
    <w:name w:val="Heading 2 Char"/>
    <w:basedOn w:val="DefaultParagraphFont"/>
    <w:link w:val="Heading2"/>
    <w:uiPriority w:val="9"/>
    <w:rsid w:val="00FF1EEF"/>
    <w:rPr>
      <w:rFonts w:ascii="Times New Roman" w:hAnsi="Times New Roman" w:cs="Times New Roman"/>
      <w:i/>
    </w:rPr>
  </w:style>
  <w:style w:type="character" w:customStyle="1" w:styleId="Heading3Char">
    <w:name w:val="Heading 3 Char"/>
    <w:basedOn w:val="DefaultParagraphFont"/>
    <w:link w:val="Heading3"/>
    <w:uiPriority w:val="9"/>
    <w:rsid w:val="00D44B73"/>
    <w:rPr>
      <w:rFonts w:ascii="Times New Roman" w:hAnsi="Times New Roman" w:cs="Times New Roman"/>
      <w:b/>
    </w:rPr>
  </w:style>
  <w:style w:type="paragraph" w:styleId="BodyText">
    <w:name w:val="Body Text"/>
    <w:basedOn w:val="Normal"/>
    <w:link w:val="BodyTextChar"/>
    <w:uiPriority w:val="1"/>
    <w:qFormat/>
    <w:rsid w:val="00BB3292"/>
    <w:pPr>
      <w:adjustRightInd w:val="0"/>
      <w:snapToGrid w:val="0"/>
      <w:spacing w:after="0" w:line="360" w:lineRule="auto"/>
      <w:ind w:firstLine="284"/>
      <w:jc w:val="both"/>
    </w:pPr>
    <w:rPr>
      <w:rFonts w:ascii="Times New Roman" w:hAnsi="Times New Roman" w:cs="Times New Roman"/>
    </w:rPr>
  </w:style>
  <w:style w:type="character" w:customStyle="1" w:styleId="BodyTextChar">
    <w:name w:val="Body Text Char"/>
    <w:basedOn w:val="DefaultParagraphFont"/>
    <w:link w:val="BodyText"/>
    <w:uiPriority w:val="1"/>
    <w:rsid w:val="00BB3292"/>
    <w:rPr>
      <w:rFonts w:ascii="Times New Roman" w:hAnsi="Times New Roman" w:cs="Times New Roman"/>
    </w:rPr>
  </w:style>
  <w:style w:type="character" w:styleId="Hyperlink">
    <w:name w:val="Hyperlink"/>
    <w:basedOn w:val="DefaultParagraphFont"/>
    <w:uiPriority w:val="99"/>
    <w:unhideWhenUsed/>
    <w:rsid w:val="00D44B73"/>
    <w:rPr>
      <w:color w:val="0563C1" w:themeColor="hyperlink"/>
      <w:u w:val="single"/>
    </w:rPr>
  </w:style>
  <w:style w:type="paragraph" w:styleId="BalloonText">
    <w:name w:val="Balloon Text"/>
    <w:basedOn w:val="Normal"/>
    <w:link w:val="BalloonTextChar"/>
    <w:uiPriority w:val="99"/>
    <w:semiHidden/>
    <w:unhideWhenUsed/>
    <w:rsid w:val="008371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1D3"/>
    <w:rPr>
      <w:rFonts w:ascii="Segoe UI" w:hAnsi="Segoe UI" w:cs="Segoe UI"/>
      <w:sz w:val="18"/>
      <w:szCs w:val="18"/>
    </w:rPr>
  </w:style>
  <w:style w:type="character" w:styleId="PlaceholderText">
    <w:name w:val="Placeholder Text"/>
    <w:basedOn w:val="DefaultParagraphFont"/>
    <w:uiPriority w:val="99"/>
    <w:semiHidden/>
    <w:rsid w:val="006010C2"/>
    <w:rPr>
      <w:color w:val="808080"/>
    </w:rPr>
  </w:style>
  <w:style w:type="paragraph" w:styleId="Caption">
    <w:name w:val="caption"/>
    <w:basedOn w:val="Normal"/>
    <w:next w:val="Normal"/>
    <w:uiPriority w:val="35"/>
    <w:unhideWhenUsed/>
    <w:qFormat/>
    <w:rsid w:val="006C38AA"/>
    <w:pPr>
      <w:spacing w:after="200" w:line="240" w:lineRule="auto"/>
      <w:jc w:val="both"/>
    </w:pPr>
    <w:rPr>
      <w:rFonts w:ascii="Times New Roman" w:hAnsi="Times New Roman" w:cs="Times New Roman"/>
      <w:iCs/>
      <w:color w:val="44546A" w:themeColor="text2"/>
      <w:sz w:val="20"/>
      <w:szCs w:val="18"/>
    </w:rPr>
  </w:style>
  <w:style w:type="paragraph" w:customStyle="1" w:styleId="EndNoteBibliographyTitle">
    <w:name w:val="EndNote Bibliography Title"/>
    <w:basedOn w:val="Normal"/>
    <w:link w:val="EndNoteBibliographyTitleChar"/>
    <w:rsid w:val="005A2966"/>
    <w:pPr>
      <w:spacing w:after="0"/>
      <w:jc w:val="center"/>
    </w:pPr>
    <w:rPr>
      <w:rFonts w:ascii="Times New Roman" w:hAnsi="Times New Roman" w:cs="Times New Roman"/>
      <w:noProof/>
      <w:sz w:val="20"/>
    </w:rPr>
  </w:style>
  <w:style w:type="character" w:customStyle="1" w:styleId="EndNoteBibliographyTitleChar">
    <w:name w:val="EndNote Bibliography Title Char"/>
    <w:basedOn w:val="BodyTextChar"/>
    <w:link w:val="EndNoteBibliographyTitle"/>
    <w:rsid w:val="005A2966"/>
    <w:rPr>
      <w:rFonts w:ascii="Times New Roman" w:hAnsi="Times New Roman" w:cs="Times New Roman"/>
      <w:noProof/>
      <w:sz w:val="20"/>
    </w:rPr>
  </w:style>
  <w:style w:type="paragraph" w:customStyle="1" w:styleId="EndNoteBibliography">
    <w:name w:val="EndNote Bibliography"/>
    <w:basedOn w:val="Normal"/>
    <w:link w:val="EndNoteBibliographyChar"/>
    <w:rsid w:val="005A2966"/>
    <w:pPr>
      <w:spacing w:line="240" w:lineRule="auto"/>
    </w:pPr>
    <w:rPr>
      <w:rFonts w:ascii="Times New Roman" w:hAnsi="Times New Roman" w:cs="Times New Roman"/>
      <w:noProof/>
      <w:sz w:val="20"/>
    </w:rPr>
  </w:style>
  <w:style w:type="character" w:customStyle="1" w:styleId="EndNoteBibliographyChar">
    <w:name w:val="EndNote Bibliography Char"/>
    <w:basedOn w:val="BodyTextChar"/>
    <w:link w:val="EndNoteBibliography"/>
    <w:rsid w:val="005A2966"/>
    <w:rPr>
      <w:rFonts w:ascii="Times New Roman" w:hAnsi="Times New Roman" w:cs="Times New Roman"/>
      <w:noProof/>
      <w:sz w:val="20"/>
    </w:rPr>
  </w:style>
  <w:style w:type="character" w:styleId="SubtleEmphasis">
    <w:name w:val="Subtle Emphasis"/>
    <w:aliases w:val="Figure"/>
    <w:uiPriority w:val="19"/>
    <w:qFormat/>
    <w:rsid w:val="00E67383"/>
    <w:rPr>
      <w:noProof/>
    </w:rPr>
  </w:style>
  <w:style w:type="character" w:customStyle="1" w:styleId="UnresolvedMention1">
    <w:name w:val="Unresolved Mention1"/>
    <w:basedOn w:val="DefaultParagraphFont"/>
    <w:uiPriority w:val="99"/>
    <w:semiHidden/>
    <w:unhideWhenUsed/>
    <w:rsid w:val="00F214F3"/>
    <w:rPr>
      <w:color w:val="808080"/>
      <w:shd w:val="clear" w:color="auto" w:fill="E6E6E6"/>
    </w:rPr>
  </w:style>
  <w:style w:type="paragraph" w:styleId="Title">
    <w:name w:val="Title"/>
    <w:basedOn w:val="BodyText"/>
    <w:next w:val="Normal"/>
    <w:link w:val="TitleChar"/>
    <w:uiPriority w:val="10"/>
    <w:qFormat/>
    <w:rsid w:val="00551D30"/>
    <w:pPr>
      <w:jc w:val="center"/>
    </w:pPr>
    <w:rPr>
      <w:b/>
      <w:sz w:val="24"/>
    </w:rPr>
  </w:style>
  <w:style w:type="character" w:customStyle="1" w:styleId="TitleChar">
    <w:name w:val="Title Char"/>
    <w:basedOn w:val="DefaultParagraphFont"/>
    <w:link w:val="Title"/>
    <w:uiPriority w:val="10"/>
    <w:rsid w:val="00551D30"/>
    <w:rPr>
      <w:rFonts w:ascii="Times New Roman" w:hAnsi="Times New Roman" w:cs="Times New Roman"/>
      <w:b/>
      <w:sz w:val="24"/>
    </w:rPr>
  </w:style>
  <w:style w:type="character" w:styleId="CommentReference">
    <w:name w:val="annotation reference"/>
    <w:basedOn w:val="DefaultParagraphFont"/>
    <w:uiPriority w:val="99"/>
    <w:semiHidden/>
    <w:unhideWhenUsed/>
    <w:rsid w:val="007E1FC0"/>
    <w:rPr>
      <w:sz w:val="21"/>
      <w:szCs w:val="21"/>
    </w:rPr>
  </w:style>
  <w:style w:type="paragraph" w:styleId="CommentText">
    <w:name w:val="annotation text"/>
    <w:basedOn w:val="Normal"/>
    <w:link w:val="CommentTextChar"/>
    <w:uiPriority w:val="99"/>
    <w:unhideWhenUsed/>
    <w:rsid w:val="007E1FC0"/>
  </w:style>
  <w:style w:type="character" w:customStyle="1" w:styleId="CommentTextChar">
    <w:name w:val="Comment Text Char"/>
    <w:basedOn w:val="DefaultParagraphFont"/>
    <w:link w:val="CommentText"/>
    <w:uiPriority w:val="99"/>
    <w:rsid w:val="007E1FC0"/>
  </w:style>
  <w:style w:type="paragraph" w:styleId="CommentSubject">
    <w:name w:val="annotation subject"/>
    <w:basedOn w:val="CommentText"/>
    <w:next w:val="CommentText"/>
    <w:link w:val="CommentSubjectChar"/>
    <w:uiPriority w:val="99"/>
    <w:semiHidden/>
    <w:unhideWhenUsed/>
    <w:rsid w:val="007E1FC0"/>
    <w:rPr>
      <w:b/>
      <w:bCs/>
    </w:rPr>
  </w:style>
  <w:style w:type="character" w:customStyle="1" w:styleId="CommentSubjectChar">
    <w:name w:val="Comment Subject Char"/>
    <w:basedOn w:val="CommentTextChar"/>
    <w:link w:val="CommentSubject"/>
    <w:uiPriority w:val="99"/>
    <w:semiHidden/>
    <w:rsid w:val="007E1FC0"/>
    <w:rPr>
      <w:b/>
      <w:bCs/>
    </w:rPr>
  </w:style>
  <w:style w:type="character" w:styleId="FollowedHyperlink">
    <w:name w:val="FollowedHyperlink"/>
    <w:basedOn w:val="DefaultParagraphFont"/>
    <w:uiPriority w:val="99"/>
    <w:semiHidden/>
    <w:unhideWhenUsed/>
    <w:rsid w:val="004137FE"/>
    <w:rPr>
      <w:color w:val="954F72" w:themeColor="followedHyperlink"/>
      <w:u w:val="single"/>
    </w:rPr>
  </w:style>
  <w:style w:type="character" w:styleId="LineNumber">
    <w:name w:val="line number"/>
    <w:basedOn w:val="DefaultParagraphFont"/>
    <w:uiPriority w:val="99"/>
    <w:semiHidden/>
    <w:unhideWhenUsed/>
    <w:rsid w:val="00607BCD"/>
    <w:rPr>
      <w:rFonts w:ascii="Times New Roman" w:hAnsi="Times New Roman"/>
    </w:rPr>
  </w:style>
  <w:style w:type="character" w:styleId="UnresolvedMention">
    <w:name w:val="Unresolved Mention"/>
    <w:basedOn w:val="DefaultParagraphFont"/>
    <w:uiPriority w:val="99"/>
    <w:semiHidden/>
    <w:unhideWhenUsed/>
    <w:rsid w:val="00282717"/>
    <w:rPr>
      <w:color w:val="605E5C"/>
      <w:shd w:val="clear" w:color="auto" w:fill="E1DFDD"/>
    </w:rPr>
  </w:style>
  <w:style w:type="paragraph" w:styleId="Revision">
    <w:name w:val="Revision"/>
    <w:hidden/>
    <w:uiPriority w:val="99"/>
    <w:semiHidden/>
    <w:rsid w:val="00172DE2"/>
    <w:pPr>
      <w:spacing w:after="0" w:line="240" w:lineRule="auto"/>
    </w:pPr>
  </w:style>
  <w:style w:type="paragraph" w:styleId="TableofFigures">
    <w:name w:val="table of figures"/>
    <w:basedOn w:val="Normal"/>
    <w:next w:val="Normal"/>
    <w:uiPriority w:val="99"/>
    <w:unhideWhenUsed/>
    <w:rsid w:val="0029139C"/>
    <w:pPr>
      <w:spacing w:after="0"/>
    </w:pPr>
    <w:rPr>
      <w:rFonts w:ascii="Times New Roman" w:hAnsi="Times New Roman"/>
    </w:rPr>
  </w:style>
  <w:style w:type="character" w:customStyle="1" w:styleId="Heading5Char">
    <w:name w:val="Heading 5 Char"/>
    <w:basedOn w:val="DefaultParagraphFont"/>
    <w:link w:val="Heading5"/>
    <w:uiPriority w:val="9"/>
    <w:semiHidden/>
    <w:rsid w:val="001E6A24"/>
    <w:rPr>
      <w:rFonts w:asciiTheme="majorHAnsi" w:eastAsiaTheme="majorEastAsia" w:hAnsiTheme="majorHAnsi" w:cstheme="majorBidi"/>
      <w:color w:val="2F5496" w:themeColor="accent1" w:themeShade="BF"/>
    </w:rPr>
  </w:style>
  <w:style w:type="paragraph" w:styleId="FootnoteText">
    <w:name w:val="footnote text"/>
    <w:basedOn w:val="Normal"/>
    <w:link w:val="FootnoteTextChar"/>
    <w:uiPriority w:val="99"/>
    <w:semiHidden/>
    <w:unhideWhenUsed/>
    <w:rsid w:val="00765F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5F62"/>
    <w:rPr>
      <w:sz w:val="20"/>
      <w:szCs w:val="20"/>
    </w:rPr>
  </w:style>
  <w:style w:type="character" w:styleId="FootnoteReference">
    <w:name w:val="footnote reference"/>
    <w:basedOn w:val="DefaultParagraphFont"/>
    <w:uiPriority w:val="99"/>
    <w:semiHidden/>
    <w:unhideWhenUsed/>
    <w:rsid w:val="00765F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980576">
      <w:bodyDiv w:val="1"/>
      <w:marLeft w:val="0"/>
      <w:marRight w:val="0"/>
      <w:marTop w:val="0"/>
      <w:marBottom w:val="0"/>
      <w:divBdr>
        <w:top w:val="none" w:sz="0" w:space="0" w:color="auto"/>
        <w:left w:val="none" w:sz="0" w:space="0" w:color="auto"/>
        <w:bottom w:val="none" w:sz="0" w:space="0" w:color="auto"/>
        <w:right w:val="none" w:sz="0" w:space="0" w:color="auto"/>
      </w:divBdr>
    </w:div>
    <w:div w:id="399862995">
      <w:bodyDiv w:val="1"/>
      <w:marLeft w:val="0"/>
      <w:marRight w:val="0"/>
      <w:marTop w:val="0"/>
      <w:marBottom w:val="0"/>
      <w:divBdr>
        <w:top w:val="none" w:sz="0" w:space="0" w:color="auto"/>
        <w:left w:val="none" w:sz="0" w:space="0" w:color="auto"/>
        <w:bottom w:val="none" w:sz="0" w:space="0" w:color="auto"/>
        <w:right w:val="none" w:sz="0" w:space="0" w:color="auto"/>
      </w:divBdr>
    </w:div>
    <w:div w:id="1413820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hyperlink" Target="http://www.simpleware.com/software/scanip" TargetMode="Externa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yperlink" Target="http://www.comsol.com" TargetMode="Externa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B34E2-5DE2-4FE2-9A0D-FF86C8DCD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5</Pages>
  <Words>18119</Words>
  <Characters>99655</Characters>
  <Application>Microsoft Office Word</Application>
  <DocSecurity>0</DocSecurity>
  <Lines>1779</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bin Fei</dc:creator>
  <cp:keywords/>
  <dc:description/>
  <cp:lastModifiedBy>Wenbin Fei</cp:lastModifiedBy>
  <cp:revision>30</cp:revision>
  <cp:lastPrinted>2019-04-10T03:13:00Z</cp:lastPrinted>
  <dcterms:created xsi:type="dcterms:W3CDTF">2019-07-20T03:03:00Z</dcterms:created>
  <dcterms:modified xsi:type="dcterms:W3CDTF">2021-02-02T12:05:00Z</dcterms:modified>
</cp:coreProperties>
</file>